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14E1E" w14:textId="0CA4694C" w:rsidR="00C121E6" w:rsidRDefault="00C121E6" w:rsidP="00C121E6">
      <w:pPr>
        <w:jc w:val="center"/>
        <w:rPr>
          <w:b/>
        </w:rPr>
      </w:pPr>
      <w:bookmarkStart w:id="0" w:name="_GoBack"/>
      <w:bookmarkEnd w:id="0"/>
      <w:r w:rsidRPr="00B27C70">
        <w:rPr>
          <w:b/>
        </w:rPr>
        <w:t xml:space="preserve">Neural mechanisms of </w:t>
      </w:r>
      <w:r w:rsidR="00E649F1">
        <w:rPr>
          <w:b/>
        </w:rPr>
        <w:t>divid</w:t>
      </w:r>
      <w:r w:rsidR="00242995">
        <w:rPr>
          <w:b/>
        </w:rPr>
        <w:t>ed</w:t>
      </w:r>
      <w:r w:rsidRPr="00B27C70">
        <w:rPr>
          <w:b/>
        </w:rPr>
        <w:t xml:space="preserve"> feature-</w:t>
      </w:r>
      <w:r w:rsidR="00E649F1">
        <w:rPr>
          <w:b/>
        </w:rPr>
        <w:t>selective</w:t>
      </w:r>
      <w:r w:rsidRPr="00B27C70">
        <w:rPr>
          <w:b/>
        </w:rPr>
        <w:t xml:space="preserve"> attention</w:t>
      </w:r>
      <w:r w:rsidR="00895924">
        <w:rPr>
          <w:b/>
        </w:rPr>
        <w:t xml:space="preserve"> </w:t>
      </w:r>
      <w:r w:rsidR="00242995">
        <w:rPr>
          <w:b/>
        </w:rPr>
        <w:t>to colour</w:t>
      </w:r>
    </w:p>
    <w:p w14:paraId="1DE51919" w14:textId="4B8BDE5E" w:rsidR="00C121E6" w:rsidRPr="00F859E9" w:rsidRDefault="00C121E6" w:rsidP="00C121E6">
      <w:pPr>
        <w:jc w:val="center"/>
        <w:rPr>
          <w:lang w:val="de-DE"/>
        </w:rPr>
      </w:pPr>
      <w:r w:rsidRPr="00F859E9">
        <w:rPr>
          <w:lang w:val="de-DE"/>
        </w:rPr>
        <w:t>Martinovic,</w:t>
      </w:r>
      <w:r w:rsidR="00E67730">
        <w:rPr>
          <w:lang w:val="de-DE"/>
        </w:rPr>
        <w:t xml:space="preserve"> </w:t>
      </w:r>
      <w:r w:rsidRPr="00F859E9">
        <w:rPr>
          <w:lang w:val="de-DE"/>
        </w:rPr>
        <w:t>Jasna</w:t>
      </w:r>
      <w:r w:rsidRPr="00F859E9">
        <w:rPr>
          <w:vertAlign w:val="superscript"/>
          <w:lang w:val="de-DE"/>
        </w:rPr>
        <w:t>1</w:t>
      </w:r>
      <w:r w:rsidRPr="00F859E9">
        <w:rPr>
          <w:lang w:val="de-DE"/>
        </w:rPr>
        <w:t xml:space="preserve">, </w:t>
      </w:r>
      <w:r w:rsidR="00816EBA" w:rsidRPr="00F859E9">
        <w:rPr>
          <w:lang w:val="de-DE"/>
        </w:rPr>
        <w:t>Wuerger, Sophie M.</w:t>
      </w:r>
      <w:r w:rsidR="00E21FE0" w:rsidRPr="00F859E9">
        <w:rPr>
          <w:vertAlign w:val="superscript"/>
          <w:lang w:val="de-DE"/>
        </w:rPr>
        <w:t>2</w:t>
      </w:r>
      <w:r w:rsidR="00816EBA" w:rsidRPr="00F859E9">
        <w:rPr>
          <w:lang w:val="de-DE"/>
        </w:rPr>
        <w:t>, H</w:t>
      </w:r>
      <w:r w:rsidRPr="00F859E9">
        <w:rPr>
          <w:lang w:val="de-DE"/>
        </w:rPr>
        <w:t>illyard, Steven A.</w:t>
      </w:r>
      <w:r w:rsidR="00E21FE0" w:rsidRPr="00F859E9">
        <w:rPr>
          <w:vertAlign w:val="superscript"/>
          <w:lang w:val="de-DE"/>
        </w:rPr>
        <w:t>3</w:t>
      </w:r>
      <w:r w:rsidRPr="00F859E9">
        <w:rPr>
          <w:lang w:val="de-DE"/>
        </w:rPr>
        <w:t>, Mueller, Matthias M.</w:t>
      </w:r>
      <w:r w:rsidR="00E21FE0" w:rsidRPr="00F859E9">
        <w:rPr>
          <w:vertAlign w:val="superscript"/>
          <w:lang w:val="de-DE"/>
        </w:rPr>
        <w:t>4</w:t>
      </w:r>
      <w:r w:rsidRPr="00F859E9">
        <w:rPr>
          <w:lang w:val="de-DE"/>
        </w:rPr>
        <w:t xml:space="preserve">, Andersen, </w:t>
      </w:r>
      <w:r w:rsidR="00F859E9" w:rsidRPr="00F859E9">
        <w:rPr>
          <w:lang w:val="de-DE"/>
        </w:rPr>
        <w:t>S</w:t>
      </w:r>
      <w:r w:rsidR="00F859E9">
        <w:rPr>
          <w:lang w:val="de-DE"/>
        </w:rPr>
        <w:t>ø</w:t>
      </w:r>
      <w:r w:rsidR="00F859E9" w:rsidRPr="00F859E9">
        <w:rPr>
          <w:lang w:val="de-DE"/>
        </w:rPr>
        <w:t xml:space="preserve">ren </w:t>
      </w:r>
      <w:r w:rsidRPr="00F859E9">
        <w:rPr>
          <w:lang w:val="de-DE"/>
        </w:rPr>
        <w:t>K.</w:t>
      </w:r>
      <w:r w:rsidRPr="00F859E9">
        <w:rPr>
          <w:vertAlign w:val="superscript"/>
          <w:lang w:val="de-DE"/>
        </w:rPr>
        <w:t>1</w:t>
      </w:r>
    </w:p>
    <w:p w14:paraId="7900962A" w14:textId="77777777" w:rsidR="00C121E6" w:rsidRPr="00F859E9" w:rsidRDefault="00C121E6" w:rsidP="00C121E6">
      <w:pPr>
        <w:jc w:val="center"/>
        <w:rPr>
          <w:lang w:val="de-DE"/>
        </w:rPr>
      </w:pPr>
    </w:p>
    <w:p w14:paraId="268DD168" w14:textId="77777777" w:rsidR="00C121E6" w:rsidRDefault="00C121E6" w:rsidP="00C121E6">
      <w:pPr>
        <w:jc w:val="center"/>
      </w:pPr>
      <w:r>
        <w:t>1 - University of Aberdeen, UK</w:t>
      </w:r>
    </w:p>
    <w:p w14:paraId="29A737E8" w14:textId="77777777" w:rsidR="00E21FE0" w:rsidRDefault="00E21FE0" w:rsidP="00E21FE0">
      <w:pPr>
        <w:jc w:val="center"/>
      </w:pPr>
      <w:r>
        <w:t>2 - University of Liverpool, UK</w:t>
      </w:r>
    </w:p>
    <w:p w14:paraId="0F1890CE" w14:textId="77777777" w:rsidR="00C121E6" w:rsidRDefault="00E21FE0" w:rsidP="00C121E6">
      <w:pPr>
        <w:jc w:val="center"/>
      </w:pPr>
      <w:r>
        <w:t>3</w:t>
      </w:r>
      <w:r w:rsidR="00C121E6">
        <w:t>- Univ</w:t>
      </w:r>
      <w:r w:rsidR="00DE348F">
        <w:t>ersity of California, San</w:t>
      </w:r>
      <w:r w:rsidR="00C121E6">
        <w:t xml:space="preserve"> Diego, USA</w:t>
      </w:r>
    </w:p>
    <w:p w14:paraId="3C77FA4A" w14:textId="77777777" w:rsidR="00C121E6" w:rsidRDefault="00E21FE0" w:rsidP="00C121E6">
      <w:pPr>
        <w:jc w:val="center"/>
      </w:pPr>
      <w:r>
        <w:t>4</w:t>
      </w:r>
      <w:r w:rsidR="00C121E6">
        <w:t>- University of Leipzig, Germany</w:t>
      </w:r>
    </w:p>
    <w:p w14:paraId="13BEAAB4" w14:textId="77777777" w:rsidR="00D500CF" w:rsidRDefault="00D500CF" w:rsidP="00D500CF"/>
    <w:p w14:paraId="14A7680D" w14:textId="6089C301" w:rsidR="00D500CF" w:rsidRDefault="00D500CF" w:rsidP="00D500CF">
      <w:r>
        <w:t>Pages:</w:t>
      </w:r>
      <w:r w:rsidR="00EB0902">
        <w:t xml:space="preserve"> </w:t>
      </w:r>
      <w:r w:rsidR="0006501C">
        <w:t>37</w:t>
      </w:r>
    </w:p>
    <w:p w14:paraId="754F7816" w14:textId="391CEB8F" w:rsidR="00D500CF" w:rsidRDefault="00D500CF" w:rsidP="00D500CF">
      <w:r>
        <w:t>Figures:</w:t>
      </w:r>
      <w:r w:rsidR="00C357EA">
        <w:t xml:space="preserve"> </w:t>
      </w:r>
      <w:r w:rsidR="000B0CF0">
        <w:t>8</w:t>
      </w:r>
    </w:p>
    <w:p w14:paraId="04BEDB22" w14:textId="200AE25E" w:rsidR="00D500CF" w:rsidRDefault="00D500CF" w:rsidP="00D500CF">
      <w:r>
        <w:t>Tables:</w:t>
      </w:r>
      <w:r w:rsidR="00E105E7">
        <w:t xml:space="preserve"> </w:t>
      </w:r>
      <w:r w:rsidR="0006501C">
        <w:t>2</w:t>
      </w:r>
    </w:p>
    <w:p w14:paraId="1A3A551B" w14:textId="77777777" w:rsidR="00E935EF" w:rsidRDefault="00E935EF" w:rsidP="00D500CF"/>
    <w:p w14:paraId="02144BFD" w14:textId="330CF86D" w:rsidR="00ED6B16" w:rsidRDefault="00D500CF" w:rsidP="00ED6B16">
      <w:r w:rsidRPr="00235BC5">
        <w:rPr>
          <w:b/>
        </w:rPr>
        <w:t>Corresponding author:</w:t>
      </w:r>
      <w:r w:rsidR="00E80059">
        <w:t xml:space="preserve"> </w:t>
      </w:r>
      <w:r w:rsidR="00BF0F08">
        <w:t xml:space="preserve">Dr Jasna Martinovic, School of Psychology, University of Aberdeen, William Guild Building, Aberdeen, AB24 3UB, United Kingdom, </w:t>
      </w:r>
      <w:hyperlink r:id="rId8" w:history="1">
        <w:r w:rsidR="00BF0F08" w:rsidRPr="008C440C">
          <w:rPr>
            <w:rStyle w:val="Hyperlink"/>
          </w:rPr>
          <w:t>j.martinovic@abdn.ac.uk</w:t>
        </w:r>
      </w:hyperlink>
      <w:r w:rsidR="00BF0F08">
        <w:t xml:space="preserve"> </w:t>
      </w:r>
      <w:r w:rsidR="00ED6B16">
        <w:t xml:space="preserve"> </w:t>
      </w:r>
    </w:p>
    <w:p w14:paraId="4ADFABD3" w14:textId="3515D4BF" w:rsidR="00D500CF" w:rsidRDefault="00D500CF" w:rsidP="00D500CF"/>
    <w:p w14:paraId="01CF8E48" w14:textId="000D464C" w:rsidR="00C121E6" w:rsidRDefault="00E67730" w:rsidP="00E67730">
      <w:r>
        <w:t>Running Title: Divided colours</w:t>
      </w:r>
    </w:p>
    <w:p w14:paraId="05D7A442" w14:textId="77777777" w:rsidR="00320A57" w:rsidRDefault="00D9171F" w:rsidP="00E67730">
      <w:pPr>
        <w:spacing w:after="0"/>
        <w:rPr>
          <w:b/>
        </w:rPr>
      </w:pPr>
      <w:r>
        <w:rPr>
          <w:b/>
        </w:rPr>
        <w:lastRenderedPageBreak/>
        <w:t>Abstract</w:t>
      </w:r>
    </w:p>
    <w:p w14:paraId="34AF7CCA" w14:textId="72E5B186" w:rsidR="004C279B" w:rsidRDefault="00805D25" w:rsidP="0095580E">
      <w:pPr>
        <w:spacing w:after="0"/>
      </w:pPr>
      <w:r>
        <w:t xml:space="preserve">Feature-based </w:t>
      </w:r>
      <w:r w:rsidR="008E1860">
        <w:t xml:space="preserve">attentional </w:t>
      </w:r>
      <w:r>
        <w:t xml:space="preserve">selection of colour </w:t>
      </w:r>
      <w:r w:rsidR="00202FF4">
        <w:t>is</w:t>
      </w:r>
      <w:r w:rsidR="007269CE">
        <w:t xml:space="preserve"> challenging to</w:t>
      </w:r>
      <w:r>
        <w:t xml:space="preserve"> investigat</w:t>
      </w:r>
      <w:r w:rsidR="007269CE">
        <w:t>e</w:t>
      </w:r>
      <w:r>
        <w:t xml:space="preserve"> due to the multidimensional nature of colour-space.</w:t>
      </w:r>
      <w:r w:rsidR="00202FF4">
        <w:t xml:space="preserve"> When attending </w:t>
      </w:r>
      <w:r w:rsidR="006B4C21">
        <w:t xml:space="preserve">concurrently </w:t>
      </w:r>
      <w:r w:rsidR="00202FF4">
        <w:t xml:space="preserve">to features </w:t>
      </w:r>
      <w:r w:rsidR="000442C7">
        <w:t>from</w:t>
      </w:r>
      <w:r w:rsidR="00202FF4">
        <w:t xml:space="preserve"> different feature dimensions (e.g. red and horizontal), </w:t>
      </w:r>
      <w:r w:rsidR="008E1860">
        <w:t xml:space="preserve">the </w:t>
      </w:r>
      <w:r w:rsidR="00202FF4">
        <w:t xml:space="preserve">attentional </w:t>
      </w:r>
      <w:r w:rsidR="006B4C21">
        <w:t>selections of the separate dimensions</w:t>
      </w:r>
      <w:r w:rsidR="00202FF4">
        <w:t xml:space="preserve"> are largely independent. </w:t>
      </w:r>
      <w:r w:rsidR="004C279B">
        <w:t>Therefore, i</w:t>
      </w:r>
      <w:r w:rsidR="00202FF4">
        <w:t xml:space="preserve">f colour </w:t>
      </w:r>
      <w:r w:rsidR="008E1860">
        <w:t>constitutes</w:t>
      </w:r>
      <w:r w:rsidR="00202FF4">
        <w:t xml:space="preserve"> multiple independent feature dimensions for attentional</w:t>
      </w:r>
      <w:r w:rsidR="008E1860">
        <w:t xml:space="preserve"> purposes</w:t>
      </w:r>
      <w:r w:rsidR="00202FF4">
        <w:t>, concurrently attending to two colours</w:t>
      </w:r>
      <w:r w:rsidR="008E1860">
        <w:t xml:space="preserve"> should be effective and independent of the </w:t>
      </w:r>
      <w:r w:rsidR="00202FF4">
        <w:t>specific</w:t>
      </w:r>
      <w:r w:rsidR="00C27479">
        <w:t xml:space="preserve"> configuration of target and distractor colours</w:t>
      </w:r>
      <w:r w:rsidR="00202FF4">
        <w:t xml:space="preserve">. </w:t>
      </w:r>
      <w:r w:rsidR="00466E1C">
        <w:t>Here, o</w:t>
      </w:r>
      <w:r w:rsidR="008E1860">
        <w:t xml:space="preserve">bservers attended concurrently to two out of four fully overlapping random dot </w:t>
      </w:r>
      <w:proofErr w:type="spellStart"/>
      <w:r w:rsidR="008E1860">
        <w:t>kinematograms</w:t>
      </w:r>
      <w:proofErr w:type="spellEnd"/>
      <w:r w:rsidR="008E1860">
        <w:t xml:space="preserve"> of different colours</w:t>
      </w:r>
      <w:r w:rsidR="00466E1C">
        <w:t>,</w:t>
      </w:r>
      <w:r w:rsidR="008E1860">
        <w:t xml:space="preserve"> and the allocation of attention to each </w:t>
      </w:r>
      <w:r w:rsidR="006B4C21">
        <w:t>colour</w:t>
      </w:r>
      <w:r w:rsidR="008E1860">
        <w:t xml:space="preserve"> was assessed separately by recordings of steady-state visual evoked potentials.</w:t>
      </w:r>
      <w:r w:rsidR="004C279B">
        <w:t xml:space="preserve"> </w:t>
      </w:r>
      <w:bookmarkStart w:id="1" w:name="_Hlk506134716"/>
      <w:r w:rsidR="006C05F6">
        <w:t>The magnitude of attention effects depended on colour proximity and was well described by a simple model which suggested that colour space is rescaled in an adaptive manner to achieve attentional selection. In conclusion, d</w:t>
      </w:r>
      <w:r w:rsidR="004C279B">
        <w:t>ifferent spatially overlaid colours can be attended concurrently with an efficiency that is determined by the</w:t>
      </w:r>
      <w:r w:rsidR="004D1106">
        <w:t>ir</w:t>
      </w:r>
      <w:r w:rsidR="004C279B">
        <w:t xml:space="preserve"> </w:t>
      </w:r>
      <w:r w:rsidR="00FE4F49">
        <w:t>configuration</w:t>
      </w:r>
      <w:r w:rsidR="004C279B">
        <w:t xml:space="preserve"> in colour space</w:t>
      </w:r>
      <w:r w:rsidR="00607D44">
        <w:t xml:space="preserve">, supporting the idea that </w:t>
      </w:r>
      <w:r w:rsidR="00C27479">
        <w:t xml:space="preserve">(at least in terms of hue) </w:t>
      </w:r>
      <w:r w:rsidR="00607D44">
        <w:t>colour acts as a single dimension for attentional purposes.</w:t>
      </w:r>
    </w:p>
    <w:bookmarkEnd w:id="1"/>
    <w:p w14:paraId="5399172C" w14:textId="133664F6" w:rsidR="004C279B" w:rsidRDefault="004C279B" w:rsidP="0095580E">
      <w:pPr>
        <w:spacing w:after="0"/>
      </w:pPr>
    </w:p>
    <w:p w14:paraId="73ADAC79" w14:textId="77777777" w:rsidR="00D9171F" w:rsidRDefault="00D9171F" w:rsidP="00E67730">
      <w:pPr>
        <w:spacing w:after="0"/>
        <w:rPr>
          <w:b/>
        </w:rPr>
      </w:pPr>
    </w:p>
    <w:p w14:paraId="6A3E647A" w14:textId="6168C611" w:rsidR="002D1D28" w:rsidRDefault="00D9171F" w:rsidP="00E67730">
      <w:pPr>
        <w:spacing w:after="0"/>
      </w:pPr>
      <w:r>
        <w:rPr>
          <w:b/>
        </w:rPr>
        <w:t xml:space="preserve">Keywords: </w:t>
      </w:r>
      <w:r>
        <w:t xml:space="preserve"> </w:t>
      </w:r>
      <w:proofErr w:type="spellStart"/>
      <w:r w:rsidR="00E67730">
        <w:t>color</w:t>
      </w:r>
      <w:proofErr w:type="spellEnd"/>
      <w:r w:rsidR="00EB0902">
        <w:t xml:space="preserve"> vision</w:t>
      </w:r>
      <w:r w:rsidR="00E67730">
        <w:t xml:space="preserve">, </w:t>
      </w:r>
      <w:r w:rsidR="004F4983">
        <w:t>SSVEP</w:t>
      </w:r>
      <w:r w:rsidR="004D1106">
        <w:t>, feature-based attention</w:t>
      </w:r>
      <w:r w:rsidR="006C05F6">
        <w:t xml:space="preserve">, target proximity, </w:t>
      </w:r>
      <w:r w:rsidR="00773427">
        <w:t>linear</w:t>
      </w:r>
      <w:r w:rsidR="006C05F6">
        <w:t xml:space="preserve"> separability</w:t>
      </w:r>
    </w:p>
    <w:p w14:paraId="0B8363FA" w14:textId="4A9F3394" w:rsidR="00235BC5" w:rsidRDefault="00235BC5" w:rsidP="00E67730">
      <w:pPr>
        <w:spacing w:after="0"/>
      </w:pPr>
    </w:p>
    <w:p w14:paraId="588A92B9" w14:textId="7A96CC60" w:rsidR="00235BC5" w:rsidRDefault="00235BC5" w:rsidP="00E67730">
      <w:pPr>
        <w:spacing w:after="0"/>
      </w:pPr>
    </w:p>
    <w:p w14:paraId="062B72A5" w14:textId="77777777" w:rsidR="00235BC5" w:rsidRDefault="00235BC5" w:rsidP="00E67730">
      <w:pPr>
        <w:spacing w:after="0"/>
      </w:pPr>
    </w:p>
    <w:p w14:paraId="4D49972A" w14:textId="7F88B3AF" w:rsidR="007146FA" w:rsidRPr="007146FA" w:rsidRDefault="007146FA" w:rsidP="007146FA">
      <w:pPr>
        <w:pStyle w:val="ListParagraph"/>
        <w:numPr>
          <w:ilvl w:val="0"/>
          <w:numId w:val="10"/>
        </w:numPr>
        <w:rPr>
          <w:b/>
        </w:rPr>
      </w:pPr>
      <w:r>
        <w:rPr>
          <w:b/>
        </w:rPr>
        <w:lastRenderedPageBreak/>
        <w:t>Introduction</w:t>
      </w:r>
    </w:p>
    <w:p w14:paraId="1A14C4E8" w14:textId="68C7F688" w:rsidR="00F039CA" w:rsidRDefault="0076427E" w:rsidP="00ED6B16">
      <w:r>
        <w:t>Attentional selection is essential</w:t>
      </w:r>
      <w:r w:rsidR="00F039CA">
        <w:t xml:space="preserve"> </w:t>
      </w:r>
      <w:r>
        <w:t xml:space="preserve">for </w:t>
      </w:r>
      <w:r w:rsidR="00F039CA">
        <w:t xml:space="preserve">adaptive </w:t>
      </w:r>
      <w:r>
        <w:t>visually guided behaviour</w:t>
      </w:r>
      <w:r w:rsidR="00F039CA">
        <w:t>. In simple scenes, selection might be achieved by attending to a single target-defining feature</w:t>
      </w:r>
      <w:r w:rsidR="000442C7">
        <w:t xml:space="preserve"> of an object, e.g.</w:t>
      </w:r>
      <w:r w:rsidR="00F039CA">
        <w:t xml:space="preserve"> its spatial location</w:t>
      </w:r>
      <w:r w:rsidR="002D1D28">
        <w:t xml:space="preserve">, </w:t>
      </w:r>
      <w:r w:rsidR="00F039CA">
        <w:t xml:space="preserve">colour, orientation or direction of motion. However, in more complex scenes, </w:t>
      </w:r>
      <w:r w:rsidR="00AA25F9">
        <w:t xml:space="preserve">it is often necessary </w:t>
      </w:r>
      <w:r w:rsidR="00F039CA">
        <w:t xml:space="preserve">to select a behaviourally relevant stimulus </w:t>
      </w:r>
      <w:r w:rsidR="00AA25F9">
        <w:t xml:space="preserve">which differs </w:t>
      </w:r>
      <w:r w:rsidR="00F039CA">
        <w:t>from its surround</w:t>
      </w:r>
      <w:r w:rsidR="00AA25F9">
        <w:t>ing</w:t>
      </w:r>
      <w:r w:rsidR="00F039CA">
        <w:t>s</w:t>
      </w:r>
      <w:r w:rsidR="00AA25F9">
        <w:t xml:space="preserve"> along multiple dimensions </w:t>
      </w:r>
      <w:r w:rsidR="000442C7">
        <w:t>(</w:t>
      </w:r>
      <w:r w:rsidR="00AA25F9">
        <w:t>e.g. a red object moving leftwards</w:t>
      </w:r>
      <w:r w:rsidR="000442C7">
        <w:t>)</w:t>
      </w:r>
      <w:r w:rsidR="00AA25F9">
        <w:t xml:space="preserve"> or along multiple </w:t>
      </w:r>
      <w:r w:rsidR="009237F5">
        <w:t>feature values</w:t>
      </w:r>
      <w:r w:rsidR="00AA25F9">
        <w:t xml:space="preserve"> </w:t>
      </w:r>
      <w:r w:rsidR="000442C7">
        <w:t>belonging to</w:t>
      </w:r>
      <w:r w:rsidR="00AA25F9">
        <w:t xml:space="preserve"> a single dimension</w:t>
      </w:r>
      <w:r w:rsidR="000442C7">
        <w:t xml:space="preserve"> (e.</w:t>
      </w:r>
      <w:r w:rsidR="00AA25F9">
        <w:t>g. a red and green object</w:t>
      </w:r>
      <w:r w:rsidR="000442C7">
        <w:t>)</w:t>
      </w:r>
      <w:r w:rsidR="00AA25F9">
        <w:t>.</w:t>
      </w:r>
      <w:r w:rsidR="00F039CA">
        <w:t xml:space="preserve">  </w:t>
      </w:r>
      <w:r w:rsidR="00AA25F9">
        <w:t>T</w:t>
      </w:r>
      <w:r w:rsidR="00F039CA">
        <w:t>herefore</w:t>
      </w:r>
      <w:r w:rsidR="009237F5">
        <w:t>,</w:t>
      </w:r>
      <w:r w:rsidR="00F039CA">
        <w:t xml:space="preserve"> understanding how attentional mechanisms work together to achieve</w:t>
      </w:r>
      <w:r w:rsidR="00AA25F9">
        <w:t xml:space="preserve"> such</w:t>
      </w:r>
      <w:r w:rsidR="00F039CA">
        <w:t xml:space="preserve"> selection is essential.</w:t>
      </w:r>
      <w:r w:rsidR="00AD07DD">
        <w:t xml:space="preserve"> </w:t>
      </w:r>
      <w:r w:rsidR="00C121E6">
        <w:t>Recent studies have delineated the neural mechanisms of concurrent attention to spatial location and colour</w:t>
      </w:r>
      <w:r w:rsidR="001E649A">
        <w:t xml:space="preserve"> (</w:t>
      </w:r>
      <w:r w:rsidR="00F56A71">
        <w:fldChar w:fldCharType="begin"/>
      </w:r>
      <w:r w:rsidR="00821AA7">
        <w:instrText xml:space="preserve"> ADDIN EN.CITE &lt;EndNote&gt;&lt;Cite&gt;&lt;Author&gt;Andersen&lt;/Author&gt;&lt;Year&gt;2011&lt;/Year&gt;&lt;RecNum&gt;2820&lt;/RecNum&gt;&lt;DisplayText&gt;Andersen et al., 2011a&lt;/DisplayText&gt;&lt;record&gt;&lt;rec-number&gt;2820&lt;/rec-number&gt;&lt;foreign-keys&gt;&lt;key app="EN" db-id="ztt92apvszw908exawbvs9psvtxzv0papaza" timestamp="1299495203"&gt;2820&lt;/key&gt;&lt;/foreign-keys&gt;&lt;ref-type name="Journal Article"&gt;17&lt;/ref-type&gt;&lt;contributors&gt;&lt;authors&gt;&lt;author&gt;Andersen, S. K.&lt;/author&gt;&lt;author&gt;Fuchs, S.&lt;/author&gt;&lt;author&gt;Muller, M. M.&lt;/author&gt;&lt;/authors&gt;&lt;/contributors&gt;&lt;auth-address&gt;[Mueller, Matthias M.] Univ Leipzig, Inst Psychol 1, D-04103 Leipzig, Germany.&amp;#xD;Muller, MM, Univ Leipzig, Inst Psychol 1, Seeburgstr 14-20, D-04103 Leipzig, Germany.&amp;#xD;m.mueller@rz.uni-leipzig.de&lt;/auth-address&gt;&lt;titles&gt;&lt;title&gt;Effects of Feature-selective and Spatial Attention at Different Stages of Visual Processing&lt;/title&gt;&lt;secondary-title&gt;Journal of Cognitive Neuroscience&lt;/secondary-title&gt;&lt;alt-title&gt;J. Cogn. Neurosci.&lt;/alt-title&gt;&lt;/titles&gt;&lt;periodical&gt;&lt;full-title&gt;Journal of Cognitive Neuroscience&lt;/full-title&gt;&lt;abbr-1&gt;J. Cogn. Neurosci.&lt;/abbr-1&gt;&lt;abbr-2&gt;J Cogn Neurosci&lt;/abbr-2&gt;&lt;/periodical&gt;&lt;alt-periodical&gt;&lt;full-title&gt;J. Cogn. Neurosci.&lt;/full-title&gt;&lt;/alt-periodical&gt;&lt;pages&gt;238-246&lt;/pages&gt;&lt;volume&gt;23&lt;/volume&gt;&lt;number&gt;1&lt;/number&gt;&lt;keywords&gt;&lt;keyword&gt;macaque area v4&lt;/keyword&gt;&lt;keyword&gt;steady-state&lt;/keyword&gt;&lt;keyword&gt;time-course&lt;/keyword&gt;&lt;keyword&gt;color&lt;/keyword&gt;&lt;keyword&gt;search&lt;/keyword&gt;&lt;keyword&gt;cortex&lt;/keyword&gt;&lt;keyword&gt;responses&lt;/keyword&gt;&lt;keyword&gt;dynamics&lt;/keyword&gt;&lt;keyword&gt;brain&lt;/keyword&gt;&lt;keyword&gt;information&lt;/keyword&gt;&lt;/keywords&gt;&lt;dates&gt;&lt;year&gt;2011&lt;/year&gt;&lt;pub-dates&gt;&lt;date&gt;Jan&lt;/date&gt;&lt;/pub-dates&gt;&lt;/dates&gt;&lt;isbn&gt;0898-929X&lt;/isbn&gt;&lt;accession-num&gt;ISI:000282395100017&lt;/accession-num&gt;&lt;work-type&gt;Article&lt;/work-type&gt;&lt;urls&gt;&lt;related-urls&gt;&lt;url&gt;&amp;lt;Go to ISI&amp;gt;://000282395100017&lt;/url&gt;&lt;/related-urls&gt;&lt;/urls&gt;&lt;language&gt;English&lt;/language&gt;&lt;/record&gt;&lt;/Cite&gt;&lt;/EndNote&gt;</w:instrText>
      </w:r>
      <w:r w:rsidR="00F56A71">
        <w:fldChar w:fldCharType="separate"/>
      </w:r>
      <w:r w:rsidR="00821AA7">
        <w:rPr>
          <w:noProof/>
        </w:rPr>
        <w:t>Andersen et al., 2011a</w:t>
      </w:r>
      <w:r w:rsidR="00F56A71">
        <w:fldChar w:fldCharType="end"/>
      </w:r>
      <w:r w:rsidR="001E649A">
        <w:t>)</w:t>
      </w:r>
      <w:r w:rsidR="00C121E6">
        <w:t xml:space="preserve"> and colour and orientation</w:t>
      </w:r>
      <w:r w:rsidR="001E649A">
        <w:t xml:space="preserve"> (</w:t>
      </w:r>
      <w:r w:rsidR="00F56A71">
        <w:fldChar w:fldCharType="begin">
          <w:fldData xml:space="preserve">PEVuZE5vdGU+PENpdGU+PEF1dGhvcj5BbmRlcnNlbjwvQXV0aG9yPjxZZWFyPjIwMDg8L1llYXI+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</w:fldData>
        </w:fldChar>
      </w:r>
      <w:r w:rsidR="003353C5">
        <w:instrText xml:space="preserve"> ADDIN EN.CITE </w:instrText>
      </w:r>
      <w:r w:rsidR="003353C5">
        <w:fldChar w:fldCharType="begin">
          <w:fldData xml:space="preserve">PEVuZE5vdGU+PENpdGU+PEF1dGhvcj5BbmRlcnNlbjwvQXV0aG9yPjxZZWFyPjIwMDg8L1llYXI+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</w:fldData>
        </w:fldChar>
      </w:r>
      <w:r w:rsidR="003353C5">
        <w:instrText xml:space="preserve"> ADDIN EN.CITE.DATA </w:instrText>
      </w:r>
      <w:r w:rsidR="003353C5">
        <w:fldChar w:fldCharType="end"/>
      </w:r>
      <w:r w:rsidR="00F56A71">
        <w:fldChar w:fldCharType="separate"/>
      </w:r>
      <w:r w:rsidR="003353C5">
        <w:rPr>
          <w:noProof/>
        </w:rPr>
        <w:t>Andersen et al., 2008; Andersen et al., 2015</w:t>
      </w:r>
      <w:r w:rsidR="00F56A71">
        <w:fldChar w:fldCharType="end"/>
      </w:r>
      <w:r w:rsidR="001E649A">
        <w:t>)</w:t>
      </w:r>
      <w:r w:rsidR="00F039CA">
        <w:t xml:space="preserve"> and found these </w:t>
      </w:r>
      <w:r w:rsidR="009237F5">
        <w:t xml:space="preserve">selection processes </w:t>
      </w:r>
      <w:r w:rsidR="00F039CA">
        <w:t>to operate in a largely parallel and independent manner</w:t>
      </w:r>
      <w:r w:rsidR="00C121E6">
        <w:t>.</w:t>
      </w:r>
      <w:r w:rsidR="009D3B52">
        <w:t xml:space="preserve"> These findings are compatible with and extend established models of visual attention (</w:t>
      </w:r>
      <w:r w:rsidR="000442C7">
        <w:fldChar w:fldCharType="begin">
          <w:fldData xml:space="preserve">PEVuZE5vdGU+PENpdGU+PEF1dGhvcj5UcmV1ZTwvQXV0aG9yPjxZZWFyPjE5OTk8L1llYXI+PFJl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NzUtNTc5PC9wYWdlcz48dm9sdW1lPjM5OTwvdm9sdW1l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</w:fldData>
        </w:fldChar>
      </w:r>
      <w:r w:rsidR="003353C5">
        <w:instrText xml:space="preserve"> ADDIN EN.CITE </w:instrText>
      </w:r>
      <w:r w:rsidR="003353C5">
        <w:fldChar w:fldCharType="begin">
          <w:fldData xml:space="preserve">PEVuZE5vdGU+PENpdGU+PEF1dGhvcj5UcmV1ZTwvQXV0aG9yPjxZZWFyPjE5OTk8L1llYXI+PFJl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1NzUtNTc5PC9wYWdlcz48dm9sdW1lPjM5OTwvdm9sdW1l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</w:fldData>
        </w:fldChar>
      </w:r>
      <w:r w:rsidR="003353C5">
        <w:instrText xml:space="preserve"> ADDIN EN.CITE.DATA </w:instrText>
      </w:r>
      <w:r w:rsidR="003353C5">
        <w:fldChar w:fldCharType="end"/>
      </w:r>
      <w:r w:rsidR="000442C7">
        <w:fldChar w:fldCharType="separate"/>
      </w:r>
      <w:r w:rsidR="003353C5">
        <w:rPr>
          <w:noProof/>
        </w:rPr>
        <w:t>Bundesen, 1990; Treue and Martinez-Trujillo, 1999</w:t>
      </w:r>
      <w:r w:rsidR="000442C7">
        <w:fldChar w:fldCharType="end"/>
      </w:r>
      <w:r w:rsidR="009D3B52">
        <w:t>).</w:t>
      </w:r>
    </w:p>
    <w:p w14:paraId="7D74DB66" w14:textId="3C241C18" w:rsidR="0085426C" w:rsidRDefault="003D754B" w:rsidP="00AE3737">
      <w:pPr>
        <w:ind w:firstLine="720"/>
      </w:pPr>
      <w:r>
        <w:t xml:space="preserve">Attention can also be </w:t>
      </w:r>
      <w:r w:rsidR="00683223">
        <w:t>concurrently applied to</w:t>
      </w:r>
      <w:r>
        <w:t xml:space="preserve"> colours at different spatial locations, although a loss of feature selectivity results</w:t>
      </w:r>
      <w:r w:rsidR="00CB7575">
        <w:t xml:space="preserve"> </w:t>
      </w:r>
      <w:r w:rsidR="00E162D0">
        <w:t xml:space="preserve">when </w:t>
      </w:r>
      <w:r>
        <w:t>distractors that share target chromaticity are positioned in the unattended location (</w:t>
      </w:r>
      <w:r w:rsidR="00F56A71">
        <w:fldChar w:fldCharType="begin">
          <w:fldData xml:space="preserve">PEVuZE5vdGU+PENpdGU+PEF1dGhvcj5BbmRlcnNlbjwvQXV0aG9yPjxZZWFyPjIwMTM8L1llYXI+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</w:fldData>
        </w:fldChar>
      </w:r>
      <w:r w:rsidR="003353C5">
        <w:instrText xml:space="preserve"> ADDIN EN.CITE </w:instrText>
      </w:r>
      <w:r w:rsidR="003353C5">
        <w:fldChar w:fldCharType="begin">
          <w:fldData xml:space="preserve">PEVuZE5vdGU+PENpdGU+PEF1dGhvcj5BbmRlcnNlbjwvQXV0aG9yPjxZZWFyPjIwMTM8L1llYXI+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</w:fldData>
        </w:fldChar>
      </w:r>
      <w:r w:rsidR="003353C5">
        <w:instrText xml:space="preserve"> ADDIN EN.CITE.DATA </w:instrText>
      </w:r>
      <w:r w:rsidR="003353C5">
        <w:fldChar w:fldCharType="end"/>
      </w:r>
      <w:r w:rsidR="00F56A71">
        <w:fldChar w:fldCharType="separate"/>
      </w:r>
      <w:r w:rsidR="003353C5">
        <w:rPr>
          <w:noProof/>
        </w:rPr>
        <w:t>Andersen et al., 2013</w:t>
      </w:r>
      <w:r w:rsidR="00F56A71">
        <w:fldChar w:fldCharType="end"/>
      </w:r>
      <w:r>
        <w:t>).</w:t>
      </w:r>
      <w:r w:rsidR="00C121E6">
        <w:t xml:space="preserve"> </w:t>
      </w:r>
      <w:r>
        <w:t xml:space="preserve">However, it remains unknown </w:t>
      </w:r>
      <w:r w:rsidR="00C121E6">
        <w:t xml:space="preserve">how concurrent attention to two </w:t>
      </w:r>
      <w:r w:rsidR="00AD07DD">
        <w:t>colours</w:t>
      </w:r>
      <w:r w:rsidR="00E162D0">
        <w:t xml:space="preserve"> may be </w:t>
      </w:r>
      <w:r w:rsidR="00C121E6">
        <w:t>achieved</w:t>
      </w:r>
      <w:r>
        <w:t xml:space="preserve"> and neurally implemented.</w:t>
      </w:r>
      <w:r w:rsidR="00C121E6">
        <w:t xml:space="preserve"> </w:t>
      </w:r>
      <w:r w:rsidR="00727F9B">
        <w:t>For attentional purposes, colour</w:t>
      </w:r>
      <w:r w:rsidR="00466E1C">
        <w:t xml:space="preserve"> might </w:t>
      </w:r>
      <w:r w:rsidR="00727F9B">
        <w:t xml:space="preserve"> be conceptualised </w:t>
      </w:r>
      <w:r w:rsidR="00466E1C">
        <w:t xml:space="preserve">either </w:t>
      </w:r>
      <w:r w:rsidR="00727F9B">
        <w:t>as a unitary, continuous feature dimension or</w:t>
      </w:r>
      <w:r w:rsidR="00466E1C">
        <w:t>, alternatively,</w:t>
      </w:r>
      <w:r w:rsidR="00727F9B">
        <w:t xml:space="preserve"> as a dimension that can be further subdivided into subdimensions representing colour categories (</w:t>
      </w:r>
      <w:r w:rsidR="00821AA7">
        <w:t xml:space="preserve">e.g. </w:t>
      </w:r>
      <w:r w:rsidR="00727F9B">
        <w:t xml:space="preserve">red or blue; see </w:t>
      </w:r>
      <w:r w:rsidR="00727F9B">
        <w:fldChar w:fldCharType="begin"/>
      </w:r>
      <w:r w:rsidR="003353C5">
        <w:instrText xml:space="preserve"> ADDIN EN.CITE &lt;EndNote&gt;&lt;Cite&gt;&lt;Author&gt;Found&lt;/Author&gt;&lt;Year&gt;1996&lt;/Year&gt;&lt;RecNum&gt;3242&lt;/RecNum&gt;&lt;DisplayText&gt;Found and Muller, 1996&lt;/DisplayText&gt;&lt;record&gt;&lt;rec-number&gt;3242&lt;/rec-number&gt;&lt;foreign-keys&gt;&lt;key app="EN" db-id="ztt92apvszw908exawbvs9psvtxzv0papaza" timestamp="1470745327"&gt;3242&lt;/key&gt;&lt;/foreign-keys&gt;&lt;ref-type name="Journal Article"&gt;17&lt;/ref-type&gt;&lt;contributors&gt;&lt;authors&gt;&lt;author&gt;Found, A.&lt;/author&gt;&lt;author&gt;Muller, H. J.&lt;/author&gt;&lt;/authors&gt;&lt;/contributors&gt;&lt;auth-address&gt;Found, A (reprint author), UNIV LONDON BIRKBECK COLL,DEPT PSYCHOL,MALET ST,LONDON WC1E 7HX,ENGLAND.&lt;/auth-address&gt;&lt;titles&gt;&lt;title&gt;Searching for unknown feature targets on more than one dimension: Investigating a &amp;apos;&amp;apos;dimension-weighting&amp;apos;&amp;apos; account&lt;/title&gt;&lt;secondary-title&gt;Perception &amp;amp; Psychophysics&lt;/secondary-title&gt;&lt;alt-title&gt;Percept. Psychophys.&lt;/alt-title&gt;&lt;/titles&gt;&lt;periodical&gt;&lt;full-title&gt;Perception &amp;amp; Psychophysics&lt;/full-title&gt;&lt;/periodical&gt;&lt;alt-periodical&gt;&lt;full-title&gt;Perception and Psychophysics&lt;/full-title&gt;&lt;abbr-1&gt;Percept. Psychophys.&lt;/abbr-1&gt;&lt;abbr-2&gt;Percept Psychophys&lt;/abbr-2&gt;&lt;/alt-periodical&gt;&lt;pages&gt;88-101&lt;/pages&gt;&lt;volume&gt;58&lt;/volume&gt;&lt;number&gt;1&lt;/number&gt;&lt;keywords&gt;&lt;keyword&gt;visual-search&lt;/keyword&gt;&lt;keyword&gt;preattentive vision&lt;/keyword&gt;&lt;keyword&gt;attention&lt;/keyword&gt;&lt;keyword&gt;color&lt;/keyword&gt;&lt;keyword&gt;shape&lt;/keyword&gt;&lt;keyword&gt;integration&lt;/keyword&gt;&lt;keyword&gt;orientation&lt;/keyword&gt;&lt;keyword&gt;similarity&lt;/keyword&gt;&lt;keyword&gt;perception&lt;/keyword&gt;&lt;/keywords&gt;&lt;dates&gt;&lt;year&gt;1996&lt;/year&gt;&lt;pub-dates&gt;&lt;date&gt;Jan&lt;/date&gt;&lt;/pub-dates&gt;&lt;/dates&gt;&lt;isbn&gt;0031-5117&lt;/isbn&gt;&lt;accession-num&gt;WOS:A1996TR52600011&lt;/accession-num&gt;&lt;work-type&gt;Article&lt;/work-type&gt;&lt;urls&gt;&lt;related-urls&gt;&lt;url&gt;&amp;lt;Go to ISI&amp;gt;://WOS:A1996TR52600011&lt;/url&gt;&lt;/related-urls&gt;&lt;/urls&gt;&lt;electronic-resource-num&gt;10.3758/bf03205479&lt;/electronic-resource-num&gt;&lt;language&gt;English&lt;/language&gt;&lt;/record&gt;&lt;/Cite&gt;&lt;/EndNote&gt;</w:instrText>
      </w:r>
      <w:r w:rsidR="00727F9B">
        <w:fldChar w:fldCharType="separate"/>
      </w:r>
      <w:r w:rsidR="003353C5">
        <w:rPr>
          <w:noProof/>
        </w:rPr>
        <w:t>Found and Muller, 1996</w:t>
      </w:r>
      <w:r w:rsidR="00727F9B">
        <w:fldChar w:fldCharType="end"/>
      </w:r>
      <w:r w:rsidR="00727F9B">
        <w:t xml:space="preserve">) or dimensions of colour space (lightness, saturation and hue; see </w:t>
      </w:r>
      <w:r w:rsidR="00727F9B">
        <w:fldChar w:fldCharType="begin">
          <w:fldData xml:space="preserve">PEVuZE5vdGU+PENpdGU+PEF1dGhvcj5TdW48L0F1dGhvcj48WWVhcj4yMDE2PC9ZZWFyPjxSZWNO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xhYmJyLTE+UHJv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</w:fldData>
        </w:fldChar>
      </w:r>
      <w:r w:rsidR="003353C5">
        <w:instrText xml:space="preserve"> ADDIN EN.CITE </w:instrText>
      </w:r>
      <w:r w:rsidR="003353C5">
        <w:fldChar w:fldCharType="begin">
          <w:fldData xml:space="preserve">PEVuZE5vdGU+PENpdGU+PEF1dGhvcj5TdW48L0F1dGhvcj48WWVhcj4yMDE2PC9ZZWFyPjxSZWNO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xhYmJyLTE+UHJv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</w:fldData>
        </w:fldChar>
      </w:r>
      <w:r w:rsidR="003353C5">
        <w:instrText xml:space="preserve"> ADDIN EN.CITE.DATA </w:instrText>
      </w:r>
      <w:r w:rsidR="003353C5">
        <w:fldChar w:fldCharType="end"/>
      </w:r>
      <w:r w:rsidR="00727F9B">
        <w:fldChar w:fldCharType="separate"/>
      </w:r>
      <w:r w:rsidR="003353C5">
        <w:rPr>
          <w:noProof/>
        </w:rPr>
        <w:t>Sun et al., 2016</w:t>
      </w:r>
      <w:r w:rsidR="00727F9B">
        <w:fldChar w:fldCharType="end"/>
      </w:r>
      <w:r w:rsidR="00727F9B">
        <w:t xml:space="preserve">). </w:t>
      </w:r>
      <w:r w:rsidR="00466E1C">
        <w:t xml:space="preserve"> Consider </w:t>
      </w:r>
      <w:r w:rsidR="00A31C5F">
        <w:t xml:space="preserve">the situation in which attention is paid simultaneously to </w:t>
      </w:r>
      <w:r w:rsidR="00727F9B">
        <w:t xml:space="preserve">two colours </w:t>
      </w:r>
      <w:r w:rsidR="00A31C5F">
        <w:t xml:space="preserve">that are </w:t>
      </w:r>
      <w:r w:rsidR="00727F9B">
        <w:t xml:space="preserve">equal in saturation and </w:t>
      </w:r>
      <w:r w:rsidR="00727F9B">
        <w:lastRenderedPageBreak/>
        <w:t xml:space="preserve">lightness but different in hue. </w:t>
      </w:r>
      <w:r w:rsidR="00A31C5F">
        <w:t>The critical question is whether a</w:t>
      </w:r>
      <w:r w:rsidR="00C121E6">
        <w:t>ttention</w:t>
      </w:r>
      <w:r w:rsidR="00A31C5F">
        <w:t xml:space="preserve"> would</w:t>
      </w:r>
      <w:r w:rsidR="00C121E6">
        <w:t xml:space="preserve"> lead to a simultaneous</w:t>
      </w:r>
      <w:r w:rsidR="00A31C5F">
        <w:t xml:space="preserve"> </w:t>
      </w:r>
      <w:r w:rsidR="00C121E6">
        <w:t xml:space="preserve">enhancement of the two </w:t>
      </w:r>
      <w:r w:rsidR="001E649A">
        <w:t xml:space="preserve">discrete </w:t>
      </w:r>
      <w:r w:rsidR="006B40E9">
        <w:t>colours</w:t>
      </w:r>
      <w:r w:rsidR="001E649A">
        <w:t xml:space="preserve"> (e.g., red and blue)</w:t>
      </w:r>
      <w:r w:rsidR="00C121E6">
        <w:t xml:space="preserve"> or</w:t>
      </w:r>
      <w:r w:rsidR="00A31C5F">
        <w:t>, alternatively would</w:t>
      </w:r>
      <w:r w:rsidR="00C121E6">
        <w:t xml:space="preserve"> it </w:t>
      </w:r>
      <w:r w:rsidR="001E649A">
        <w:t xml:space="preserve">lead to an enhancement of a continuum of </w:t>
      </w:r>
      <w:r w:rsidR="00A31C5F">
        <w:t xml:space="preserve">intermediate </w:t>
      </w:r>
      <w:r w:rsidR="00E162D0">
        <w:t xml:space="preserve">values </w:t>
      </w:r>
      <w:r w:rsidR="00A31C5F">
        <w:t>between</w:t>
      </w:r>
      <w:r w:rsidR="001E649A">
        <w:t xml:space="preserve"> them (e.g., red to blue, including purple)</w:t>
      </w:r>
      <w:r w:rsidR="00C121E6">
        <w:t xml:space="preserve">. </w:t>
      </w:r>
      <w:r w:rsidR="00F860B7">
        <w:t>In the first case, attention would be divided between different values in feature space</w:t>
      </w:r>
      <w:r w:rsidR="006357E8">
        <w:t>.</w:t>
      </w:r>
      <w:r w:rsidR="00727F9B">
        <w:t xml:space="preserve"> If the </w:t>
      </w:r>
      <w:r w:rsidR="006357E8">
        <w:t xml:space="preserve">efficiency of </w:t>
      </w:r>
      <w:r w:rsidR="00727F9B">
        <w:t xml:space="preserve">such </w:t>
      </w:r>
      <w:r w:rsidR="006357E8">
        <w:t>attentional selection w</w:t>
      </w:r>
      <w:r w:rsidR="00FA2E63">
        <w:t>as</w:t>
      </w:r>
      <w:r w:rsidR="006357E8">
        <w:t xml:space="preserve"> found to be largely independent of the specific combination of colours being attended</w:t>
      </w:r>
      <w:r w:rsidR="00727F9B">
        <w:t>, this would support accounts of multiple sub</w:t>
      </w:r>
      <w:r w:rsidR="006C05F6">
        <w:t>-</w:t>
      </w:r>
      <w:r w:rsidR="00727F9B">
        <w:t>dimensions</w:t>
      </w:r>
      <w:r w:rsidR="00FA2E63">
        <w:t xml:space="preserve"> based on colour categories</w:t>
      </w:r>
      <w:r w:rsidR="006C05F6">
        <w:t>, as suggested by Found and Muller (1996)</w:t>
      </w:r>
      <w:r w:rsidR="006357E8">
        <w:t>. In the</w:t>
      </w:r>
      <w:r w:rsidR="00F860B7">
        <w:t xml:space="preserve"> second case</w:t>
      </w:r>
      <w:r w:rsidR="006357E8">
        <w:t>,</w:t>
      </w:r>
      <w:r w:rsidR="00F860B7">
        <w:t xml:space="preserve"> attention would be generalized to encompass all colours in the relevant range.</w:t>
      </w:r>
      <w:r w:rsidR="006357E8">
        <w:t xml:space="preserve"> </w:t>
      </w:r>
      <w:r w:rsidR="00FA2E63">
        <w:t>T</w:t>
      </w:r>
      <w:r w:rsidR="006357E8">
        <w:t xml:space="preserve">he efficiency of attentional selection would </w:t>
      </w:r>
      <w:r w:rsidR="002150D7">
        <w:t xml:space="preserve">then </w:t>
      </w:r>
      <w:r w:rsidR="006357E8">
        <w:t>depend upon the distance of the attended colours in colour space</w:t>
      </w:r>
      <w:r w:rsidR="006C05F6">
        <w:t xml:space="preserve"> and would be consistent with the</w:t>
      </w:r>
      <w:r w:rsidR="002B37E8">
        <w:t xml:space="preserve"> neuroscientific evidence that hue tuning of</w:t>
      </w:r>
      <w:r w:rsidR="006C05F6">
        <w:t xml:space="preserve"> proximal cortical neurons </w:t>
      </w:r>
      <w:r w:rsidR="002B37E8">
        <w:t>tends to overlap in macaque V1</w:t>
      </w:r>
      <w:r w:rsidR="009C4F11">
        <w:t xml:space="preserve"> and V2</w:t>
      </w:r>
      <w:r w:rsidR="002B37E8">
        <w:t xml:space="preserve"> </w:t>
      </w:r>
      <w:r w:rsidR="006C05F6">
        <w:t>(</w:t>
      </w:r>
      <w:r w:rsidR="009C4F11">
        <w:fldChar w:fldCharType="begin"/>
      </w:r>
      <w:r w:rsidR="003353C5">
        <w:instrText xml:space="preserve"> ADDIN EN.CITE &lt;EndNote&gt;&lt;Cite&gt;&lt;Author&gt;Xiao&lt;/Author&gt;&lt;Year&gt;2007&lt;/Year&gt;&lt;RecNum&gt;2612&lt;/RecNum&gt;&lt;DisplayText&gt;Xiao et al., 2007; Xiao et al., 2003&lt;/DisplayText&gt;&lt;record&gt;&lt;rec-number&gt;2612&lt;/rec-number&gt;&lt;foreign-keys&gt;&lt;key app="EN" db-id="ztt92apvszw908exawbvs9psvtxzv0papaza" timestamp="0"&gt;2612&lt;/key&gt;&lt;/foreign-keys&gt;&lt;ref-type name="Journal Article"&gt;17&lt;/ref-type&gt;&lt;contributors&gt;&lt;authors&gt;&lt;author&gt;Xiao, Youping&lt;/author&gt;&lt;author&gt;Casti, Alexander&lt;/author&gt;&lt;author&gt;Xiao, Jun&lt;/author&gt;&lt;author&gt;Kaplan, Ehud&lt;/author&gt;&lt;/authors&gt;&lt;/contributors&gt;&lt;titles&gt;&lt;title&gt;Hue maps in primate striate cortex&lt;/title&gt;&lt;secondary-title&gt;NeuroImage&lt;/secondary-title&gt;&lt;/titles&gt;&lt;periodical&gt;&lt;full-title&gt;Neuroimage&lt;/full-title&gt;&lt;/periodical&gt;&lt;pages&gt;771&lt;/pages&gt;&lt;volume&gt;35&lt;/volume&gt;&lt;number&gt;2&lt;/number&gt;&lt;keywords&gt;&lt;keyword&gt;Striate cortex&lt;/keyword&gt;&lt;keyword&gt;Primate&lt;/keyword&gt;&lt;keyword&gt;Color&lt;/keyword&gt;&lt;keyword&gt;Map&lt;/keyword&gt;&lt;keyword&gt;Perception&lt;/keyword&gt;&lt;keyword&gt;Optical imaging&lt;/keyword&gt;&lt;/keywords&gt;&lt;dates&gt;&lt;year&gt;2007&lt;/year&gt;&lt;/dates&gt;&lt;urls&gt;&lt;related-urls&gt;&lt;url&gt;http://www.sciencedirect.com/science/article/B6WNP-4MMPNJP-1/2/e2a23a354b3dae03745bfd73f537c61f &lt;/url&gt;&lt;/related-urls&gt;&lt;/urls&gt;&lt;/record&gt;&lt;/Cite&gt;&lt;Cite&gt;&lt;Author&gt;Xiao&lt;/Author&gt;&lt;Year&gt;2003&lt;/Year&gt;&lt;RecNum&gt;2613&lt;/RecNum&gt;&lt;record&gt;&lt;rec-number&gt;2613&lt;/rec-number&gt;&lt;foreign-keys&gt;&lt;key app="EN" db-id="ztt92apvszw908exawbvs9psvtxzv0papaza" timestamp="0"&gt;2613&lt;/key&gt;&lt;/foreign-keys&gt;&lt;ref-type name="Journal Article"&gt;17&lt;/ref-type&gt;&lt;contributors&gt;&lt;authors&gt;&lt;author&gt;Xiao, Youping&lt;/author&gt;&lt;author&gt;Wang, Yi&lt;/author&gt;&lt;author&gt;Felleman, Daniel J.&lt;/author&gt;&lt;/authors&gt;&lt;/contributors&gt;&lt;titles&gt;&lt;title&gt;A spatially organized representation of colour in macaque cortical area V2&lt;/title&gt;&lt;secondary-title&gt;Nature&lt;/secondary-title&gt;&lt;/titles&gt;&lt;periodical&gt;&lt;full-title&gt;Nature&lt;/full-title&gt;&lt;/periodical&gt;&lt;pages&gt;535&lt;/pages&gt;&lt;volume&gt;421&lt;/volume&gt;&lt;number&gt;6922&lt;/number&gt;&lt;dates&gt;&lt;year&gt;2003&lt;/year&gt;&lt;/dates&gt;&lt;urls&gt;&lt;related-urls&gt;&lt;url&gt;http://dx.doi.org/10.1038/nature01372&lt;/url&gt;&lt;url&gt;http://www.nature.com/nature/journal/v421/n6922/suppinfo/nature01372_S1.html &lt;/url&gt;&lt;/related-urls&gt;&lt;/urls&gt;&lt;/record&gt;&lt;/Cite&gt;&lt;/EndNote&gt;</w:instrText>
      </w:r>
      <w:r w:rsidR="009C4F11">
        <w:fldChar w:fldCharType="separate"/>
      </w:r>
      <w:r w:rsidR="003353C5">
        <w:rPr>
          <w:noProof/>
        </w:rPr>
        <w:t>Xiao et al., 2007; Xiao et al., 2003</w:t>
      </w:r>
      <w:r w:rsidR="009C4F11">
        <w:fldChar w:fldCharType="end"/>
      </w:r>
      <w:r w:rsidR="00A70B8E">
        <w:t>)</w:t>
      </w:r>
      <w:r w:rsidR="002B37E8">
        <w:t xml:space="preserve">, </w:t>
      </w:r>
      <w:r w:rsidR="00821AA7">
        <w:t>and that</w:t>
      </w:r>
      <w:r w:rsidR="002B37E8">
        <w:t xml:space="preserve"> in humans a perceptual colour space in which proximal neurons code neighbouring hues </w:t>
      </w:r>
      <w:r w:rsidR="00773427">
        <w:t>can be seen</w:t>
      </w:r>
      <w:r w:rsidR="002B37E8">
        <w:t xml:space="preserve"> in V4 and VO1 (</w:t>
      </w:r>
      <w:r w:rsidR="00A70B8E">
        <w:fldChar w:fldCharType="begin"/>
      </w:r>
      <w:r w:rsidR="003353C5">
        <w:instrText xml:space="preserve"> ADDIN EN.CITE &lt;EndNote&gt;&lt;Cite&gt;&lt;Author&gt;Brouwer&lt;/Author&gt;&lt;Year&gt;2009&lt;/Year&gt;&lt;RecNum&gt;3282&lt;/RecNum&gt;&lt;DisplayText&gt;Brouwer and Heeger, 2009&lt;/DisplayText&gt;&lt;record&gt;&lt;rec-number&gt;3282&lt;/rec-number&gt;&lt;foreign-keys&gt;&lt;key app="EN" db-id="ztt92apvszw908exawbvs9psvtxzv0papaza" timestamp="1495447136"&gt;3282&lt;/key&gt;&lt;/foreign-keys&gt;&lt;ref-type name="Journal Article"&gt;17&lt;/ref-type&gt;&lt;contributors&gt;&lt;authors&gt;&lt;author&gt;Brouwer, G. J.&lt;/author&gt;&lt;author&gt;Heeger, D. J.&lt;/author&gt;&lt;/authors&gt;&lt;/contributors&gt;&lt;auth-address&gt;[Brouwer, Gijs Joost] NYU, Dept Psychol, New York, NY 10003 USA. [Brouwer, Gijs Joost] NYU, Ctr Neural Sci, New York, NY 10003 USA.&amp;#xD;Brouwer, GJ (reprint author), NYU, Dept Psychol, 6 Washington Pl, New York, NY 10003 USA.&amp;#xD;gbrouwer@cns.nyu.edu&lt;/auth-address&gt;&lt;titles&gt;&lt;title&gt;Decoding and Reconstructing Color from Responses in Human Visual Cortex&lt;/title&gt;&lt;secondary-title&gt;Journal of Neuroscience&lt;/secondary-title&gt;&lt;alt-title&gt;J. Neurosci.&lt;/alt-title&gt;&lt;/titles&gt;&lt;periodical&gt;&lt;full-title&gt;Journal of Neuroscience&lt;/full-title&gt;&lt;abbr-1&gt;J. Neurosci.&lt;/abbr-1&gt;&lt;abbr-2&gt;J Neurosci&lt;/abbr-2&gt;&lt;/periodical&gt;&lt;alt-periodical&gt;&lt;full-title&gt;J. Neurosci.&lt;/full-title&gt;&lt;/alt-periodical&gt;&lt;pages&gt;13992-14003&lt;/pages&gt;&lt;volume&gt;29&lt;/volume&gt;&lt;number&gt;44&lt;/number&gt;&lt;keywords&gt;&lt;keyword&gt;foveal striate cortex&lt;/keyword&gt;&lt;keyword&gt;human brain activity&lt;/keyword&gt;&lt;keyword&gt;area v2&lt;/keyword&gt;&lt;keyword&gt;functional-organization&lt;/keyword&gt;&lt;keyword&gt;occipital cortex&lt;/keyword&gt;&lt;keyword&gt;rhesus-monkey&lt;/keyword&gt;&lt;keyword&gt;field maps&lt;/keyword&gt;&lt;keyword&gt;macaque&lt;/keyword&gt;&lt;keyword&gt;cells&lt;/keyword&gt;&lt;keyword&gt;fmri&lt;/keyword&gt;&lt;keyword&gt;Neurosciences &amp;amp; Neurology&lt;/keyword&gt;&lt;/keywords&gt;&lt;dates&gt;&lt;year&gt;2009&lt;/year&gt;&lt;pub-dates&gt;&lt;date&gt;Nov&lt;/date&gt;&lt;/pub-dates&gt;&lt;/dates&gt;&lt;isbn&gt;0270-6474&lt;/isbn&gt;&lt;accession-num&gt;WOS:000271471400025&lt;/accession-num&gt;&lt;work-type&gt;Article&lt;/work-type&gt;&lt;urls&gt;&lt;related-urls&gt;&lt;url&gt;&amp;lt;Go to ISI&amp;gt;://WOS:000271471400025&lt;/url&gt;&lt;/related-urls&gt;&lt;/urls&gt;&lt;electronic-resource-num&gt;10.1523/jneurosci.3577-09.2009&lt;/electronic-resource-num&gt;&lt;language&gt;English&lt;/language&gt;&lt;/record&gt;&lt;/Cite&gt;&lt;/EndNote&gt;</w:instrText>
      </w:r>
      <w:r w:rsidR="00A70B8E">
        <w:fldChar w:fldCharType="separate"/>
      </w:r>
      <w:r w:rsidR="003353C5">
        <w:rPr>
          <w:noProof/>
        </w:rPr>
        <w:t>Brouwer and Heeger, 2009</w:t>
      </w:r>
      <w:r w:rsidR="00A70B8E">
        <w:fldChar w:fldCharType="end"/>
      </w:r>
      <w:r w:rsidR="002B37E8">
        <w:t>)</w:t>
      </w:r>
      <w:r w:rsidR="0085426C">
        <w:t>. Such a pattern would be most consistent with the idea of colour as a single attentional dimension.</w:t>
      </w:r>
    </w:p>
    <w:p w14:paraId="30E57ADF" w14:textId="2DF016AF" w:rsidR="000D4AD3" w:rsidRDefault="00881AF0" w:rsidP="000D4AD3">
      <w:pPr>
        <w:ind w:firstLine="720"/>
      </w:pPr>
      <w:r>
        <w:t>The present study aims to investigate the neural implementation of divided attention to colour</w:t>
      </w:r>
      <w:r w:rsidR="00147419">
        <w:t>,</w:t>
      </w:r>
      <w:r w:rsidR="007D3666">
        <w:t xml:space="preserve"> so it is paramount to consider the way in which colour is represented in the brain</w:t>
      </w:r>
      <w:r w:rsidR="008451F3">
        <w:t xml:space="preserve">. </w:t>
      </w:r>
      <w:r w:rsidR="008B1446">
        <w:t xml:space="preserve"> </w:t>
      </w:r>
      <w:r w:rsidR="008451F3">
        <w:t xml:space="preserve"> </w:t>
      </w:r>
      <w:r w:rsidR="000D4AD3">
        <w:t>Colour is first</w:t>
      </w:r>
      <w:r w:rsidR="00FE4F49">
        <w:t xml:space="preserve"> represented</w:t>
      </w:r>
      <w:r w:rsidR="000D4AD3">
        <w:t xml:space="preserve"> by sub-cortical cone-opponent mechanisms</w:t>
      </w:r>
      <w:r w:rsidR="00803D7F">
        <w:t>;</w:t>
      </w:r>
      <w:r w:rsidR="000D4AD3">
        <w:t xml:space="preserve"> </w:t>
      </w:r>
      <w:r w:rsidR="002621B9">
        <w:t xml:space="preserve">these signals are </w:t>
      </w:r>
      <w:r w:rsidR="00FE4F49">
        <w:t xml:space="preserve">then </w:t>
      </w:r>
      <w:r w:rsidR="002621B9">
        <w:t xml:space="preserve">recombined </w:t>
      </w:r>
      <w:r w:rsidR="000D4AD3">
        <w:t>by cortical</w:t>
      </w:r>
      <w:r w:rsidR="002621B9">
        <w:t xml:space="preserve"> </w:t>
      </w:r>
      <w:r w:rsidR="000D4AD3">
        <w:t xml:space="preserve">colour-opponent mechanisms, with a yet further categorical level of representation evidenced by colour naming (for a review, see </w:t>
      </w:r>
      <w:r w:rsidR="000D4AD3">
        <w:fldChar w:fldCharType="begin"/>
      </w:r>
      <w:r w:rsidR="003353C5">
        <w:instrText xml:space="preserve"> ADDIN EN.CITE &lt;EndNote&gt;&lt;Cite&gt;&lt;Author&gt;Stockman&lt;/Author&gt;&lt;Year&gt;2010&lt;/Year&gt;&lt;RecNum&gt;2922&lt;/RecNum&gt;&lt;DisplayText&gt;Stockman and Brainard, 2010&lt;/DisplayText&gt;&lt;record&gt;&lt;rec-number&gt;2922&lt;/rec-number&gt;&lt;foreign-keys&gt;&lt;key app="EN" db-id="ztt92apvszw908exawbvs9psvtxzv0papaza" timestamp="1345563465"&gt;2922&lt;/key&gt;&lt;/foreign-keys&gt;&lt;ref-type name="Book Section"&gt;5&lt;/ref-type&gt;&lt;contributors&gt;&lt;authors&gt;&lt;author&gt;Stockman, A&lt;/author&gt;&lt;author&gt;Brainard, D.H.&lt;/author&gt;&lt;/authors&gt;&lt;secondary-authors&gt;&lt;author&gt;Bass, M.&lt;/author&gt;&lt;/secondary-authors&gt;&lt;/contributors&gt;&lt;titles&gt;&lt;title&gt;Color vision mechanisms&lt;/title&gt;&lt;secondary-title&gt;OSA Handbook of Optics (3rd edition)&lt;/secondary-title&gt;&lt;/titles&gt;&lt;pages&gt;11.1-11.104&lt;/pages&gt;&lt;dates&gt;&lt;year&gt;2010&lt;/year&gt;&lt;/dates&gt;&lt;pub-location&gt;New York&lt;/pub-location&gt;&lt;publisher&gt;McGraw-Hill&lt;/publisher&gt;&lt;urls&gt;&lt;/urls&gt;&lt;/record&gt;&lt;/Cite&gt;&lt;/EndNote&gt;</w:instrText>
      </w:r>
      <w:r w:rsidR="000D4AD3">
        <w:fldChar w:fldCharType="separate"/>
      </w:r>
      <w:r w:rsidR="003353C5">
        <w:rPr>
          <w:noProof/>
        </w:rPr>
        <w:t>Stockman and Brainard, 2010</w:t>
      </w:r>
      <w:r w:rsidR="000D4AD3">
        <w:fldChar w:fldCharType="end"/>
      </w:r>
      <w:r w:rsidR="000D4AD3">
        <w:t xml:space="preserve">). Neurons in the lateral geniculate nucleus (LGN) are tuned to the two orthogonal cone-opponent mechanisms while in the cortex neurons exhibit preferential responses to a much </w:t>
      </w:r>
      <w:r w:rsidR="000D4AD3">
        <w:lastRenderedPageBreak/>
        <w:t>larger number of hues (</w:t>
      </w:r>
      <w:r w:rsidR="000D4AD3">
        <w:fldChar w:fldCharType="begin">
          <w:fldData xml:space="preserve">PEVuZE5vdGU+PENpdGU+PEF1dGhvcj5HZWdlbmZ1cnRuZXI8L0F1dGhvcj48WWVhcj4yMDAzPC9Z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</w:fldData>
        </w:fldChar>
      </w:r>
      <w:r w:rsidR="003353C5">
        <w:instrText xml:space="preserve"> ADDIN EN.CITE </w:instrText>
      </w:r>
      <w:r w:rsidR="003353C5">
        <w:fldChar w:fldCharType="begin">
          <w:fldData xml:space="preserve">PEVuZE5vdGU+PENpdGU+PEF1dGhvcj5HZWdlbmZ1cnRuZXI8L0F1dGhvcj48WWVhcj4yMDAzPC9Z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</w:fldData>
        </w:fldChar>
      </w:r>
      <w:r w:rsidR="003353C5">
        <w:instrText xml:space="preserve"> ADDIN EN.CITE.DATA </w:instrText>
      </w:r>
      <w:r w:rsidR="003353C5">
        <w:fldChar w:fldCharType="end"/>
      </w:r>
      <w:r w:rsidR="000D4AD3">
        <w:fldChar w:fldCharType="separate"/>
      </w:r>
      <w:r w:rsidR="003353C5">
        <w:rPr>
          <w:noProof/>
        </w:rPr>
        <w:t>Gegenfurtner, 2003; Parkes et al., 2009</w:t>
      </w:r>
      <w:r w:rsidR="000D4AD3">
        <w:fldChar w:fldCharType="end"/>
      </w:r>
      <w:r w:rsidR="000D4AD3">
        <w:t xml:space="preserve">), with the predominant tuning shifted away from the axes of the cone-opponent mechanisms, possibly with a slight dominance towards colour directions aligned with perceptual hues of blue/yellow and red/green in </w:t>
      </w:r>
      <w:proofErr w:type="spellStart"/>
      <w:r w:rsidR="000D4AD3">
        <w:t>extrastriate</w:t>
      </w:r>
      <w:proofErr w:type="spellEnd"/>
      <w:r w:rsidR="000D4AD3">
        <w:t xml:space="preserve"> areas (</w:t>
      </w:r>
      <w:r w:rsidR="000D4AD3">
        <w:fldChar w:fldCharType="begin">
          <w:fldData xml:space="preserve">PEVuZE5vdGU+PENpdGU+PEF1dGhvcj5TdG91Z2h0b248L0F1dGhvcj48WWVhcj4yMDA4PC9ZZWFy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</w:fldData>
        </w:fldChar>
      </w:r>
      <w:r w:rsidR="003353C5">
        <w:instrText xml:space="preserve"> ADDIN EN.CITE </w:instrText>
      </w:r>
      <w:r w:rsidR="003353C5">
        <w:fldChar w:fldCharType="begin">
          <w:fldData xml:space="preserve">PEVuZE5vdGU+PENpdGU+PEF1dGhvcj5TdG91Z2h0b248L0F1dGhvcj48WWVhcj4yMDA4PC9ZZWFy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</w:fldData>
        </w:fldChar>
      </w:r>
      <w:r w:rsidR="003353C5">
        <w:instrText xml:space="preserve"> ADDIN EN.CITE.DATA </w:instrText>
      </w:r>
      <w:r w:rsidR="003353C5">
        <w:fldChar w:fldCharType="end"/>
      </w:r>
      <w:r w:rsidR="000D4AD3">
        <w:fldChar w:fldCharType="separate"/>
      </w:r>
      <w:r w:rsidR="003353C5">
        <w:rPr>
          <w:noProof/>
        </w:rPr>
        <w:t>Conway and Stoughton, 2009; Mollon, 2009; Stoughton and Conway, 2008</w:t>
      </w:r>
      <w:r w:rsidR="000D4AD3">
        <w:fldChar w:fldCharType="end"/>
      </w:r>
      <w:r w:rsidR="000D4AD3">
        <w:t>). Multivariate analyses of</w:t>
      </w:r>
      <w:r w:rsidR="002B37E8">
        <w:t xml:space="preserve"> human</w:t>
      </w:r>
      <w:r w:rsidR="000D4AD3">
        <w:t xml:space="preserve"> fMRI responses revealed that encoding of colour is distributed and that colour-selective neurons have</w:t>
      </w:r>
      <w:r w:rsidR="00132CEB">
        <w:t xml:space="preserve"> relatively</w:t>
      </w:r>
      <w:r w:rsidR="000D4AD3">
        <w:t xml:space="preserve"> broad and overlapping tuning curves (</w:t>
      </w:r>
      <w:r w:rsidR="00AA42B6">
        <w:fldChar w:fldCharType="begin"/>
      </w:r>
      <w:r w:rsidR="003353C5">
        <w:instrText xml:space="preserve"> ADDIN EN.CITE &lt;EndNote&gt;&lt;Cite&gt;&lt;Author&gt;Brouwer&lt;/Author&gt;&lt;Year&gt;2009&lt;/Year&gt;&lt;RecNum&gt;3282&lt;/RecNum&gt;&lt;DisplayText&gt;Brouwer and Heeger, 2009&lt;/DisplayText&gt;&lt;record&gt;&lt;rec-number&gt;3282&lt;/rec-number&gt;&lt;foreign-keys&gt;&lt;key app="EN" db-id="ztt92apvszw908exawbvs9psvtxzv0papaza" timestamp="1495447136"&gt;3282&lt;/key&gt;&lt;/foreign-keys&gt;&lt;ref-type name="Journal Article"&gt;17&lt;/ref-type&gt;&lt;contributors&gt;&lt;authors&gt;&lt;author&gt;Brouwer, G. J.&lt;/author&gt;&lt;author&gt;Heeger, D. J.&lt;/author&gt;&lt;/authors&gt;&lt;/contributors&gt;&lt;auth-address&gt;[Brouwer, Gijs Joost] NYU, Dept Psychol, New York, NY 10003 USA. [Brouwer, Gijs Joost] NYU, Ctr Neural Sci, New York, NY 10003 USA.&amp;#xD;Brouwer, GJ (reprint author), NYU, Dept Psychol, 6 Washington Pl, New York, NY 10003 USA.&amp;#xD;gbrouwer@cns.nyu.edu&lt;/auth-address&gt;&lt;titles&gt;&lt;title&gt;Decoding and Reconstructing Color from Responses in Human Visual Cortex&lt;/title&gt;&lt;secondary-title&gt;Journal of Neuroscience&lt;/secondary-title&gt;&lt;alt-title&gt;J. Neurosci.&lt;/alt-title&gt;&lt;/titles&gt;&lt;periodical&gt;&lt;full-title&gt;Journal of Neuroscience&lt;/full-title&gt;&lt;abbr-1&gt;J. Neurosci.&lt;/abbr-1&gt;&lt;abbr-2&gt;J Neurosci&lt;/abbr-2&gt;&lt;/periodical&gt;&lt;alt-periodical&gt;&lt;full-title&gt;J. Neurosci.&lt;/full-title&gt;&lt;/alt-periodical&gt;&lt;pages&gt;13992-14003&lt;/pages&gt;&lt;volume&gt;29&lt;/volume&gt;&lt;number&gt;44&lt;/number&gt;&lt;keywords&gt;&lt;keyword&gt;foveal striate cortex&lt;/keyword&gt;&lt;keyword&gt;human brain activity&lt;/keyword&gt;&lt;keyword&gt;area v2&lt;/keyword&gt;&lt;keyword&gt;functional-organization&lt;/keyword&gt;&lt;keyword&gt;occipital cortex&lt;/keyword&gt;&lt;keyword&gt;rhesus-monkey&lt;/keyword&gt;&lt;keyword&gt;field maps&lt;/keyword&gt;&lt;keyword&gt;macaque&lt;/keyword&gt;&lt;keyword&gt;cells&lt;/keyword&gt;&lt;keyword&gt;fmri&lt;/keyword&gt;&lt;keyword&gt;Neurosciences &amp;amp; Neurology&lt;/keyword&gt;&lt;/keywords&gt;&lt;dates&gt;&lt;year&gt;2009&lt;/year&gt;&lt;pub-dates&gt;&lt;date&gt;Nov&lt;/date&gt;&lt;/pub-dates&gt;&lt;/dates&gt;&lt;isbn&gt;0270-6474&lt;/isbn&gt;&lt;accession-num&gt;WOS:000271471400025&lt;/accession-num&gt;&lt;work-type&gt;Article&lt;/work-type&gt;&lt;urls&gt;&lt;related-urls&gt;&lt;url&gt;&amp;lt;Go to ISI&amp;gt;://WOS:000271471400025&lt;/url&gt;&lt;/related-urls&gt;&lt;/urls&gt;&lt;electronic-resource-num&gt;10.1523/jneurosci.3577-09.2009&lt;/electronic-resource-num&gt;&lt;language&gt;English&lt;/language&gt;&lt;/record&gt;&lt;/Cite&gt;&lt;/EndNote&gt;</w:instrText>
      </w:r>
      <w:r w:rsidR="00AA42B6">
        <w:fldChar w:fldCharType="separate"/>
      </w:r>
      <w:r w:rsidR="003353C5">
        <w:rPr>
          <w:noProof/>
        </w:rPr>
        <w:t>Brouwer and Heeger, 2009</w:t>
      </w:r>
      <w:r w:rsidR="00AA42B6">
        <w:fldChar w:fldCharType="end"/>
      </w:r>
      <w:r w:rsidR="002B37E8">
        <w:t>; for complementary evidence from macaque V1,</w:t>
      </w:r>
      <w:r w:rsidR="00A70B8E">
        <w:t xml:space="preserve"> V2 and V4</w:t>
      </w:r>
      <w:r w:rsidR="002B37E8">
        <w:t xml:space="preserve"> see </w:t>
      </w:r>
      <w:r w:rsidR="00A70B8E" w:rsidRPr="00A70B8E">
        <w:fldChar w:fldCharType="begin">
          <w:fldData xml:space="preserve">PEVuZE5vdGU+PENpdGU+PEF1dGhvcj5YaWFvPC9BdXRob3I+PFllYXI+MjAwNzwvWWVhcj48UmVj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</w:fldData>
        </w:fldChar>
      </w:r>
      <w:r w:rsidR="003353C5">
        <w:instrText xml:space="preserve"> ADDIN EN.CITE </w:instrText>
      </w:r>
      <w:r w:rsidR="003353C5">
        <w:fldChar w:fldCharType="begin">
          <w:fldData xml:space="preserve">PEVuZE5vdGU+PENpdGU+PEF1dGhvcj5YaWFvPC9BdXRob3I+PFllYXI+MjAwNzwvWWVhcj48UmVj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</w:fldData>
        </w:fldChar>
      </w:r>
      <w:r w:rsidR="003353C5">
        <w:instrText xml:space="preserve"> ADDIN EN.CITE.DATA </w:instrText>
      </w:r>
      <w:r w:rsidR="003353C5">
        <w:fldChar w:fldCharType="end"/>
      </w:r>
      <w:r w:rsidR="00A70B8E" w:rsidRPr="00A70B8E">
        <w:fldChar w:fldCharType="separate"/>
      </w:r>
      <w:r w:rsidR="003353C5">
        <w:rPr>
          <w:noProof/>
        </w:rPr>
        <w:t>Tanigawa et al., 2010; Xiao et al., 2007; Xiao et al., 2003</w:t>
      </w:r>
      <w:r w:rsidR="00A70B8E" w:rsidRPr="00A70B8E">
        <w:fldChar w:fldCharType="end"/>
      </w:r>
      <w:r w:rsidR="00AA42B6">
        <w:t>)</w:t>
      </w:r>
      <w:r w:rsidR="000D4AD3">
        <w:t xml:space="preserve">.  </w:t>
      </w:r>
      <w:r w:rsidR="002B37E8">
        <w:t>In human fMRI studies, p</w:t>
      </w:r>
      <w:r w:rsidR="000D4AD3">
        <w:t xml:space="preserve">erceptual and categorical representations of colour </w:t>
      </w:r>
      <w:r w:rsidR="002B37E8">
        <w:t>we</w:t>
      </w:r>
      <w:r w:rsidR="000D4AD3">
        <w:t xml:space="preserve">re reliably </w:t>
      </w:r>
      <w:r w:rsidR="00132CEB">
        <w:t>identified</w:t>
      </w:r>
      <w:r w:rsidR="000D4AD3">
        <w:t xml:space="preserve"> </w:t>
      </w:r>
      <w:r w:rsidR="00262580">
        <w:t xml:space="preserve">only in </w:t>
      </w:r>
      <w:proofErr w:type="spellStart"/>
      <w:r w:rsidR="00262580">
        <w:t>extrastriate</w:t>
      </w:r>
      <w:proofErr w:type="spellEnd"/>
      <w:r w:rsidR="000D4AD3">
        <w:t xml:space="preserve"> areas V4 and VO1</w:t>
      </w:r>
      <w:r w:rsidR="00262580">
        <w:t xml:space="preserve">, even though earlier areas (e.g., V1) </w:t>
      </w:r>
      <w:r w:rsidR="002B37E8">
        <w:t>we</w:t>
      </w:r>
      <w:r w:rsidR="00262580">
        <w:t>re also robustly activated by colour</w:t>
      </w:r>
      <w:r w:rsidR="000D4AD3">
        <w:t xml:space="preserve"> (</w:t>
      </w:r>
      <w:r w:rsidR="00AA42B6">
        <w:fldChar w:fldCharType="begin">
          <w:fldData xml:space="preserve">PEVuZE5vdGU+PENpdGU+PEF1dGhvcj5Ccm91d2VyPC9BdXRob3I+PFllYXI+MjAwOTwvWWVhcj48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=
</w:fldData>
        </w:fldChar>
      </w:r>
      <w:r w:rsidR="003353C5">
        <w:instrText xml:space="preserve"> ADDIN EN.CITE </w:instrText>
      </w:r>
      <w:r w:rsidR="003353C5">
        <w:fldChar w:fldCharType="begin">
          <w:fldData xml:space="preserve">PEVuZE5vdGU+PENpdGU+PEF1dGhvcj5Ccm91d2VyPC9BdXRob3I+PFllYXI+MjAwOTwvWWVhcj48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=
</w:fldData>
        </w:fldChar>
      </w:r>
      <w:r w:rsidR="003353C5">
        <w:instrText xml:space="preserve"> ADDIN EN.CITE.DATA </w:instrText>
      </w:r>
      <w:r w:rsidR="003353C5">
        <w:fldChar w:fldCharType="end"/>
      </w:r>
      <w:r w:rsidR="00AA42B6">
        <w:fldChar w:fldCharType="separate"/>
      </w:r>
      <w:r w:rsidR="003353C5">
        <w:rPr>
          <w:noProof/>
        </w:rPr>
        <w:t>Brouwer and Heeger, 2009, 2013</w:t>
      </w:r>
      <w:r w:rsidR="00AA42B6">
        <w:fldChar w:fldCharType="end"/>
      </w:r>
      <w:r w:rsidR="000D4AD3">
        <w:t xml:space="preserve">). </w:t>
      </w:r>
      <w:r w:rsidR="00132CEB">
        <w:t>Thus, cortical neurons</w:t>
      </w:r>
      <w:r w:rsidR="00FA2E63">
        <w:t xml:space="preserve"> </w:t>
      </w:r>
      <w:r w:rsidR="002B37E8">
        <w:t>in a range of visual areas (from V1 to V4</w:t>
      </w:r>
      <w:r w:rsidR="006741AE">
        <w:t>/VO1</w:t>
      </w:r>
      <w:r w:rsidR="002B37E8">
        <w:t xml:space="preserve">) </w:t>
      </w:r>
      <w:r w:rsidR="00132CEB">
        <w:t xml:space="preserve">represent the most likely candidates for </w:t>
      </w:r>
      <w:r w:rsidR="00803D7F">
        <w:t>mediating the</w:t>
      </w:r>
      <w:r w:rsidR="00132CEB">
        <w:t xml:space="preserve"> simultaneous selection of multiple colour targets in the presence of chromatic distractors.</w:t>
      </w:r>
    </w:p>
    <w:p w14:paraId="3A71CBD9" w14:textId="50568AC7" w:rsidR="00343AE6" w:rsidRDefault="006741AE" w:rsidP="002017D2">
      <w:pPr>
        <w:ind w:firstLine="720"/>
      </w:pPr>
      <w:r>
        <w:t>Based on this,</w:t>
      </w:r>
      <w:r w:rsidR="000E2561">
        <w:t xml:space="preserve"> target-distractor and distractor-distractor distances in colour space are an important determinant of visual search efficiency both when searching for a single target or for multiple targets, while target-target distances </w:t>
      </w:r>
      <w:r>
        <w:t>become</w:t>
      </w:r>
      <w:r w:rsidR="000E2561">
        <w:t xml:space="preserve"> important when multiple targets are present (</w:t>
      </w:r>
      <w:r w:rsidR="000E2561">
        <w:fldChar w:fldCharType="begin">
          <w:fldData xml:space="preserve">PEVuZE5vdGU+PENpdGU+PEF1dGhvcj5OYWd5PC9BdXRob3I+PFllYXI+MTk5MDwvWWVhcj48UmVj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==
</w:fldData>
        </w:fldChar>
      </w:r>
      <w:r w:rsidR="003353C5">
        <w:instrText xml:space="preserve"> ADDIN EN.CITE </w:instrText>
      </w:r>
      <w:r w:rsidR="003353C5">
        <w:fldChar w:fldCharType="begin">
          <w:fldData xml:space="preserve">PEVuZE5vdGU+PENpdGU+PEF1dGhvcj5OYWd5PC9BdXRob3I+PFllYXI+MTk5MDwvWWVhcj48UmVj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==
</w:fldData>
        </w:fldChar>
      </w:r>
      <w:r w:rsidR="003353C5">
        <w:instrText xml:space="preserve"> ADDIN EN.CITE.DATA </w:instrText>
      </w:r>
      <w:r w:rsidR="003353C5">
        <w:fldChar w:fldCharType="end"/>
      </w:r>
      <w:r w:rsidR="000E2561">
        <w:fldChar w:fldCharType="separate"/>
      </w:r>
      <w:r w:rsidR="003353C5">
        <w:rPr>
          <w:noProof/>
        </w:rPr>
        <w:t>Nagy and Sanchez, 1990; Stroud et al., 2012</w:t>
      </w:r>
      <w:r w:rsidR="000E2561">
        <w:fldChar w:fldCharType="end"/>
      </w:r>
      <w:r w:rsidR="000E2561">
        <w:t>). Targets that are closer to each other and further away from the distractors are selected more efficiently</w:t>
      </w:r>
      <w:r w:rsidR="00262580">
        <w:t>.</w:t>
      </w:r>
      <w:r w:rsidR="00A558C4">
        <w:t xml:space="preserve"> </w:t>
      </w:r>
      <w:r w:rsidR="00262580">
        <w:t xml:space="preserve">But there are </w:t>
      </w:r>
      <w:r w:rsidR="00803D7F">
        <w:t>additional</w:t>
      </w:r>
      <w:r w:rsidR="00262580">
        <w:t xml:space="preserve"> factors that </w:t>
      </w:r>
      <w:r w:rsidR="00821AA7">
        <w:t xml:space="preserve">may </w:t>
      </w:r>
      <w:r w:rsidR="00262580">
        <w:t xml:space="preserve">affect </w:t>
      </w:r>
      <w:r w:rsidR="00803D7F">
        <w:t xml:space="preserve">the </w:t>
      </w:r>
      <w:r w:rsidR="00262580">
        <w:t xml:space="preserve">simultaneous selection of </w:t>
      </w:r>
      <w:r w:rsidR="000E2561">
        <w:t xml:space="preserve">multiple </w:t>
      </w:r>
      <w:r w:rsidR="00262580">
        <w:t>colour</w:t>
      </w:r>
      <w:r w:rsidR="000E2561">
        <w:t xml:space="preserve"> target</w:t>
      </w:r>
      <w:r w:rsidR="00262580">
        <w:t xml:space="preserve">s. </w:t>
      </w:r>
      <w:r w:rsidR="00C20A72">
        <w:t xml:space="preserve">The linear separability </w:t>
      </w:r>
      <w:r w:rsidR="003D754B">
        <w:t>model</w:t>
      </w:r>
      <w:r w:rsidR="00926300">
        <w:t xml:space="preserve"> predict</w:t>
      </w:r>
      <w:r w:rsidR="002B25B5">
        <w:t>s</w:t>
      </w:r>
      <w:r w:rsidR="003D754B">
        <w:t xml:space="preserve"> costs associated with simultaneous selection of </w:t>
      </w:r>
      <w:r w:rsidR="00361387">
        <w:t xml:space="preserve">target </w:t>
      </w:r>
      <w:r w:rsidR="003D754B">
        <w:t>colours</w:t>
      </w:r>
      <w:r w:rsidR="002F18E2">
        <w:t xml:space="preserve"> that are not </w:t>
      </w:r>
      <w:r w:rsidR="00AB3887">
        <w:t>separable</w:t>
      </w:r>
      <w:r w:rsidR="00361387">
        <w:t xml:space="preserve"> from distractor colours by a single line</w:t>
      </w:r>
      <w:r w:rsidR="002F18E2">
        <w:t xml:space="preserve"> in </w:t>
      </w:r>
      <w:r w:rsidR="002E14E9">
        <w:t xml:space="preserve">colour </w:t>
      </w:r>
      <w:r w:rsidR="00683223">
        <w:t>space</w:t>
      </w:r>
      <w:r w:rsidR="003D754B">
        <w:t>, due to</w:t>
      </w:r>
      <w:r w:rsidR="00926300">
        <w:t xml:space="preserve"> </w:t>
      </w:r>
      <w:r w:rsidR="000D73A6">
        <w:t>the difficulty of</w:t>
      </w:r>
      <w:r w:rsidR="00926300">
        <w:t xml:space="preserve"> filter</w:t>
      </w:r>
      <w:r w:rsidR="000D73A6">
        <w:t>ing</w:t>
      </w:r>
      <w:r w:rsidR="00926300">
        <w:t xml:space="preserve"> out distractors that are positioned in-</w:t>
      </w:r>
      <w:r w:rsidR="003D754B">
        <w:t xml:space="preserve">between </w:t>
      </w:r>
      <w:r w:rsidR="00683223">
        <w:t xml:space="preserve">the </w:t>
      </w:r>
      <w:r w:rsidR="00926300">
        <w:t>target</w:t>
      </w:r>
      <w:r w:rsidR="00683223">
        <w:t>s</w:t>
      </w:r>
      <w:r w:rsidR="00926300">
        <w:t xml:space="preserve"> </w:t>
      </w:r>
      <w:r w:rsidR="003D754B">
        <w:t>(</w:t>
      </w:r>
      <w:r w:rsidR="00AA42B6">
        <w:fldChar w:fldCharType="begin">
          <w:fldData xml:space="preserve">PEVuZE5vdGU+PENpdGU+PEF1dGhvcj5CYXVlcjwvQXV0aG9yPjxZZWFyPjE5OTY8L1llYXI+PFJl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</w:fldData>
        </w:fldChar>
      </w:r>
      <w:r w:rsidR="003353C5">
        <w:instrText xml:space="preserve"> ADDIN EN.CITE </w:instrText>
      </w:r>
      <w:r w:rsidR="003353C5">
        <w:fldChar w:fldCharType="begin">
          <w:fldData xml:space="preserve">PEVuZE5vdGU+PENpdGU+PEF1dGhvcj5CYXVlcjwvQXV0aG9yPjxZZWFyPjE5OTY8L1llYXI+PFJl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</w:fldData>
        </w:fldChar>
      </w:r>
      <w:r w:rsidR="003353C5">
        <w:instrText xml:space="preserve"> ADDIN EN.CITE.DATA </w:instrText>
      </w:r>
      <w:r w:rsidR="003353C5">
        <w:fldChar w:fldCharType="end"/>
      </w:r>
      <w:r w:rsidR="00AA42B6">
        <w:fldChar w:fldCharType="separate"/>
      </w:r>
      <w:r w:rsidR="003353C5">
        <w:rPr>
          <w:noProof/>
        </w:rPr>
        <w:t xml:space="preserve">Bauer et </w:t>
      </w:r>
      <w:r w:rsidR="003353C5">
        <w:rPr>
          <w:noProof/>
        </w:rPr>
        <w:lastRenderedPageBreak/>
        <w:t>al., 1996; Bauer et al., 1998, 1999; D'Zmura, 1991</w:t>
      </w:r>
      <w:r w:rsidR="00AA42B6">
        <w:fldChar w:fldCharType="end"/>
      </w:r>
      <w:r w:rsidR="00361387">
        <w:t>)</w:t>
      </w:r>
      <w:r w:rsidR="003D754B">
        <w:t>.</w:t>
      </w:r>
      <w:r w:rsidR="002E14E9">
        <w:t xml:space="preserve"> </w:t>
      </w:r>
      <w:r w:rsidR="00881AF0">
        <w:t>When</w:t>
      </w:r>
      <w:r w:rsidR="002B25B5">
        <w:t xml:space="preserve"> targets </w:t>
      </w:r>
      <w:r w:rsidR="00881AF0">
        <w:t>are not linearly separable from</w:t>
      </w:r>
      <w:r w:rsidR="002B25B5">
        <w:t xml:space="preserve"> distractor(s)</w:t>
      </w:r>
      <w:r w:rsidR="00881AF0">
        <w:t>,</w:t>
      </w:r>
      <w:r w:rsidR="002B25B5">
        <w:t xml:space="preserve"> visual search </w:t>
      </w:r>
      <w:r w:rsidR="00881AF0">
        <w:t xml:space="preserve">changes </w:t>
      </w:r>
      <w:r w:rsidR="002B25B5">
        <w:t>from parallel to serial</w:t>
      </w:r>
      <w:r w:rsidR="003F0C03">
        <w:t>, i.e. becomes less efficient</w:t>
      </w:r>
      <w:r w:rsidR="00881AF0">
        <w:t>.</w:t>
      </w:r>
      <w:r w:rsidR="002B25B5">
        <w:t xml:space="preserve"> </w:t>
      </w:r>
      <w:r w:rsidR="003F0C03">
        <w:t>E</w:t>
      </w:r>
      <w:r w:rsidR="002B25B5">
        <w:t xml:space="preserve">fficient selection account </w:t>
      </w:r>
      <w:r w:rsidR="003F0C03">
        <w:t xml:space="preserve">of attention </w:t>
      </w:r>
      <w:r w:rsidR="002B25B5">
        <w:t>(</w:t>
      </w:r>
      <w:r w:rsidR="00DA124E">
        <w:fldChar w:fldCharType="begin">
          <w:fldData xml:space="preserve">PEVuZE5vdGU+PENpdGU+PEF1dGhvcj5QZXN0aWxsaTwvQXV0aG9yPjxZZWFyPjIwMTE8L1llYXI+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</w:fldData>
        </w:fldChar>
      </w:r>
      <w:r w:rsidR="003353C5">
        <w:instrText xml:space="preserve"> ADDIN EN.CITE </w:instrText>
      </w:r>
      <w:r w:rsidR="003353C5">
        <w:fldChar w:fldCharType="begin">
          <w:fldData xml:space="preserve">PEVuZE5vdGU+PENpdGU+PEF1dGhvcj5QZXN0aWxsaTwvQXV0aG9yPjxZZWFyPjIwMTE8L1llYXI+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</w:fldData>
        </w:fldChar>
      </w:r>
      <w:r w:rsidR="003353C5">
        <w:instrText xml:space="preserve"> ADDIN EN.CITE.DATA </w:instrText>
      </w:r>
      <w:r w:rsidR="003353C5">
        <w:fldChar w:fldCharType="end"/>
      </w:r>
      <w:r w:rsidR="00DA124E">
        <w:fldChar w:fldCharType="separate"/>
      </w:r>
      <w:r w:rsidR="003353C5">
        <w:rPr>
          <w:noProof/>
        </w:rPr>
        <w:t>Pestilli et al., 2011</w:t>
      </w:r>
      <w:r w:rsidR="00DA124E">
        <w:fldChar w:fldCharType="end"/>
      </w:r>
      <w:r w:rsidR="002B25B5">
        <w:t>)</w:t>
      </w:r>
      <w:r w:rsidR="003F0C03">
        <w:t xml:space="preserve"> might </w:t>
      </w:r>
      <w:r w:rsidR="002B25B5">
        <w:t xml:space="preserve">argue that the in-between distractor prevents the selection of only the </w:t>
      </w:r>
      <w:r w:rsidR="00343AE6">
        <w:t xml:space="preserve">behaviourally-relevant </w:t>
      </w:r>
      <w:r w:rsidR="002B25B5">
        <w:t>signals that are</w:t>
      </w:r>
      <w:r w:rsidR="00881AF0">
        <w:t xml:space="preserve"> associated with the targets</w:t>
      </w:r>
      <w:r w:rsidR="002B25B5">
        <w:t xml:space="preserve">, instead enforcing an obligatory pooling of </w:t>
      </w:r>
      <w:r w:rsidR="002017D2">
        <w:t xml:space="preserve">signals </w:t>
      </w:r>
      <w:r w:rsidR="00015279">
        <w:t>which encompass</w:t>
      </w:r>
      <w:r w:rsidR="002B25B5">
        <w:t xml:space="preserve"> </w:t>
      </w:r>
      <w:r w:rsidR="00343AE6">
        <w:t xml:space="preserve">both </w:t>
      </w:r>
      <w:r w:rsidR="002B25B5">
        <w:t>the</w:t>
      </w:r>
      <w:r w:rsidR="002017D2">
        <w:t xml:space="preserve"> </w:t>
      </w:r>
      <w:r w:rsidR="002B25B5">
        <w:t xml:space="preserve">target colours and distractor colour(s). The </w:t>
      </w:r>
      <w:r w:rsidR="002017D2">
        <w:t>result</w:t>
      </w:r>
      <w:r w:rsidR="002B25B5">
        <w:t>ant</w:t>
      </w:r>
      <w:r w:rsidR="002017D2">
        <w:t xml:space="preserve"> large variance</w:t>
      </w:r>
      <w:r w:rsidR="002B25B5">
        <w:t xml:space="preserve"> in the neural response </w:t>
      </w:r>
      <w:r w:rsidR="002017D2">
        <w:t>dilut</w:t>
      </w:r>
      <w:r w:rsidR="002B25B5">
        <w:t>es</w:t>
      </w:r>
      <w:r w:rsidR="002017D2">
        <w:t xml:space="preserve"> the response differences between stimuli, </w:t>
      </w:r>
      <w:r w:rsidR="002B25B5">
        <w:t>thus</w:t>
      </w:r>
      <w:r w:rsidR="002017D2">
        <w:t xml:space="preserve"> reducing</w:t>
      </w:r>
      <w:r w:rsidR="002B25B5">
        <w:t xml:space="preserve"> </w:t>
      </w:r>
      <w:r w:rsidR="002017D2">
        <w:t>stimulus discriminability</w:t>
      </w:r>
      <w:r w:rsidR="002B25B5">
        <w:t xml:space="preserve">. </w:t>
      </w:r>
      <w:r w:rsidR="003F0C03">
        <w:t>When multiple targets are to be attended, t</w:t>
      </w:r>
      <w:r w:rsidR="00881AF0">
        <w:t>h</w:t>
      </w:r>
      <w:r w:rsidR="00343AE6">
        <w:t>e linear separability</w:t>
      </w:r>
      <w:r w:rsidR="00881AF0">
        <w:t xml:space="preserve"> effect could thus influence attentional selection </w:t>
      </w:r>
      <w:r w:rsidR="00343AE6">
        <w:t>over and above</w:t>
      </w:r>
      <w:r w:rsidR="00881AF0">
        <w:t xml:space="preserve"> the well-known, classical </w:t>
      </w:r>
      <w:r w:rsidR="00343AE6">
        <w:t>effects of colour differences</w:t>
      </w:r>
      <w:r w:rsidR="00262580">
        <w:t>.</w:t>
      </w:r>
      <w:r w:rsidR="00926300">
        <w:t xml:space="preserve"> </w:t>
      </w:r>
    </w:p>
    <w:p w14:paraId="445425AC" w14:textId="47CBDD68" w:rsidR="001E649A" w:rsidRDefault="00ED422D" w:rsidP="001E649A">
      <w:pPr>
        <w:ind w:firstLine="720"/>
      </w:pPr>
      <w:r>
        <w:t>T</w:t>
      </w:r>
      <w:r w:rsidR="00C121E6">
        <w:t xml:space="preserve">he visual search paradigm </w:t>
      </w:r>
      <w:r w:rsidR="0095216D">
        <w:t xml:space="preserve">has provided </w:t>
      </w:r>
      <w:r>
        <w:t xml:space="preserve">much </w:t>
      </w:r>
      <w:r w:rsidR="0095216D">
        <w:t>evidence on colour selection, but it is not an ideal tool for</w:t>
      </w:r>
      <w:r w:rsidR="00E8058D">
        <w:t xml:space="preserve"> investigating the </w:t>
      </w:r>
      <w:r w:rsidR="006A018B">
        <w:t>neural mechanisms of</w:t>
      </w:r>
      <w:r w:rsidR="0095216D">
        <w:t xml:space="preserve"> attentional</w:t>
      </w:r>
      <w:r w:rsidR="006A018B">
        <w:t xml:space="preserve"> selection of colour</w:t>
      </w:r>
      <w:r w:rsidR="00916486">
        <w:t xml:space="preserve"> </w:t>
      </w:r>
      <w:r w:rsidR="00916486" w:rsidRPr="00257BC2">
        <w:rPr>
          <w:i/>
        </w:rPr>
        <w:t>per se</w:t>
      </w:r>
      <w:r w:rsidR="0095216D">
        <w:t xml:space="preserve">. This is </w:t>
      </w:r>
      <w:r w:rsidR="00773427">
        <w:t>because</w:t>
      </w:r>
      <w:r w:rsidR="0095216D">
        <w:t xml:space="preserve"> visual search </w:t>
      </w:r>
      <w:r w:rsidR="00C121E6">
        <w:t xml:space="preserve">always </w:t>
      </w:r>
      <w:r w:rsidR="006A018B">
        <w:t>includes a spatial component</w:t>
      </w:r>
      <w:r w:rsidR="00836ACB">
        <w:t>, with</w:t>
      </w:r>
      <w:r w:rsidR="00C121E6">
        <w:t xml:space="preserve"> items of differe</w:t>
      </w:r>
      <w:r w:rsidR="0095216D">
        <w:t>nt colours occupy</w:t>
      </w:r>
      <w:r w:rsidR="00836ACB">
        <w:t>ing</w:t>
      </w:r>
      <w:r w:rsidR="00C121E6">
        <w:t xml:space="preserve"> different spatial locations in the display. </w:t>
      </w:r>
      <w:r w:rsidR="001271DB">
        <w:t xml:space="preserve">Therefore, </w:t>
      </w:r>
      <w:r w:rsidR="00DA4342">
        <w:t xml:space="preserve">visual search experiments cannot distinguish direct </w:t>
      </w:r>
      <w:r w:rsidR="001271DB">
        <w:t>attentional selection within a feature dimension</w:t>
      </w:r>
      <w:r w:rsidR="0095216D">
        <w:t xml:space="preserve"> (here, colour) </w:t>
      </w:r>
      <w:r w:rsidR="00DA4342">
        <w:t>from the role of features in guiding</w:t>
      </w:r>
      <w:r w:rsidR="001271DB">
        <w:t xml:space="preserve"> spatial attention to </w:t>
      </w:r>
      <w:r w:rsidR="00DA4342">
        <w:t xml:space="preserve">a </w:t>
      </w:r>
      <w:r w:rsidR="001271DB">
        <w:t>location</w:t>
      </w:r>
      <w:r w:rsidR="00DA4342">
        <w:t xml:space="preserve"> </w:t>
      </w:r>
      <w:r w:rsidR="00AD135D">
        <w:t>(</w:t>
      </w:r>
      <w:r w:rsidR="00F56A71">
        <w:fldChar w:fldCharType="begin">
          <w:fldData xml:space="preserve">PEVuZE5vdGU+PENpdGU+PEF1dGhvcj5WaWVyY2s8L0F1dGhvcj48WWVhcj4yMDA4PC9ZZWFyPjxS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</w:fldData>
        </w:fldChar>
      </w:r>
      <w:r w:rsidR="003353C5">
        <w:instrText xml:space="preserve"> ADDIN EN.CITE </w:instrText>
      </w:r>
      <w:r w:rsidR="003353C5">
        <w:fldChar w:fldCharType="begin">
          <w:fldData xml:space="preserve">PEVuZE5vdGU+PENpdGU+PEF1dGhvcj5WaWVyY2s8L0F1dGhvcj48WWVhcj4yMDA4PC9ZZWFyPjxS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</w:fldData>
        </w:fldChar>
      </w:r>
      <w:r w:rsidR="003353C5">
        <w:instrText xml:space="preserve"> ADDIN EN.CITE.DATA </w:instrText>
      </w:r>
      <w:r w:rsidR="003353C5">
        <w:fldChar w:fldCharType="end"/>
      </w:r>
      <w:r w:rsidR="00F56A71">
        <w:fldChar w:fldCharType="separate"/>
      </w:r>
      <w:r w:rsidR="003353C5">
        <w:rPr>
          <w:noProof/>
        </w:rPr>
        <w:t>Andersen et al., 2009; Shih and Sperling, 1996; Vierck and Miller, 2008</w:t>
      </w:r>
      <w:r w:rsidR="00F56A71">
        <w:fldChar w:fldCharType="end"/>
      </w:r>
      <w:r w:rsidR="00DA4342">
        <w:t>)</w:t>
      </w:r>
      <w:r w:rsidR="001271DB">
        <w:t>. Relatively recently, f</w:t>
      </w:r>
      <w:r w:rsidR="00692DDD" w:rsidRPr="00692DDD">
        <w:t>eature selection</w:t>
      </w:r>
      <w:r w:rsidR="001271DB">
        <w:t xml:space="preserve"> </w:t>
      </w:r>
      <w:r w:rsidR="00692DDD" w:rsidRPr="00692DDD">
        <w:t>paradigm</w:t>
      </w:r>
      <w:r w:rsidR="001271DB">
        <w:t>s have been d</w:t>
      </w:r>
      <w:r w:rsidR="006A018B">
        <w:t>eveloped to look more closely at the neural markers of non-spatial</w:t>
      </w:r>
      <w:r w:rsidR="001271DB">
        <w:t xml:space="preserve"> attentional selection</w:t>
      </w:r>
      <w:r w:rsidR="00132CEB">
        <w:t xml:space="preserve"> such as selection of colour</w:t>
      </w:r>
      <w:r w:rsidR="001271DB">
        <w:t xml:space="preserve">. </w:t>
      </w:r>
      <w:r w:rsidR="001271DB" w:rsidRPr="00976498">
        <w:t>One of these is the</w:t>
      </w:r>
      <w:r w:rsidR="00E649F1" w:rsidRPr="00976498">
        <w:t xml:space="preserve"> feature-based steady-</w:t>
      </w:r>
      <w:r w:rsidR="001271DB" w:rsidRPr="00976498">
        <w:t xml:space="preserve">state visual evoked </w:t>
      </w:r>
      <w:r w:rsidR="00976498" w:rsidRPr="00976498">
        <w:t>po</w:t>
      </w:r>
      <w:r w:rsidR="00F427B2" w:rsidRPr="00F427B2">
        <w:t>te</w:t>
      </w:r>
      <w:r w:rsidR="00976498">
        <w:t>ntial</w:t>
      </w:r>
      <w:r w:rsidR="00976498" w:rsidRPr="00976498">
        <w:t xml:space="preserve"> </w:t>
      </w:r>
      <w:r w:rsidR="001271DB" w:rsidRPr="00976498">
        <w:t xml:space="preserve">(SSVEP) paradigm </w:t>
      </w:r>
      <w:r w:rsidR="00C25A93" w:rsidRPr="00976498">
        <w:t>(</w:t>
      </w:r>
      <w:r w:rsidR="00F56A71">
        <w:fldChar w:fldCharType="begin">
          <w:fldData xml:space="preserve">PEVuZE5vdGU+PENpdGU+PEF1dGhvcj5BbmRlcnNlbjwvQXV0aG9yPjxZZWFyPjIwMTI8L1llYXI+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YWx0LXBlcmlvZGljYWw+PGZ1bGwtdGl0bGU+UHJv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MTQyNTAtMTQyNTQ8L3BhZ2VzPjx2b2x1bWU+MTAz
PC92b2x1bWU+PG51bWJlcj4zODwvbnVtYmVyPjxkYXRlcz48eWVhcj4yMDA2PC95ZWFyPjwvZGF0
ZXM+PHVybHM+PC91cmxzPjwvcmVjb3JkPjwvQ2l0ZT48L0VuZE5vdGU+
</w:fldData>
        </w:fldChar>
      </w:r>
      <w:r w:rsidR="00821AA7">
        <w:instrText xml:space="preserve"> ADDIN EN.CITE </w:instrText>
      </w:r>
      <w:r w:rsidR="00821AA7">
        <w:fldChar w:fldCharType="begin">
          <w:fldData xml:space="preserve">PEVuZE5vdGU+PENpdGU+PEF1dGhvcj5BbmRlcnNlbjwvQXV0aG9yPjxZZWFyPjIwMTI8L1llYXI+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YWx0LXBlcmlvZGljYWw+PGZ1bGwtdGl0bGU+UHJv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MTQyNTAtMTQyNTQ8L3BhZ2VzPjx2b2x1bWU+MTAz
PC92b2x1bWU+PG51bWJlcj4zODwvbnVtYmVyPjxkYXRlcz48eWVhcj4yMDA2PC95ZWFyPjwvZGF0
ZXM+PHVybHM+PC91cmxzPjwvcmVjb3JkPjwvQ2l0ZT48L0VuZE5vdGU+
</w:fldData>
        </w:fldChar>
      </w:r>
      <w:r w:rsidR="00821AA7">
        <w:instrText xml:space="preserve"> ADDIN EN.CITE.DATA </w:instrText>
      </w:r>
      <w:r w:rsidR="00821AA7">
        <w:fldChar w:fldCharType="end"/>
      </w:r>
      <w:r w:rsidR="00F56A71">
        <w:fldChar w:fldCharType="separate"/>
      </w:r>
      <w:r w:rsidR="00821AA7">
        <w:rPr>
          <w:noProof/>
        </w:rPr>
        <w:t>Andersen et al., 2011a; Andersen et al., 2008; Andersen and Muller, 2010; Andersen et al., 2009; Andersen et al., 2012; Müller et al., 2006</w:t>
      </w:r>
      <w:r w:rsidR="00F56A71">
        <w:fldChar w:fldCharType="end"/>
      </w:r>
      <w:r w:rsidR="00C25A93" w:rsidRPr="00976498">
        <w:t>)</w:t>
      </w:r>
      <w:r w:rsidR="006A018B" w:rsidRPr="00976498">
        <w:t>.</w:t>
      </w:r>
      <w:r w:rsidR="001271DB" w:rsidRPr="00976498">
        <w:t xml:space="preserve"> </w:t>
      </w:r>
      <w:r w:rsidR="001271DB">
        <w:t>In this paradigm, b</w:t>
      </w:r>
      <w:r w:rsidR="00692DDD" w:rsidRPr="00692DDD">
        <w:t>ehavioural measures (</w:t>
      </w:r>
      <w:r w:rsidR="00C25A93">
        <w:t xml:space="preserve">e.g., </w:t>
      </w:r>
      <w:r w:rsidR="006A018B">
        <w:t>hit rates, false alarms</w:t>
      </w:r>
      <w:r w:rsidR="00692DDD" w:rsidRPr="00692DDD">
        <w:t xml:space="preserve">, </w:t>
      </w:r>
      <w:r w:rsidR="00015279">
        <w:t>reaction times</w:t>
      </w:r>
      <w:r w:rsidR="00692DDD" w:rsidRPr="00692DDD">
        <w:t>) can be taken concurrently with measures of target and distractor processing</w:t>
      </w:r>
      <w:r w:rsidR="00C25A93">
        <w:t xml:space="preserve"> </w:t>
      </w:r>
      <w:r w:rsidR="00A93B84">
        <w:t xml:space="preserve">in the visual </w:t>
      </w:r>
      <w:r w:rsidR="00A93B84">
        <w:lastRenderedPageBreak/>
        <w:t xml:space="preserve">cortex </w:t>
      </w:r>
      <w:r w:rsidR="00C25A93">
        <w:t xml:space="preserve">derived from </w:t>
      </w:r>
      <w:r w:rsidR="00F2371E">
        <w:t xml:space="preserve">frequency-tagged </w:t>
      </w:r>
      <w:r w:rsidR="00C25A93">
        <w:t>SSVEP amplitudes</w:t>
      </w:r>
      <w:r w:rsidR="00692DDD">
        <w:t xml:space="preserve">. </w:t>
      </w:r>
      <w:r w:rsidR="001E649A">
        <w:t>Feature-based attentional selection has been studied using displays with continuously moving,</w:t>
      </w:r>
      <w:r w:rsidR="006A018B">
        <w:t xml:space="preserve"> overlapping random dot </w:t>
      </w:r>
      <w:proofErr w:type="spellStart"/>
      <w:r w:rsidR="006A018B">
        <w:t>kinematograms</w:t>
      </w:r>
      <w:proofErr w:type="spellEnd"/>
      <w:r w:rsidR="008A2DB6">
        <w:t xml:space="preserve"> (RDKs)</w:t>
      </w:r>
      <w:r w:rsidR="001E649A">
        <w:t xml:space="preserve">. </w:t>
      </w:r>
      <w:r w:rsidR="00836ACB">
        <w:t xml:space="preserve"> Because </w:t>
      </w:r>
      <w:r w:rsidR="00F16E6E">
        <w:t xml:space="preserve">the arrays of </w:t>
      </w:r>
      <w:r w:rsidR="001E649A">
        <w:t xml:space="preserve">dots </w:t>
      </w:r>
      <w:r w:rsidR="00F16E6E">
        <w:t xml:space="preserve">having different features move and </w:t>
      </w:r>
      <w:r w:rsidR="001E649A">
        <w:t>overlap</w:t>
      </w:r>
      <w:r w:rsidR="00C25A93">
        <w:t xml:space="preserve"> randomly,</w:t>
      </w:r>
      <w:r w:rsidR="00F16E6E">
        <w:t xml:space="preserve"> while</w:t>
      </w:r>
      <w:r w:rsidR="00C25A93">
        <w:t xml:space="preserve"> occupying the same area of space</w:t>
      </w:r>
      <w:r w:rsidR="001E649A">
        <w:t>, there is no spatial</w:t>
      </w:r>
      <w:r w:rsidR="00C25A93">
        <w:t xml:space="preserve"> or depth</w:t>
      </w:r>
      <w:r w:rsidR="001E649A">
        <w:t xml:space="preserve"> separation</w:t>
      </w:r>
      <w:r w:rsidR="00A93B84">
        <w:t xml:space="preserve"> to differentiate </w:t>
      </w:r>
      <w:r w:rsidR="001E649A">
        <w:t xml:space="preserve">them. If each set of dots flickers at a different frequency, they will drive distinct </w:t>
      </w:r>
      <w:r w:rsidR="001271DB">
        <w:t>SSVEPs</w:t>
      </w:r>
      <w:r w:rsidR="00F16E6E">
        <w:t>,</w:t>
      </w:r>
      <w:r w:rsidR="001E649A">
        <w:t xml:space="preserve"> and thus the neural response driven by each of the overlapping </w:t>
      </w:r>
      <w:r w:rsidR="00F16E6E">
        <w:t xml:space="preserve">arrays of </w:t>
      </w:r>
      <w:r w:rsidR="00F2371E">
        <w:t xml:space="preserve">differently coloured </w:t>
      </w:r>
      <w:r w:rsidR="00F16E6E">
        <w:t xml:space="preserve">dots </w:t>
      </w:r>
      <w:r w:rsidR="001E649A">
        <w:t xml:space="preserve">can be monitored independently. Attention to a stimulus selectively enhances the amplitude of </w:t>
      </w:r>
      <w:r w:rsidR="00541463">
        <w:t xml:space="preserve">the </w:t>
      </w:r>
      <w:r w:rsidR="001E649A">
        <w:t>SSVEP at its flicker-frequency in the visual cortex</w:t>
      </w:r>
      <w:r w:rsidR="00541463">
        <w:t xml:space="preserve"> (</w:t>
      </w:r>
      <w:r w:rsidR="00F56A71">
        <w:fldChar w:fldCharType="begin"/>
      </w:r>
      <w:r w:rsidR="003353C5">
        <w:instrText xml:space="preserve"> ADDIN EN.CITE &lt;EndNote&gt;&lt;Cite&gt;&lt;Author&gt;Morgan&lt;/Author&gt;&lt;Year&gt;1996&lt;/Year&gt;&lt;RecNum&gt;3063&lt;/RecNum&gt;&lt;DisplayText&gt;Morgan et al., 1996&lt;/DisplayText&gt;&lt;record&gt;&lt;rec-number&gt;3063&lt;/rec-number&gt;&lt;foreign-keys&gt;&lt;key app="EN" db-id="ztt92apvszw908exawbvs9psvtxzv0papaza" timestamp="1384341939"&gt;3063&lt;/key&gt;&lt;/foreign-keys&gt;&lt;ref-type name="Journal Article"&gt;17&lt;/ref-type&gt;&lt;contributors&gt;&lt;authors&gt;&lt;author&gt;Morgan, S. T.&lt;/author&gt;&lt;author&gt;Hansen, J. C.&lt;/author&gt;&lt;author&gt;Hillyard, S. A.&lt;/author&gt;&lt;/authors&gt;&lt;/contributors&gt;&lt;titles&gt;&lt;title&gt;Selective attention to stimulus location modulates the steady-state visual evoked potential&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4770-4774&lt;/pages&gt;&lt;volume&gt;93&lt;/volume&gt;&lt;number&gt;10&lt;/number&gt;&lt;dates&gt;&lt;year&gt;1996&lt;/year&gt;&lt;pub-dates&gt;&lt;date&gt;May 14&lt;/date&gt;&lt;/pub-dates&gt;&lt;/dates&gt;&lt;isbn&gt;0027-8424&lt;/isbn&gt;&lt;accession-num&gt;WOS:A1996UL25500047&lt;/accession-num&gt;&lt;urls&gt;&lt;related-urls&gt;&lt;url&gt;&amp;lt;Go to ISI&amp;gt;://WOS:A1996UL25500047&lt;/url&gt;&lt;/related-urls&gt;&lt;/urls&gt;&lt;electronic-resource-num&gt;10.1073/pnas.93.10.4770&lt;/electronic-resource-num&gt;&lt;/record&gt;&lt;/Cite&gt;&lt;/EndNote&gt;</w:instrText>
      </w:r>
      <w:r w:rsidR="00F56A71">
        <w:fldChar w:fldCharType="separate"/>
      </w:r>
      <w:r w:rsidR="003353C5">
        <w:rPr>
          <w:noProof/>
        </w:rPr>
        <w:t>Morgan et al., 1996</w:t>
      </w:r>
      <w:r w:rsidR="00F56A71">
        <w:fldChar w:fldCharType="end"/>
      </w:r>
      <w:r w:rsidR="00821AA7">
        <w:t xml:space="preserve">; for a review see </w:t>
      </w:r>
      <w:r w:rsidR="00821AA7">
        <w:fldChar w:fldCharType="begin"/>
      </w:r>
      <w:r w:rsidR="00821AA7">
        <w:instrText xml:space="preserve"> ADDIN EN.CITE &lt;EndNote&gt;&lt;Cite&gt;&lt;Author&gt;Andersen&lt;/Author&gt;&lt;Year&gt;2011&lt;/Year&gt;&lt;RecNum&gt;2910&lt;/RecNum&gt;&lt;DisplayText&gt;Andersen et al., 2011b&lt;/DisplayText&gt;&lt;record&gt;&lt;rec-number&gt;2910&lt;/rec-number&gt;&lt;foreign-keys&gt;&lt;key app="EN" db-id="ztt92apvszw908exawbvs9psvtxzv0papaza" timestamp="1343145695"&gt;2910&lt;/key&gt;&lt;/foreign-keys&gt;&lt;ref-type name="Book Section"&gt;5&lt;/ref-type&gt;&lt;contributors&gt;&lt;authors&gt;&lt;author&gt;Andersen, S.K.&lt;/author&gt;&lt;author&gt;Müller, M.M.&lt;/author&gt;&lt;author&gt;Hillyard, S A.&lt;/author&gt;&lt;/authors&gt;&lt;secondary-authors&gt;&lt;author&gt;Posner, M. I. C.&lt;/author&gt;&lt;/secondary-authors&gt;&lt;/contributors&gt;&lt;titles&gt;&lt;title&gt;Tracking the allocation of attention in visual scenes with steady-state evoked potentials&lt;/title&gt;&lt;secondary-title&gt;Cognitive Neuroscience of Attention (2nd ed.)&lt;/secondary-title&gt;&lt;/titles&gt;&lt;dates&gt;&lt;year&gt;2011&lt;/year&gt;&lt;/dates&gt;&lt;pub-location&gt;New York&lt;/pub-location&gt;&lt;publisher&gt;Guilford&lt;/publisher&gt;&lt;urls&gt;&lt;/urls&gt;&lt;/record&gt;&lt;/Cite&gt;&lt;/EndNote&gt;</w:instrText>
      </w:r>
      <w:r w:rsidR="00821AA7">
        <w:fldChar w:fldCharType="separate"/>
      </w:r>
      <w:r w:rsidR="00821AA7">
        <w:rPr>
          <w:noProof/>
        </w:rPr>
        <w:t>Andersen et al., 2011b</w:t>
      </w:r>
      <w:r w:rsidR="00821AA7">
        <w:fldChar w:fldCharType="end"/>
      </w:r>
      <w:r w:rsidR="00541463">
        <w:t>)</w:t>
      </w:r>
      <w:r w:rsidR="001E649A">
        <w:t xml:space="preserve">. </w:t>
      </w:r>
      <w:r w:rsidR="00F2371E">
        <w:t>The cortical s</w:t>
      </w:r>
      <w:r w:rsidR="005F1342">
        <w:t>ources of</w:t>
      </w:r>
      <w:r w:rsidR="00C25A93">
        <w:t xml:space="preserve"> attentional modulations of</w:t>
      </w:r>
      <w:r w:rsidR="005F1342">
        <w:t xml:space="preserve"> SSVEP</w:t>
      </w:r>
      <w:r w:rsidR="00C25A93">
        <w:t>s</w:t>
      </w:r>
      <w:r w:rsidR="005F1342">
        <w:t xml:space="preserve"> driven by fast flicker in </w:t>
      </w:r>
      <w:r w:rsidR="00C25A93">
        <w:t>the above-mentioned feature-based paradigm</w:t>
      </w:r>
      <w:r w:rsidR="005F1342">
        <w:t xml:space="preserve"> are mainly in </w:t>
      </w:r>
      <w:r w:rsidR="00F16E6E">
        <w:t>the posterior occipital lobe</w:t>
      </w:r>
      <w:r w:rsidR="002B724F">
        <w:t xml:space="preserve"> region</w:t>
      </w:r>
      <w:r w:rsidR="00F16E6E">
        <w:t xml:space="preserve"> that includes both </w:t>
      </w:r>
      <w:r w:rsidR="005F1342">
        <w:t xml:space="preserve">striate and early </w:t>
      </w:r>
      <w:proofErr w:type="spellStart"/>
      <w:r w:rsidR="005F1342">
        <w:t>extrastriate</w:t>
      </w:r>
      <w:proofErr w:type="spellEnd"/>
      <w:r w:rsidR="005F1342">
        <w:t xml:space="preserve"> areas</w:t>
      </w:r>
      <w:r w:rsidR="00C25A93">
        <w:t xml:space="preserve"> (</w:t>
      </w:r>
      <w:r w:rsidR="00F56A71">
        <w:fldChar w:fldCharType="begin"/>
      </w:r>
      <w:r w:rsidR="003353C5">
        <w:instrText xml:space="preserve"> ADDIN EN.CITE &lt;EndNote&gt;&lt;Cite&gt;&lt;Author&gt;Müller&lt;/Author&gt;&lt;Year&gt;2006&lt;/Year&gt;&lt;RecNum&gt;2562&lt;/RecNum&gt;&lt;DisplayText&gt;Müller et al., 2006&lt;/DisplayText&gt;&lt;record&gt;&lt;rec-number&gt;2562&lt;/rec-number&gt;&lt;foreign-keys&gt;&lt;key app="EN" db-id="ztt92apvszw908exawbvs9psvtxzv0papaza" timestamp="0"&gt;2562&lt;/key&gt;&lt;/foreign-keys&gt;&lt;ref-type name="Journal Article"&gt;17&lt;/ref-type&gt;&lt;contributors&gt;&lt;authors&gt;&lt;author&gt;Müller, M.M.&lt;/author&gt;&lt;author&gt;Andersen, S.&lt;/author&gt;&lt;author&gt;Trujillo, N.J.&lt;/author&gt;&lt;author&gt;Valdes-Sosa, P.&lt;/author&gt;&lt;author&gt;Malinowski, P.&lt;/author&gt;&lt;author&gt;Hillyard, S A.&lt;/author&gt;&lt;/authors&gt;&lt;/contributors&gt;&lt;titles&gt;&lt;title&gt;Feature-selective attention enhances color signals in early visual areas of the human brai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4250-14254&lt;/pages&gt;&lt;volume&gt;103&lt;/volume&gt;&lt;number&gt;38&lt;/number&gt;&lt;dates&gt;&lt;year&gt;2006&lt;/year&gt;&lt;/dates&gt;&lt;urls&gt;&lt;/urls&gt;&lt;/record&gt;&lt;/Cite&gt;&lt;/EndNote&gt;</w:instrText>
      </w:r>
      <w:r w:rsidR="00F56A71">
        <w:fldChar w:fldCharType="separate"/>
      </w:r>
      <w:r w:rsidR="003353C5">
        <w:rPr>
          <w:noProof/>
        </w:rPr>
        <w:t>Müller et al., 2006</w:t>
      </w:r>
      <w:r w:rsidR="00F56A71">
        <w:fldChar w:fldCharType="end"/>
      </w:r>
      <w:r w:rsidR="00541463">
        <w:t xml:space="preserve">; </w:t>
      </w:r>
      <w:r w:rsidR="00F56A71">
        <w:fldChar w:fldCharType="begin"/>
      </w:r>
      <w:r w:rsidR="003353C5">
        <w:instrText xml:space="preserve"> ADDIN EN.CITE &lt;EndNote&gt;&lt;Cite&gt;&lt;Author&gt;Andersen&lt;/Author&gt;&lt;Year&gt;2008&lt;/Year&gt;&lt;RecNum&gt;2689&lt;/RecNum&gt;&lt;DisplayText&gt;Andersen et al., 2008&lt;/DisplayText&gt;&lt;record&gt;&lt;rec-number&gt;2689&lt;/rec-number&gt;&lt;foreign-keys&gt;&lt;key app="EN" db-id="ztt92apvszw908exawbvs9psvtxzv0papaza" timestamp="1236601905"&gt;2689&lt;/key&gt;&lt;/foreign-keys&gt;&lt;ref-type name="Journal Article"&gt;17&lt;/ref-type&gt;&lt;contributors&gt;&lt;authors&gt;&lt;author&gt;Andersen, S. K.&lt;/author&gt;&lt;author&gt;Hillyard, S. A.&lt;/author&gt;&lt;author&gt;Muller, M. M.&lt;/author&gt;&lt;/authors&gt;&lt;/contributors&gt;&lt;auth-address&gt;[Andersen, Soren K.; Mueller, Matthias M.] Univ Leipzig, Inst Psychol 1, D-04103 Leipzig, Germany. [Hillyard, Steven A.] Univ Calif San Diego, Dept Neurosci, La Jolla, CA 92093 USA.&amp;#xD;Muller, MM, Univ Leipzig, Inst Psychol 1, Seeburgstr 14-20, D-04103 Leipzig, Germany.&amp;#xD;m.mueler@rz.uni-leipzig.de&lt;/auth-address&gt;&lt;titles&gt;&lt;title&gt;Attention facilitates multiple stimulus features in parallel in human visual cortex&lt;/title&gt;&lt;secondary-title&gt;Current Biology&lt;/secondary-title&gt;&lt;alt-title&gt;Curr. Biol.&lt;/alt-title&gt;&lt;/titles&gt;&lt;periodical&gt;&lt;full-title&gt;Current Biology&lt;/full-title&gt;&lt;abbr-1&gt;Curr. Biol.&lt;/abbr-1&gt;&lt;abbr-2&gt;Curr Biol&lt;/abbr-2&gt;&lt;/periodical&gt;&lt;alt-periodical&gt;&lt;full-title&gt;Current Biology&lt;/full-title&gt;&lt;abbr-1&gt;Curr. Biol.&lt;/abbr-1&gt;&lt;abbr-2&gt;Curr Biol&lt;/abbr-2&gt;&lt;/alt-periodical&gt;&lt;pages&gt;1006-1009&lt;/pages&gt;&lt;volume&gt;18&lt;/volume&gt;&lt;number&gt;13&lt;/number&gt;&lt;keywords&gt;&lt;keyword&gt;MACAQUE AREA V4&lt;/keyword&gt;&lt;keyword&gt;NEURAL MECHANISMS&lt;/keyword&gt;&lt;keyword&gt;GUIDED SEARCH&lt;/keyword&gt;&lt;keyword&gt;MODEL&lt;/keyword&gt;&lt;keyword&gt;RESPONSES&lt;/keyword&gt;&lt;keyword&gt;GAIN&lt;/keyword&gt;&lt;/keywords&gt;&lt;dates&gt;&lt;year&gt;2008&lt;/year&gt;&lt;pub-dates&gt;&lt;date&gt;Jul&lt;/date&gt;&lt;/pub-dates&gt;&lt;/dates&gt;&lt;isbn&gt;0960-9822&lt;/isbn&gt;&lt;accession-num&gt;ISI:000257505300030&lt;/accession-num&gt;&lt;work-type&gt;Article&lt;/work-type&gt;&lt;urls&gt;&lt;related-urls&gt;&lt;url&gt;&amp;lt;Go to ISI&amp;gt;://000257505300030&lt;/url&gt;&lt;/related-urls&gt;&lt;/urls&gt;&lt;electronic-resource-num&gt;10.1016/j.cub.2008.06.030&lt;/electronic-resource-num&gt;&lt;language&gt;English&lt;/language&gt;&lt;/record&gt;&lt;/Cite&gt;&lt;/EndNote&gt;</w:instrText>
      </w:r>
      <w:r w:rsidR="00F56A71">
        <w:fldChar w:fldCharType="separate"/>
      </w:r>
      <w:r w:rsidR="003353C5">
        <w:rPr>
          <w:noProof/>
        </w:rPr>
        <w:t>Andersen et al., 2008</w:t>
      </w:r>
      <w:r w:rsidR="00F56A71">
        <w:fldChar w:fldCharType="end"/>
      </w:r>
      <w:r w:rsidR="00C25A93">
        <w:t>)</w:t>
      </w:r>
      <w:r w:rsidR="005F1342">
        <w:t>.</w:t>
      </w:r>
      <w:r w:rsidR="00C25A93">
        <w:t xml:space="preserve"> Therefore,</w:t>
      </w:r>
      <w:r w:rsidR="00F16E6E">
        <w:t xml:space="preserve"> SSVEP recordings</w:t>
      </w:r>
      <w:r w:rsidR="00C25A93">
        <w:t xml:space="preserve"> provide a way to study how attention modulates early </w:t>
      </w:r>
      <w:r w:rsidR="00A93B84">
        <w:t xml:space="preserve">cortical </w:t>
      </w:r>
      <w:r w:rsidR="00C25A93">
        <w:t xml:space="preserve">representations of different features, supplementing traditional behavioural indicators of attentional selection. </w:t>
      </w:r>
      <w:r w:rsidR="005F1342">
        <w:t xml:space="preserve"> </w:t>
      </w:r>
    </w:p>
    <w:p w14:paraId="6B361AB0" w14:textId="781B5A2D" w:rsidR="00322D00" w:rsidRDefault="00903309" w:rsidP="00855AD0">
      <w:r>
        <w:tab/>
        <w:t>In</w:t>
      </w:r>
      <w:r w:rsidR="00A93B84">
        <w:t xml:space="preserve"> the present </w:t>
      </w:r>
      <w:r>
        <w:t xml:space="preserve">study, we </w:t>
      </w:r>
      <w:r w:rsidR="00322D00">
        <w:t xml:space="preserve">used the feature-based SSVEP attention paradigm </w:t>
      </w:r>
      <w:r w:rsidR="00926300">
        <w:t xml:space="preserve">with a task </w:t>
      </w:r>
      <w:r w:rsidR="00322D00">
        <w:t>that required attention to be divided between two colours in a four-colour display</w:t>
      </w:r>
      <w:r w:rsidR="00EF3697">
        <w:t xml:space="preserve">. </w:t>
      </w:r>
      <w:r w:rsidR="00177ECA">
        <w:t xml:space="preserve"> The </w:t>
      </w:r>
      <w:r w:rsidR="00EF3697">
        <w:t>primary</w:t>
      </w:r>
      <w:r w:rsidR="008A2DB6">
        <w:t xml:space="preserve"> aim </w:t>
      </w:r>
      <w:r w:rsidR="009C2DD4">
        <w:t xml:space="preserve">was </w:t>
      </w:r>
      <w:r w:rsidR="008A2DB6">
        <w:t xml:space="preserve">to </w:t>
      </w:r>
      <w:r>
        <w:t>establish</w:t>
      </w:r>
      <w:r w:rsidR="00177ECA">
        <w:t xml:space="preserve"> whether </w:t>
      </w:r>
      <w:r w:rsidR="00257BC2">
        <w:t>it is possible to divide</w:t>
      </w:r>
      <w:r w:rsidR="008A2DB6">
        <w:t xml:space="preserve"> early neural attentional resources between </w:t>
      </w:r>
      <w:r w:rsidR="00855AD0">
        <w:t>two feature</w:t>
      </w:r>
      <w:r w:rsidR="009C2DD4">
        <w:t xml:space="preserve"> values within</w:t>
      </w:r>
      <w:r w:rsidR="00855AD0">
        <w:t xml:space="preserve"> </w:t>
      </w:r>
      <w:r w:rsidR="00777710">
        <w:t>colour space</w:t>
      </w:r>
      <w:r w:rsidR="008A2DB6">
        <w:t xml:space="preserve">. </w:t>
      </w:r>
      <w:r w:rsidR="00177ECA">
        <w:t xml:space="preserve"> The </w:t>
      </w:r>
      <w:r w:rsidR="008A2DB6">
        <w:t>second</w:t>
      </w:r>
      <w:r w:rsidR="00177ECA">
        <w:t>ary</w:t>
      </w:r>
      <w:r w:rsidR="008A2DB6">
        <w:t xml:space="preserve"> aim </w:t>
      </w:r>
      <w:r w:rsidR="009C2DD4">
        <w:t xml:space="preserve">was </w:t>
      </w:r>
      <w:r w:rsidR="008A2DB6">
        <w:t xml:space="preserve">to establish </w:t>
      </w:r>
      <w:r w:rsidR="009C2DD4">
        <w:t xml:space="preserve"> whether </w:t>
      </w:r>
      <w:r w:rsidR="008A2DB6">
        <w:t xml:space="preserve">the early neural implementation of concurrent attention to </w:t>
      </w:r>
      <w:r w:rsidR="009C2DD4">
        <w:t xml:space="preserve">separate </w:t>
      </w:r>
      <w:r w:rsidR="008A2DB6">
        <w:t>colour</w:t>
      </w:r>
      <w:r w:rsidR="009C2DD4">
        <w:t>s</w:t>
      </w:r>
      <w:r w:rsidR="008A2DB6">
        <w:t xml:space="preserve"> depends on the same factors identified in previous behavioural studies </w:t>
      </w:r>
      <w:r w:rsidR="009C2DD4">
        <w:t>–</w:t>
      </w:r>
      <w:r w:rsidR="00257BC2">
        <w:t xml:space="preserve"> </w:t>
      </w:r>
      <w:r w:rsidR="009C2DD4">
        <w:t>that is,</w:t>
      </w:r>
      <w:r w:rsidR="00A216E1">
        <w:t xml:space="preserve"> </w:t>
      </w:r>
      <w:r w:rsidR="002A1DCC">
        <w:t xml:space="preserve">target-target and target-distractor </w:t>
      </w:r>
      <w:r w:rsidR="00132CEB">
        <w:t>colour differences (</w:t>
      </w:r>
      <w:r w:rsidR="00DA124E">
        <w:fldChar w:fldCharType="begin"/>
      </w:r>
      <w:r w:rsidR="003353C5">
        <w:instrText xml:space="preserve"> ADDIN EN.CITE &lt;EndNote&gt;&lt;Cite&gt;&lt;Author&gt;Nagy&lt;/Author&gt;&lt;Year&gt;1990&lt;/Year&gt;&lt;RecNum&gt;2926&lt;/RecNum&gt;&lt;DisplayText&gt;Nagy and Sanchez, 1990&lt;/DisplayText&gt;&lt;record&gt;&lt;rec-number&gt;2926&lt;/rec-number&gt;&lt;foreign-keys&gt;&lt;key app="EN" db-id="ztt92apvszw908exawbvs9psvtxzv0papaza" timestamp="1345567063"&gt;2926&lt;/key&gt;&lt;/foreign-keys&gt;&lt;ref-type name="Journal Article"&gt;17&lt;/ref-type&gt;&lt;contributors&gt;&lt;authors&gt;&lt;author&gt;Nagy, A. L.&lt;/author&gt;&lt;author&gt;Sanchez, R. R.&lt;/author&gt;&lt;/authors&gt;&lt;/contributors&gt;&lt;auth-address&gt;NAGY, AL (reprint author), WRIGHT STATE UNIV,DEPT PSYCHOL,DAYTON,OH 45435, USA.&lt;/auth-address&gt;&lt;titles&gt;&lt;title&gt;Critical color differences determined with a visual-search task&lt;/title&gt;&lt;secondary-title&gt;Journal of the Optical Society of America a-Optics Image Science and Vision&lt;/secondary-title&gt;&lt;alt-title&gt;J. Opt. Soc. Am. A-Opt. Image Sci. Vis.&lt;/alt-title&gt;&lt;/titles&gt;&lt;periodical&gt;&lt;full-title&gt;Journal of the Optical Society of America a-Optics Image Science and Vision&lt;/full-title&gt;&lt;abbr-1&gt;J. Opt. Soc. Am. A-Opt. Image Sci. Vis.&lt;/abbr-1&gt;&lt;/periodical&gt;&lt;alt-periodical&gt;&lt;full-title&gt;Journal of the Optical Society of America a-Optics Image Science and Vision&lt;/full-title&gt;&lt;abbr-1&gt;J. Opt. Soc. Am. A-Opt. Image Sci. Vis.&lt;/abbr-1&gt;&lt;/alt-periodical&gt;&lt;pages&gt;1209-1217&lt;/pages&gt;&lt;volume&gt;7&lt;/volume&gt;&lt;number&gt;7&lt;/number&gt;&lt;dates&gt;&lt;year&gt;1990&lt;/year&gt;&lt;pub-dates&gt;&lt;date&gt;Jul&lt;/date&gt;&lt;/pub-dates&gt;&lt;/dates&gt;&lt;isbn&gt;0740-3232&lt;/isbn&gt;&lt;accession-num&gt;WOS:A1990DM90400006&lt;/accession-num&gt;&lt;work-type&gt;Article&lt;/work-type&gt;&lt;urls&gt;&lt;related-urls&gt;&lt;url&gt;&amp;lt;Go to ISI&amp;gt;://WOS:A1990DM90400006&lt;/url&gt;&lt;/related-urls&gt;&lt;/urls&gt;&lt;electronic-resource-num&gt;10.1364/josaa.7.001209&lt;/electronic-resource-num&gt;&lt;language&gt;English&lt;/language&gt;&lt;/record&gt;&lt;/Cite&gt;&lt;/EndNote&gt;</w:instrText>
      </w:r>
      <w:r w:rsidR="00DA124E">
        <w:fldChar w:fldCharType="separate"/>
      </w:r>
      <w:r w:rsidR="003353C5">
        <w:rPr>
          <w:noProof/>
        </w:rPr>
        <w:t>Nagy and Sanchez, 1990</w:t>
      </w:r>
      <w:r w:rsidR="00DA124E">
        <w:fldChar w:fldCharType="end"/>
      </w:r>
      <w:r w:rsidR="00132CEB">
        <w:t>)</w:t>
      </w:r>
      <w:r w:rsidR="003F0C03">
        <w:t>, linear separability in colour space (</w:t>
      </w:r>
      <w:r w:rsidR="003F0C03">
        <w:fldChar w:fldCharType="begin"/>
      </w:r>
      <w:r w:rsidR="003353C5">
        <w:instrText xml:space="preserve"> ADDIN EN.CITE &lt;EndNote&gt;&lt;Cite&gt;&lt;Author&gt;Bauer&lt;/Author&gt;&lt;Year&gt;1996&lt;/Year&gt;&lt;RecNum&gt;2491&lt;/RecNum&gt;&lt;DisplayText&gt;Bauer et al., 1996; D&amp;apos;Zmura, 1991&lt;/DisplayText&gt;&lt;record&gt;&lt;rec-number&gt;2491&lt;/rec-number&gt;&lt;foreign-keys&gt;&lt;key app="EN" db-id="ztt92apvszw908exawbvs9psvtxzv0papaza" timestamp="0"&gt;2491&lt;/key&gt;&lt;/foreign-keys&gt;&lt;ref-type name="Journal Article"&gt;17&lt;/ref-type&gt;&lt;contributors&gt;&lt;authors&gt;&lt;author&gt;Bauer, B.&lt;/author&gt;&lt;author&gt;Jolicoeur, P.&lt;/author&gt;&lt;author&gt;Cowan, W.B.&lt;/author&gt;&lt;/authors&gt;&lt;/contributors&gt;&lt;titles&gt;&lt;title&gt;Visual search for color targets that are or are not linearly separable from distractors&lt;/title&gt;&lt;secondary-title&gt;Vision Research&lt;/secondary-title&gt;&lt;/titles&gt;&lt;periodical&gt;&lt;full-title&gt;Vision Research&lt;/full-title&gt;&lt;abbr-1&gt;Vision Res.&lt;/abbr-1&gt;&lt;abbr-2&gt;Vision Res&lt;/abbr-2&gt;&lt;/periodical&gt;&lt;pages&gt;1439-1466&lt;/pages&gt;&lt;volume&gt;36&lt;/volume&gt;&lt;dates&gt;&lt;year&gt;1996&lt;/year&gt;&lt;/dates&gt;&lt;urls&gt;&lt;/urls&gt;&lt;/record&gt;&lt;/Cite&gt;&lt;Cite&gt;&lt;Author&gt;D&amp;apos;Zmura&lt;/Author&gt;&lt;Year&gt;1991&lt;/Year&gt;&lt;RecNum&gt;2525&lt;/RecNum&gt;&lt;record&gt;&lt;rec-number&gt;2525&lt;/rec-number&gt;&lt;foreign-keys&gt;&lt;key app="EN" db-id="ztt92apvszw908exawbvs9psvtxzv0papaza" timestamp="0"&gt;2525&lt;/key&gt;&lt;/foreign-keys&gt;&lt;ref-type name="Journal Article"&gt;17&lt;/ref-type&gt;&lt;contributors&gt;&lt;authors&gt;&lt;author&gt;D&amp;apos;Zmura, M.&lt;/author&gt;&lt;/authors&gt;&lt;/contributors&gt;&lt;titles&gt;&lt;title&gt;Color in visual search&lt;/title&gt;&lt;secondary-title&gt;Vision Research&lt;/secondary-title&gt;&lt;/titles&gt;&lt;periodical&gt;&lt;full-title&gt;Vision Research&lt;/full-title&gt;&lt;abbr-1&gt;Vision Res.&lt;/abbr-1&gt;&lt;abbr-2&gt;Vision Res&lt;/abbr-2&gt;&lt;/periodical&gt;&lt;pages&gt;951-966&lt;/pages&gt;&lt;volume&gt;31&lt;/volume&gt;&lt;dates&gt;&lt;year&gt;1991&lt;/year&gt;&lt;/dates&gt;&lt;urls&gt;&lt;/urls&gt;&lt;/record&gt;&lt;/Cite&gt;&lt;/EndNote&gt;</w:instrText>
      </w:r>
      <w:r w:rsidR="003F0C03">
        <w:fldChar w:fldCharType="separate"/>
      </w:r>
      <w:r w:rsidR="003353C5">
        <w:rPr>
          <w:noProof/>
        </w:rPr>
        <w:t>Bauer et al., 1996; D'Zmura, 1991</w:t>
      </w:r>
      <w:r w:rsidR="003F0C03">
        <w:fldChar w:fldCharType="end"/>
      </w:r>
      <w:r w:rsidR="003F0C03">
        <w:t>),</w:t>
      </w:r>
      <w:r w:rsidR="008A2DB6">
        <w:t xml:space="preserve"> or a combination of both</w:t>
      </w:r>
      <w:r>
        <w:t xml:space="preserve">. </w:t>
      </w:r>
      <w:r w:rsidR="00A216E1">
        <w:t xml:space="preserve">We conducted two </w:t>
      </w:r>
      <w:r w:rsidR="00A216E1">
        <w:lastRenderedPageBreak/>
        <w:t>experiments, one with four unique hues, and one with a combination of unique and intermediate hues</w:t>
      </w:r>
      <w:r w:rsidR="00977E2F">
        <w:t xml:space="preserve">.  </w:t>
      </w:r>
      <w:r w:rsidR="00871436">
        <w:t xml:space="preserve">Colour selection </w:t>
      </w:r>
      <w:r w:rsidR="00623593">
        <w:t>was</w:t>
      </w:r>
      <w:r w:rsidR="00871436">
        <w:t xml:space="preserve"> assessed </w:t>
      </w:r>
      <w:r w:rsidR="00977E2F">
        <w:t>in these two</w:t>
      </w:r>
      <w:r w:rsidR="00871436">
        <w:t xml:space="preserve"> different contexts </w:t>
      </w:r>
      <w:r w:rsidR="005375AC">
        <w:t>to</w:t>
      </w:r>
      <w:r w:rsidR="00623593">
        <w:t xml:space="preserve"> </w:t>
      </w:r>
      <w:r w:rsidR="00977E2F">
        <w:t>investigate</w:t>
      </w:r>
      <w:r w:rsidR="00623593">
        <w:t xml:space="preserve"> the separate influences of colour distance and linear separability in colour space on the efficiency of </w:t>
      </w:r>
      <w:r w:rsidR="00871436">
        <w:t xml:space="preserve">attentional selection. </w:t>
      </w:r>
      <w:r w:rsidR="00977E2F">
        <w:t>The properties of these</w:t>
      </w:r>
      <w:r w:rsidR="00871436">
        <w:t xml:space="preserve"> two contexts</w:t>
      </w:r>
      <w:r w:rsidR="00977E2F">
        <w:t xml:space="preserve"> were as follows</w:t>
      </w:r>
      <w:r w:rsidR="00871436">
        <w:t xml:space="preserve">: (1) </w:t>
      </w:r>
      <w:r w:rsidR="005375AC">
        <w:t xml:space="preserve">in experiment 1, </w:t>
      </w:r>
      <w:r w:rsidR="00871436">
        <w:t xml:space="preserve">stimuli </w:t>
      </w:r>
      <w:r w:rsidR="00977E2F">
        <w:t>were</w:t>
      </w:r>
      <w:r w:rsidR="00871436">
        <w:t xml:space="preserve"> set to unique hue values taken from a normative study (</w:t>
      </w:r>
      <w:r w:rsidR="001B40E8">
        <w:fldChar w:fldCharType="begin">
          <w:fldData xml:space="preserve">PEVuZE5vdGU+PENpdGU+PEF1dGhvcj5XdWVyZ2VyPC9BdXRob3I+PFllYXI+MjAxMzwvWWVhcj48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</w:fldData>
        </w:fldChar>
      </w:r>
      <w:r w:rsidR="003353C5">
        <w:instrText xml:space="preserve"> ADDIN EN.CITE </w:instrText>
      </w:r>
      <w:r w:rsidR="003353C5">
        <w:fldChar w:fldCharType="begin">
          <w:fldData xml:space="preserve">PEVuZE5vdGU+PENpdGU+PEF1dGhvcj5XdWVyZ2VyPC9BdXRob3I+PFllYXI+MjAxMzwvWWVhcj48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</w:fldData>
        </w:fldChar>
      </w:r>
      <w:r w:rsidR="003353C5">
        <w:instrText xml:space="preserve"> ADDIN EN.CITE.DATA </w:instrText>
      </w:r>
      <w:r w:rsidR="003353C5">
        <w:fldChar w:fldCharType="end"/>
      </w:r>
      <w:r w:rsidR="001B40E8">
        <w:fldChar w:fldCharType="separate"/>
      </w:r>
      <w:r w:rsidR="003353C5">
        <w:rPr>
          <w:noProof/>
        </w:rPr>
        <w:t>Wuerger, 2013; Wuerger et al., 2005</w:t>
      </w:r>
      <w:r w:rsidR="001B40E8">
        <w:fldChar w:fldCharType="end"/>
      </w:r>
      <w:r w:rsidR="001B40E8">
        <w:t xml:space="preserve">) </w:t>
      </w:r>
      <w:r w:rsidR="00871436">
        <w:t xml:space="preserve">and thus </w:t>
      </w:r>
      <w:r w:rsidR="00977E2F">
        <w:t>fell</w:t>
      </w:r>
      <w:r w:rsidR="00871436">
        <w:t xml:space="preserve"> on the axes of a perceptual hue space (red-green and blue-yellow</w:t>
      </w:r>
      <w:r w:rsidR="003F0C03">
        <w:t>; as</w:t>
      </w:r>
      <w:r w:rsidR="00D72378">
        <w:t xml:space="preserve"> in </w:t>
      </w:r>
      <w:proofErr w:type="spellStart"/>
      <w:r w:rsidR="00D72378">
        <w:t>D’Zmura</w:t>
      </w:r>
      <w:proofErr w:type="spellEnd"/>
      <w:r w:rsidR="00D72378">
        <w:t>, 1991</w:t>
      </w:r>
      <w:r w:rsidR="00871436">
        <w:t xml:space="preserve">); and (2) </w:t>
      </w:r>
      <w:r w:rsidR="005375AC">
        <w:t xml:space="preserve">in experiment 2, </w:t>
      </w:r>
      <w:r w:rsidR="00D72378">
        <w:t>stimuli were set to a mix of unique and intermediate hues</w:t>
      </w:r>
      <w:r w:rsidR="00871436">
        <w:t>, in which a unique hue from each</w:t>
      </w:r>
      <w:r w:rsidR="008C48D5">
        <w:t xml:space="preserve"> </w:t>
      </w:r>
      <w:r w:rsidR="00871436">
        <w:t>axis</w:t>
      </w:r>
      <w:r w:rsidR="008C48D5">
        <w:t xml:space="preserve"> of the perceptual colour space</w:t>
      </w:r>
      <w:r w:rsidR="00871436">
        <w:t xml:space="preserve"> (red; blue) </w:t>
      </w:r>
      <w:r w:rsidR="00977E2F">
        <w:t>was</w:t>
      </w:r>
      <w:r w:rsidR="00F84F59">
        <w:t xml:space="preserve"> accompanied </w:t>
      </w:r>
      <w:r w:rsidR="00871436">
        <w:t xml:space="preserve">by </w:t>
      </w:r>
      <w:r w:rsidR="00D72378">
        <w:t xml:space="preserve">an </w:t>
      </w:r>
      <w:r w:rsidR="00871436">
        <w:t>intermediate hue</w:t>
      </w:r>
      <w:r w:rsidR="008C48D5">
        <w:t>. One</w:t>
      </w:r>
      <w:r w:rsidR="00871436">
        <w:t xml:space="preserve"> of the</w:t>
      </w:r>
      <w:r w:rsidR="005009F0">
        <w:t xml:space="preserve"> </w:t>
      </w:r>
      <w:r w:rsidR="00F84F59">
        <w:t xml:space="preserve">intermediate hues </w:t>
      </w:r>
      <w:r w:rsidR="00977E2F">
        <w:t>was</w:t>
      </w:r>
      <w:r w:rsidR="00871436">
        <w:t xml:space="preserve"> interpolated to fall half-way between the two unique hues (purple) and </w:t>
      </w:r>
      <w:r w:rsidR="00F84F59">
        <w:t xml:space="preserve">the other </w:t>
      </w:r>
      <w:r w:rsidR="00977E2F">
        <w:t>was</w:t>
      </w:r>
      <w:r w:rsidR="00871436">
        <w:t xml:space="preserve"> interpolated to fall </w:t>
      </w:r>
      <w:r w:rsidR="005009F0">
        <w:t>on the opposite side of the colour space</w:t>
      </w:r>
      <w:r w:rsidR="00871436">
        <w:t xml:space="preserve"> (lime). Thus, in one colour context</w:t>
      </w:r>
      <w:r w:rsidR="00977E2F">
        <w:t xml:space="preserve"> there were</w:t>
      </w:r>
      <w:r w:rsidR="00871436">
        <w:t xml:space="preserve"> four colours that </w:t>
      </w:r>
      <w:r w:rsidR="00977E2F">
        <w:t>were</w:t>
      </w:r>
      <w:r w:rsidR="00871436">
        <w:t xml:space="preserve"> </w:t>
      </w:r>
      <w:r w:rsidR="006741AE">
        <w:t xml:space="preserve">more </w:t>
      </w:r>
      <w:r w:rsidR="00871436">
        <w:t xml:space="preserve">spread across the </w:t>
      </w:r>
      <w:r w:rsidR="001B40E8">
        <w:t xml:space="preserve">perceptual </w:t>
      </w:r>
      <w:r w:rsidR="00871436">
        <w:t>colour space (red,</w:t>
      </w:r>
      <w:r w:rsidR="00D43608">
        <w:t xml:space="preserve"> blue,</w:t>
      </w:r>
      <w:r w:rsidR="00871436">
        <w:t xml:space="preserve"> green, yellow)</w:t>
      </w:r>
      <w:r w:rsidR="00F0408A">
        <w:t>,</w:t>
      </w:r>
      <w:r w:rsidR="00871436">
        <w:t xml:space="preserve"> while in the </w:t>
      </w:r>
      <w:r w:rsidR="008C48D5">
        <w:t>other</w:t>
      </w:r>
      <w:r w:rsidR="00871436">
        <w:t xml:space="preserve"> colour context </w:t>
      </w:r>
      <w:r w:rsidR="00977E2F">
        <w:t>there were</w:t>
      </w:r>
      <w:r w:rsidR="00871436">
        <w:t xml:space="preserve"> three colours in a</w:t>
      </w:r>
      <w:r w:rsidR="00D72378">
        <w:t xml:space="preserve"> </w:t>
      </w:r>
      <w:r w:rsidR="005375AC">
        <w:t>narrower</w:t>
      </w:r>
      <w:r w:rsidR="00871436">
        <w:t xml:space="preserve"> area of </w:t>
      </w:r>
      <w:r w:rsidR="00D72378">
        <w:t xml:space="preserve">perceptual </w:t>
      </w:r>
      <w:r w:rsidR="00871436">
        <w:t>colour space (red, purple, blue) with one colour further away (lime</w:t>
      </w:r>
      <w:r w:rsidR="006741AE">
        <w:t xml:space="preserve">). While our stimulus colours were selected from normative unique hue data collected by Wuerger and colleagues, the differences between the two experiments (red, green, </w:t>
      </w:r>
      <w:r w:rsidR="00D43608">
        <w:t xml:space="preserve">blue and </w:t>
      </w:r>
      <w:r w:rsidR="006741AE">
        <w:t>yellow vs. red, purple, blue and lime) in terms of relative colour distances hold across all</w:t>
      </w:r>
      <w:r w:rsidR="00D43608">
        <w:t xml:space="preserve"> perceptual</w:t>
      </w:r>
      <w:r w:rsidR="006741AE">
        <w:t xml:space="preserve"> colour spaces, including Munsell, CIELAB</w:t>
      </w:r>
      <w:r w:rsidR="00D43608">
        <w:t xml:space="preserve"> and </w:t>
      </w:r>
      <w:r w:rsidR="006741AE">
        <w:t>CIELUV</w:t>
      </w:r>
      <w:r w:rsidR="00773427">
        <w:t xml:space="preserve"> </w:t>
      </w:r>
      <w:r w:rsidR="00DA72C7">
        <w:t>(</w:t>
      </w:r>
      <w:r w:rsidR="00DA72C7">
        <w:fldChar w:fldCharType="begin"/>
      </w:r>
      <w:r w:rsidR="003353C5">
        <w:instrText xml:space="preserve"> ADDIN EN.CITE &lt;EndNote&gt;&lt;Cite&gt;&lt;Author&gt;C.I.E.&lt;/Author&gt;&lt;Year&gt; 2018&lt;/Year&gt;&lt;RecNum&gt;3346&lt;/RecNum&gt;&lt;DisplayText&gt;C.I.E., 2018&lt;/DisplayText&gt;&lt;record&gt;&lt;rec-number&gt;3346&lt;/rec-number&gt;&lt;foreign-keys&gt;&lt;key app="EN" db-id="ztt92apvszw908exawbvs9psvtxzv0papaza" timestamp="1516810152"&gt;3346&lt;/key&gt;&lt;/foreign-keys&gt;&lt;ref-type name="Report"&gt;27&lt;/ref-type&gt;&lt;contributors&gt;&lt;authors&gt;&lt;author&gt;C.I.E.&lt;/author&gt;&lt;/authors&gt;&lt;/contributors&gt;&lt;titles&gt;&lt;title&gt;Unique Hue data &lt;/title&gt;&lt;secondary-title&gt;(C1-76, Div 1&lt;/secondary-title&gt;&lt;/titles&gt;&lt;dates&gt;&lt;year&gt; 2018&lt;/year&gt;&lt;/dates&gt;&lt;pub-location&gt;Vienna&lt;/pub-location&gt;&lt;urls&gt;&lt;/urls&gt;&lt;/record&gt;&lt;/Cite&gt;&lt;/EndNote&gt;</w:instrText>
      </w:r>
      <w:r w:rsidR="00DA72C7">
        <w:fldChar w:fldCharType="separate"/>
      </w:r>
      <w:r w:rsidR="003353C5">
        <w:rPr>
          <w:noProof/>
        </w:rPr>
        <w:t>C.I.E., 2018</w:t>
      </w:r>
      <w:r w:rsidR="00DA72C7">
        <w:fldChar w:fldCharType="end"/>
      </w:r>
      <w:r w:rsidR="00871436">
        <w:t>).</w:t>
      </w:r>
      <w:r w:rsidR="00975C90">
        <w:t xml:space="preserve"> Furthermore, due to the </w:t>
      </w:r>
      <w:r w:rsidR="003E400C">
        <w:t xml:space="preserve">good inter-observer consistency </w:t>
      </w:r>
      <w:r w:rsidR="00975C90">
        <w:t>in unique hue settings in the normative studies of Wuerger and colleagues, we could be fairly sure that the hues in our experiments would be relatively good representatives of their respective categories (red, blue, green, yellow, purple and lime).</w:t>
      </w:r>
      <w:r w:rsidR="00871436">
        <w:t xml:space="preserve"> </w:t>
      </w:r>
      <w:r w:rsidR="00975C90">
        <w:t>T</w:t>
      </w:r>
      <w:r w:rsidR="006741AE">
        <w:t>he</w:t>
      </w:r>
      <w:r w:rsidR="00871436">
        <w:t xml:space="preserve"> two </w:t>
      </w:r>
      <w:r w:rsidR="00975C90">
        <w:t xml:space="preserve">chosen </w:t>
      </w:r>
      <w:r w:rsidR="00871436">
        <w:t>configurations of colours allow</w:t>
      </w:r>
      <w:r w:rsidR="00977E2F">
        <w:t>ed</w:t>
      </w:r>
      <w:r w:rsidR="00871436">
        <w:t xml:space="preserve"> us to </w:t>
      </w:r>
      <w:r w:rsidR="006741AE">
        <w:t xml:space="preserve">robustly </w:t>
      </w:r>
      <w:r w:rsidR="00871436">
        <w:t xml:space="preserve">test (1) if attention-related magnification of SSVEPs is possible when concurrently </w:t>
      </w:r>
      <w:r w:rsidR="00871436">
        <w:lastRenderedPageBreak/>
        <w:t xml:space="preserve">selecting two colours; (2) if this effect depends on </w:t>
      </w:r>
      <w:r w:rsidR="003F0C03">
        <w:t xml:space="preserve">colour distances and/or </w:t>
      </w:r>
      <w:r w:rsidR="00871436">
        <w:t>linear separability between targets and distractors</w:t>
      </w:r>
      <w:r w:rsidR="00AB79E5">
        <w:t>.</w:t>
      </w:r>
      <w:r w:rsidR="00AB79E5" w:rsidDel="00AB79E5">
        <w:t xml:space="preserve"> </w:t>
      </w:r>
    </w:p>
    <w:p w14:paraId="15AABEA9" w14:textId="7A3196A0" w:rsidR="00926300" w:rsidRDefault="00926300" w:rsidP="00903309">
      <w:pPr>
        <w:rPr>
          <w:b/>
        </w:rPr>
      </w:pPr>
    </w:p>
    <w:p w14:paraId="52612273" w14:textId="0E5F9D08" w:rsidR="00CA45CB" w:rsidRPr="007146FA" w:rsidRDefault="00EB0902" w:rsidP="007146FA">
      <w:pPr>
        <w:pStyle w:val="ListParagraph"/>
        <w:numPr>
          <w:ilvl w:val="0"/>
          <w:numId w:val="10"/>
        </w:numPr>
        <w:rPr>
          <w:b/>
        </w:rPr>
      </w:pPr>
      <w:r w:rsidRPr="007146FA">
        <w:rPr>
          <w:b/>
        </w:rPr>
        <w:t>Materials and Methods</w:t>
      </w:r>
    </w:p>
    <w:p w14:paraId="2F206B7A" w14:textId="05130273" w:rsidR="003349B2" w:rsidRDefault="007146FA" w:rsidP="00903309">
      <w:pPr>
        <w:rPr>
          <w:b/>
        </w:rPr>
      </w:pPr>
      <w:r>
        <w:rPr>
          <w:b/>
        </w:rPr>
        <w:t xml:space="preserve">2.1 </w:t>
      </w:r>
      <w:r w:rsidR="00EB0902">
        <w:rPr>
          <w:b/>
        </w:rPr>
        <w:t>Participants</w:t>
      </w:r>
    </w:p>
    <w:p w14:paraId="09C7EE6E" w14:textId="1EC7AEBF" w:rsidR="003349B2" w:rsidRPr="003349B2" w:rsidRDefault="00C5111E" w:rsidP="00903309">
      <w:r>
        <w:tab/>
      </w:r>
      <w:r w:rsidR="004F72F9">
        <w:t>E</w:t>
      </w:r>
      <w:r w:rsidR="003349B2">
        <w:t>xperiment</w:t>
      </w:r>
      <w:r w:rsidR="004F72F9">
        <w:t xml:space="preserve"> 1 (</w:t>
      </w:r>
      <w:r w:rsidR="00BC60E6">
        <w:t xml:space="preserve">red, </w:t>
      </w:r>
      <w:r w:rsidR="00D43608">
        <w:t xml:space="preserve">blue, </w:t>
      </w:r>
      <w:r w:rsidR="00BC60E6">
        <w:t>green, yellow</w:t>
      </w:r>
      <w:r w:rsidR="004F72F9">
        <w:t>)</w:t>
      </w:r>
      <w:r w:rsidR="0076474A">
        <w:t xml:space="preserve"> </w:t>
      </w:r>
      <w:r w:rsidR="003349B2">
        <w:t>included 12 participants in t</w:t>
      </w:r>
      <w:r w:rsidR="004B3948">
        <w:t>he final sample (</w:t>
      </w:r>
      <w:r w:rsidR="00AD48EA">
        <w:t>7 males; mean age 27</w:t>
      </w:r>
      <w:r w:rsidR="004B3948">
        <w:t>)</w:t>
      </w:r>
      <w:r w:rsidR="00241963">
        <w:t>,</w:t>
      </w:r>
      <w:r w:rsidR="004B3948">
        <w:t xml:space="preserve"> and </w:t>
      </w:r>
      <w:r w:rsidR="003349B2">
        <w:t xml:space="preserve">experiment </w:t>
      </w:r>
      <w:r w:rsidR="004F72F9">
        <w:t>2 (</w:t>
      </w:r>
      <w:r w:rsidR="00BC60E6">
        <w:t>red, purple, blue, lime</w:t>
      </w:r>
      <w:r w:rsidR="004F72F9">
        <w:t>)</w:t>
      </w:r>
      <w:r w:rsidR="0076474A">
        <w:t xml:space="preserve"> </w:t>
      </w:r>
      <w:r w:rsidR="003349B2">
        <w:t>included 14 participants in the final sample (</w:t>
      </w:r>
      <w:r w:rsidR="00BE5471">
        <w:t>7 males; mean age 25</w:t>
      </w:r>
      <w:r w:rsidR="003349B2">
        <w:t>).</w:t>
      </w:r>
      <w:r w:rsidR="00E92D23">
        <w:t xml:space="preserve"> </w:t>
      </w:r>
      <w:r>
        <w:t xml:space="preserve">Due to the difficulty of the task, </w:t>
      </w:r>
      <w:r w:rsidR="004B3948">
        <w:t xml:space="preserve">one further participant </w:t>
      </w:r>
      <w:r w:rsidR="00A00BFE">
        <w:t>in experiment</w:t>
      </w:r>
      <w:r w:rsidR="004F72F9">
        <w:t xml:space="preserve"> 1</w:t>
      </w:r>
      <w:r w:rsidR="00A00BFE">
        <w:t xml:space="preserve"> </w:t>
      </w:r>
      <w:r w:rsidR="004B3948">
        <w:t>was</w:t>
      </w:r>
      <w:r>
        <w:t xml:space="preserve"> excluded</w:t>
      </w:r>
      <w:r w:rsidR="004B3948">
        <w:t xml:space="preserve"> </w:t>
      </w:r>
      <w:r>
        <w:t xml:space="preserve">based on low performance in the training session (see </w:t>
      </w:r>
      <w:r w:rsidR="004C0259">
        <w:t>Stimuli and Procedure section for more detail</w:t>
      </w:r>
      <w:r>
        <w:t>). All participants had</w:t>
      </w:r>
      <w:r w:rsidR="003349B2" w:rsidRPr="003349B2">
        <w:t xml:space="preserve"> normal or corrected-to-normal vision</w:t>
      </w:r>
      <w:r w:rsidR="004B3948">
        <w:t xml:space="preserve">, and </w:t>
      </w:r>
      <w:r w:rsidR="00836EC9">
        <w:t xml:space="preserve"> normal </w:t>
      </w:r>
      <w:r w:rsidR="004B3948">
        <w:t>colour vision as assessed by the Cambridge Colour Test (</w:t>
      </w:r>
      <w:r w:rsidR="00F56A71">
        <w:fldChar w:fldCharType="begin"/>
      </w:r>
      <w:r w:rsidR="003353C5">
        <w:instrText xml:space="preserve"> ADDIN EN.CITE &lt;EndNote&gt;&lt;Cite&gt;&lt;Author&gt;Regan&lt;/Author&gt;&lt;Year&gt;1994&lt;/Year&gt;&lt;RecNum&gt;2709&lt;/RecNum&gt;&lt;DisplayText&gt;Regan et al., 1994&lt;/DisplayText&gt;&lt;record&gt;&lt;rec-number&gt;2709&lt;/rec-number&gt;&lt;foreign-keys&gt;&lt;key app="EN" db-id="ztt92apvszw908exawbvs9psvtxzv0papaza" timestamp="1238692794"&gt;2709&lt;/key&gt;&lt;/foreign-keys&gt;&lt;ref-type name="Journal Article"&gt;17&lt;/ref-type&gt;&lt;contributors&gt;&lt;authors&gt;&lt;author&gt;Regan, B. C.&lt;/author&gt;&lt;author&gt;Reffin, J. P.&lt;/author&gt;&lt;author&gt;Mollon, J. D.&lt;/author&gt;&lt;/authors&gt;&lt;/contributors&gt;&lt;auth-address&gt;REGAN, BC, UNIV CAMBRIDGE,DEPT EXPTL PSYCHOL,DOWNING ST,CAMBRIDGE CB2 3EB,ENGLAND.&lt;/auth-address&gt;&lt;titles&gt;&lt;title&gt;Luminance noise and the rapid determination of discrimination ellipses in color deficiency &lt;/title&gt;&lt;secondary-title&gt;Vision Research&lt;/secondary-title&gt;&lt;alt-title&gt;Vision Res.&lt;/alt-title&gt;&lt;/titles&gt;&lt;periodical&gt;&lt;full-title&gt;Vision Research&lt;/full-title&gt;&lt;abbr-1&gt;Vision Res.&lt;/abbr-1&gt;&lt;abbr-2&gt;Vision Res&lt;/abbr-2&gt;&lt;/periodical&gt;&lt;alt-periodical&gt;&lt;full-title&gt;Vision Res.&lt;/full-title&gt;&lt;/alt-periodical&gt;&lt;pages&gt;1279-1299&lt;/pages&gt;&lt;volume&gt;34&lt;/volume&gt;&lt;number&gt;10&lt;/number&gt;&lt;keywords&gt;&lt;keyword&gt;COLOR VISION&lt;/keyword&gt;&lt;keyword&gt;COLOR DEFICIENCY&lt;/keyword&gt;&lt;keyword&gt;DISCRIMINATION ELLIPSE&lt;/keyword&gt;&lt;keyword&gt;DICHROMACY&lt;/keyword&gt;&lt;keyword&gt;ANOMALOUS TRICHROMACY&lt;/keyword&gt;&lt;keyword&gt;GENETICS&lt;/keyword&gt;&lt;keyword&gt;MOLECULAR-GENETICS&lt;/keyword&gt;&lt;keyword&gt;VISUAL THRESHOLDS&lt;/keyword&gt;&lt;keyword&gt;VIDEO MONITORS&lt;/keyword&gt;&lt;keyword&gt;VISION&lt;/keyword&gt;&lt;keyword&gt;DEFECTS&lt;/keyword&gt;&lt;/keywords&gt;&lt;dates&gt;&lt;year&gt;1994&lt;/year&gt;&lt;pub-dates&gt;&lt;date&gt;May&lt;/date&gt;&lt;/pub-dates&gt;&lt;/dates&gt;&lt;isbn&gt;0042-6989&lt;/isbn&gt;&lt;accession-num&gt;ISI:A1994NZ95400006&lt;/accession-num&gt;&lt;work-type&gt;Article&lt;/work-type&gt;&lt;urls&gt;&lt;related-urls&gt;&lt;url&gt;&amp;lt;Go to ISI&amp;gt;://A1994NZ95400006&lt;/url&gt;&lt;/related-urls&gt;&lt;/urls&gt;&lt;language&gt;English&lt;/language&gt;&lt;/record&gt;&lt;/Cite&gt;&lt;/EndNote&gt;</w:instrText>
      </w:r>
      <w:r w:rsidR="00F56A71">
        <w:fldChar w:fldCharType="separate"/>
      </w:r>
      <w:r w:rsidR="003353C5">
        <w:rPr>
          <w:noProof/>
        </w:rPr>
        <w:t>Regan et al., 1994</w:t>
      </w:r>
      <w:r w:rsidR="00F56A71">
        <w:fldChar w:fldCharType="end"/>
      </w:r>
      <w:r w:rsidR="004B3948">
        <w:t>)</w:t>
      </w:r>
      <w:r w:rsidR="003349B2" w:rsidRPr="003349B2">
        <w:t>. Individual written informed consent was obtained</w:t>
      </w:r>
      <w:r w:rsidR="00E92D23">
        <w:t>,</w:t>
      </w:r>
      <w:r w:rsidR="003349B2" w:rsidRPr="003349B2">
        <w:t xml:space="preserve"> and the study </w:t>
      </w:r>
      <w:r>
        <w:t>was approved by the ethics committee of the School of Psychology, University of Aberdeen</w:t>
      </w:r>
      <w:r w:rsidR="003243DC">
        <w:t xml:space="preserve"> and found to be in accordance with the Declaration of Helsinki</w:t>
      </w:r>
      <w:r w:rsidR="003349B2" w:rsidRPr="003349B2">
        <w:t>.</w:t>
      </w:r>
      <w:r w:rsidR="003349B2" w:rsidRPr="003349B2">
        <w:tab/>
      </w:r>
    </w:p>
    <w:p w14:paraId="5612B3E6" w14:textId="77777777" w:rsidR="003349B2" w:rsidRDefault="003349B2" w:rsidP="00903309">
      <w:pPr>
        <w:rPr>
          <w:b/>
        </w:rPr>
      </w:pPr>
    </w:p>
    <w:p w14:paraId="268C5267" w14:textId="32E574F8" w:rsidR="002B049D" w:rsidRDefault="007146FA" w:rsidP="00903309">
      <w:pPr>
        <w:rPr>
          <w:b/>
        </w:rPr>
      </w:pPr>
      <w:r>
        <w:rPr>
          <w:b/>
        </w:rPr>
        <w:t xml:space="preserve">2.2 </w:t>
      </w:r>
      <w:r w:rsidR="00EB0902">
        <w:rPr>
          <w:b/>
        </w:rPr>
        <w:t>Stimuli and Procedure</w:t>
      </w:r>
    </w:p>
    <w:p w14:paraId="7041F6B5" w14:textId="10E856DE" w:rsidR="002E047D" w:rsidRDefault="00683E04" w:rsidP="002E047D">
      <w:r>
        <w:tab/>
      </w:r>
      <w:r w:rsidR="00BE5471" w:rsidRPr="003E7F9D">
        <w:t xml:space="preserve">We used </w:t>
      </w:r>
      <w:r w:rsidR="008A2DB6">
        <w:t>RDKs</w:t>
      </w:r>
      <w:r w:rsidR="00BE5471" w:rsidRPr="003E7F9D">
        <w:t xml:space="preserve"> with dots of four different chromaticities.</w:t>
      </w:r>
      <w:r w:rsidR="00BE5471">
        <w:t xml:space="preserve"> </w:t>
      </w:r>
      <w:r w:rsidR="00BE5471" w:rsidRPr="003E7F9D">
        <w:t>Hues were defined based on normative unique hue data</w:t>
      </w:r>
      <w:r w:rsidR="00BE5471">
        <w:t xml:space="preserve"> (</w:t>
      </w:r>
      <w:r w:rsidR="00F56A71">
        <w:fldChar w:fldCharType="begin">
          <w:fldData xml:space="preserve">PEVuZE5vdGU+PENpdGU+PEF1dGhvcj5XdWVyZ2VyPC9BdXRob3I+PFllYXI+MjAwNTwvWWVhcj48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</w:fldData>
        </w:fldChar>
      </w:r>
      <w:r w:rsidR="003353C5">
        <w:instrText xml:space="preserve"> ADDIN EN.CITE </w:instrText>
      </w:r>
      <w:r w:rsidR="003353C5">
        <w:fldChar w:fldCharType="begin">
          <w:fldData xml:space="preserve">PEVuZE5vdGU+PENpdGU+PEF1dGhvcj5XdWVyZ2VyPC9BdXRob3I+PFllYXI+MjAwNTwvWWVhcj48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</w:fldData>
        </w:fldChar>
      </w:r>
      <w:r w:rsidR="003353C5">
        <w:instrText xml:space="preserve"> ADDIN EN.CITE.DATA </w:instrText>
      </w:r>
      <w:r w:rsidR="003353C5">
        <w:fldChar w:fldCharType="end"/>
      </w:r>
      <w:r w:rsidR="00F56A71">
        <w:fldChar w:fldCharType="separate"/>
      </w:r>
      <w:r w:rsidR="003353C5">
        <w:rPr>
          <w:noProof/>
        </w:rPr>
        <w:t>Wuerger, 2013; Wuerger et al., 2005</w:t>
      </w:r>
      <w:r w:rsidR="00F56A71">
        <w:fldChar w:fldCharType="end"/>
      </w:r>
      <w:r w:rsidR="00BE5471">
        <w:t>)</w:t>
      </w:r>
      <w:r w:rsidR="008F3BFF">
        <w:t xml:space="preserve">, </w:t>
      </w:r>
      <w:r w:rsidR="00241963">
        <w:t>yielding</w:t>
      </w:r>
      <w:r w:rsidR="00366645">
        <w:t xml:space="preserve"> a se</w:t>
      </w:r>
      <w:r w:rsidR="008F3BFF">
        <w:t>t</w:t>
      </w:r>
      <w:r w:rsidR="00366645">
        <w:t xml:space="preserve"> of colours </w:t>
      </w:r>
      <w:r w:rsidR="008F3BFF">
        <w:t xml:space="preserve">that were qualitatively sufficiently different and could thus be discriminated from each other even </w:t>
      </w:r>
      <w:r w:rsidR="00B17801">
        <w:t>when occupying the same spatial location</w:t>
      </w:r>
      <w:r w:rsidR="00366645">
        <w:t xml:space="preserve">. </w:t>
      </w:r>
      <w:r w:rsidR="008C48D5">
        <w:t xml:space="preserve">Red, </w:t>
      </w:r>
      <w:r w:rsidR="00A154F7">
        <w:t xml:space="preserve">blue, </w:t>
      </w:r>
      <w:r w:rsidR="008C48D5">
        <w:t>g</w:t>
      </w:r>
      <w:r w:rsidR="008C48D5" w:rsidRPr="00301EFD">
        <w:t xml:space="preserve">reen and yellow </w:t>
      </w:r>
      <w:r w:rsidR="004F6A24" w:rsidRPr="00301EFD">
        <w:t>are</w:t>
      </w:r>
      <w:r w:rsidR="008C48D5" w:rsidRPr="00301EFD">
        <w:t xml:space="preserve"> unique hues</w:t>
      </w:r>
      <w:r w:rsidR="00241963">
        <w:t>, and</w:t>
      </w:r>
      <w:r w:rsidR="008C48D5" w:rsidRPr="00301EFD">
        <w:t xml:space="preserve"> </w:t>
      </w:r>
      <w:r w:rsidR="008C48D5">
        <w:t xml:space="preserve">whereas </w:t>
      </w:r>
      <w:r w:rsidR="008C48D5" w:rsidRPr="00301EFD">
        <w:t>all colours can be described in terms of these four hues</w:t>
      </w:r>
      <w:r w:rsidR="008C48D5">
        <w:t>,</w:t>
      </w:r>
      <w:r w:rsidR="008C48D5" w:rsidRPr="00301EFD">
        <w:t xml:space="preserve"> the unique hues </w:t>
      </w:r>
      <w:r w:rsidR="008C48D5" w:rsidRPr="00301EFD">
        <w:lastRenderedPageBreak/>
        <w:t xml:space="preserve">themselves are not further </w:t>
      </w:r>
      <w:r w:rsidR="003F0C03" w:rsidRPr="00301EFD">
        <w:t>reduc</w:t>
      </w:r>
      <w:r w:rsidR="003F0C03">
        <w:t>i</w:t>
      </w:r>
      <w:r w:rsidR="003F0C03" w:rsidRPr="00301EFD">
        <w:t>ble</w:t>
      </w:r>
      <w:r w:rsidR="008C48D5" w:rsidRPr="00301EFD">
        <w:t>.</w:t>
      </w:r>
      <w:r w:rsidR="008C48D5">
        <w:t xml:space="preserve"> </w:t>
      </w:r>
      <w:r w:rsidR="00DA72C7">
        <w:t xml:space="preserve">We decided to use the unique hues </w:t>
      </w:r>
      <w:r w:rsidR="00C6742F">
        <w:t>based on</w:t>
      </w:r>
      <w:r w:rsidR="00DA72C7">
        <w:t xml:space="preserve"> a preliminary experiment, in which we found no difference between unique and intermediate hues (see Supplementary Material 1</w:t>
      </w:r>
      <w:r w:rsidR="00C6742F">
        <w:t xml:space="preserve">; our results are </w:t>
      </w:r>
      <w:r w:rsidR="001D1135">
        <w:t>in line with</w:t>
      </w:r>
      <w:r w:rsidR="00C6742F">
        <w:t xml:space="preserve"> </w:t>
      </w:r>
      <w:r w:rsidR="00C6742F">
        <w:fldChar w:fldCharType="begin">
          <w:fldData xml:space="preserve">PEVuZE5vdGU+PENpdGU+PEF1dGhvcj5Cb3N0ZW48L0F1dGhvcj48WWVhcj4yMDE0PC9ZZWFyPjxS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</w:fldData>
        </w:fldChar>
      </w:r>
      <w:r w:rsidR="003353C5">
        <w:instrText xml:space="preserve"> ADDIN EN.CITE </w:instrText>
      </w:r>
      <w:r w:rsidR="003353C5">
        <w:fldChar w:fldCharType="begin">
          <w:fldData xml:space="preserve">PEVuZE5vdGU+PENpdGU+PEF1dGhvcj5Cb3N0ZW48L0F1dGhvcj48WWVhcj4yMDE0PC9ZZWFyPjxS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</w:fldData>
        </w:fldChar>
      </w:r>
      <w:r w:rsidR="003353C5">
        <w:instrText xml:space="preserve"> ADDIN EN.CITE.DATA </w:instrText>
      </w:r>
      <w:r w:rsidR="003353C5">
        <w:fldChar w:fldCharType="end"/>
      </w:r>
      <w:r w:rsidR="00C6742F">
        <w:fldChar w:fldCharType="separate"/>
      </w:r>
      <w:r w:rsidR="003353C5">
        <w:rPr>
          <w:noProof/>
        </w:rPr>
        <w:t>Bosten and Boehm, 2014</w:t>
      </w:r>
      <w:r w:rsidR="00C6742F">
        <w:fldChar w:fldCharType="end"/>
      </w:r>
      <w:r w:rsidR="00DA72C7">
        <w:t>).</w:t>
      </w:r>
      <w:r w:rsidR="00BE5471" w:rsidRPr="003E7F9D">
        <w:t xml:space="preserve"> </w:t>
      </w:r>
      <w:r w:rsidR="00BE5471">
        <w:t xml:space="preserve">Intermediate hues were calculated by interpolation based on unique hues. </w:t>
      </w:r>
      <w:r w:rsidR="005009F0">
        <w:t>In the first experiment, which contained</w:t>
      </w:r>
      <w:r w:rsidR="008F3BFF">
        <w:t xml:space="preserve"> colours </w:t>
      </w:r>
      <w:r w:rsidR="005009F0">
        <w:t xml:space="preserve">that </w:t>
      </w:r>
      <w:r w:rsidR="008F3BFF">
        <w:t xml:space="preserve">were </w:t>
      </w:r>
      <w:r w:rsidR="00BC60E6">
        <w:t xml:space="preserve">broadly and relatively evenly spread </w:t>
      </w:r>
      <w:r w:rsidR="008F3BFF">
        <w:t xml:space="preserve">in perceptual colour space, we chose red, </w:t>
      </w:r>
      <w:r w:rsidR="004F6A24">
        <w:t xml:space="preserve">blue, </w:t>
      </w:r>
      <w:r w:rsidR="008F3BFF">
        <w:t xml:space="preserve">green and yellow. </w:t>
      </w:r>
      <w:r w:rsidR="005009F0">
        <w:t>In the second</w:t>
      </w:r>
      <w:r w:rsidR="008F3BFF">
        <w:t xml:space="preserve"> experiment, wh</w:t>
      </w:r>
      <w:r w:rsidR="005009F0">
        <w:t>ich contained</w:t>
      </w:r>
      <w:r w:rsidR="008F3BFF">
        <w:t xml:space="preserve"> </w:t>
      </w:r>
      <w:r w:rsidR="005009F0">
        <w:t>colours</w:t>
      </w:r>
      <w:r w:rsidR="00BC60E6">
        <w:t xml:space="preserve"> that were unevenly spread in perceptual colour space</w:t>
      </w:r>
      <w:r w:rsidR="008F3BFF">
        <w:t xml:space="preserve">, we chose red, purple, blue and lime. </w:t>
      </w:r>
      <w:r w:rsidR="008F3BFF" w:rsidRPr="003E7F9D">
        <w:t xml:space="preserve">All hues were of equal </w:t>
      </w:r>
      <w:r w:rsidR="008F3BFF">
        <w:t>chroma</w:t>
      </w:r>
      <w:r w:rsidR="008F3BFF" w:rsidRPr="003E7F9D">
        <w:t xml:space="preserve"> and lightness</w:t>
      </w:r>
      <w:r w:rsidR="008F3BFF">
        <w:t xml:space="preserve"> in CIE </w:t>
      </w:r>
      <w:proofErr w:type="spellStart"/>
      <w:r w:rsidR="008F3BFF">
        <w:t>Lch</w:t>
      </w:r>
      <w:proofErr w:type="spellEnd"/>
      <w:r w:rsidR="008F3BFF">
        <w:t xml:space="preserve"> space (c=50, L=76)</w:t>
      </w:r>
      <w:r w:rsidR="008F3BFF" w:rsidRPr="003E7F9D">
        <w:t>.</w:t>
      </w:r>
      <w:r w:rsidR="008F3BFF">
        <w:t xml:space="preserve"> </w:t>
      </w:r>
      <w:r w:rsidR="00BE5471">
        <w:t>The</w:t>
      </w:r>
      <w:r w:rsidR="00A97A2B">
        <w:t xml:space="preserve"> CIE 1931,</w:t>
      </w:r>
      <w:r w:rsidR="00BE5471">
        <w:t xml:space="preserve"> CIE LUV and </w:t>
      </w:r>
      <w:r w:rsidR="004775B9">
        <w:t>MacLeod-Boynto</w:t>
      </w:r>
      <w:r w:rsidR="00824658">
        <w:t>n</w:t>
      </w:r>
      <w:r w:rsidR="004775B9">
        <w:t xml:space="preserve"> (</w:t>
      </w:r>
      <w:r w:rsidR="003F0C03">
        <w:t>M</w:t>
      </w:r>
      <w:r w:rsidR="00BE5471">
        <w:t>B</w:t>
      </w:r>
      <w:r w:rsidR="004775B9">
        <w:t>)</w:t>
      </w:r>
      <w:r w:rsidR="00BE5471">
        <w:t xml:space="preserve"> coordinates of the colours are presented in Tabl</w:t>
      </w:r>
      <w:r w:rsidR="00A00BFE">
        <w:t>e 1. The colours are represented in Figures 1 and 2a</w:t>
      </w:r>
      <w:r w:rsidR="00BE5471">
        <w:t xml:space="preserve">. The background </w:t>
      </w:r>
      <w:r w:rsidR="00665ADD">
        <w:t>was kept at a constant grey hue (</w:t>
      </w:r>
      <w:r w:rsidR="00BE5471">
        <w:t>CIE 1931</w:t>
      </w:r>
      <w:r w:rsidR="00CB7575">
        <w:t xml:space="preserve"> coordinates:</w:t>
      </w:r>
      <w:r w:rsidR="00BE5471">
        <w:t xml:space="preserve">  x=0.2843, y=0.2916, Y=23.36 cd/m</w:t>
      </w:r>
      <w:r w:rsidR="00BE5471" w:rsidRPr="00895924">
        <w:rPr>
          <w:vertAlign w:val="superscript"/>
        </w:rPr>
        <w:t>2</w:t>
      </w:r>
      <w:r w:rsidR="003F0C03">
        <w:t xml:space="preserve">; same as in </w:t>
      </w:r>
      <w:r w:rsidR="00DA72C7">
        <w:t>the normative</w:t>
      </w:r>
      <w:r w:rsidR="003F0C03">
        <w:t xml:space="preserve"> studies by Wuerger and colleagues)</w:t>
      </w:r>
      <w:r w:rsidR="00152271">
        <w:t xml:space="preserve"> to ensure steady adaptation</w:t>
      </w:r>
      <w:r w:rsidR="00665ADD">
        <w:t xml:space="preserve">. </w:t>
      </w:r>
      <w:r w:rsidR="002E047D" w:rsidRPr="002E047D">
        <w:t xml:space="preserve"> </w:t>
      </w:r>
      <w:r w:rsidR="002E047D">
        <w:t>The field occupied by the random dot stimuli extended over</w:t>
      </w:r>
      <w:r w:rsidR="00301353">
        <w:t xml:space="preserve"> a circular area </w:t>
      </w:r>
      <w:r w:rsidR="00241963">
        <w:t>with a diameter of</w:t>
      </w:r>
      <w:r w:rsidR="00301353">
        <w:t xml:space="preserve"> 12.32</w:t>
      </w:r>
      <w:r w:rsidR="00301353" w:rsidRPr="00BE5471">
        <w:t>°</w:t>
      </w:r>
      <w:r w:rsidR="002E047D">
        <w:t xml:space="preserve">. </w:t>
      </w:r>
      <w:r w:rsidR="00241963">
        <w:t xml:space="preserve"> </w:t>
      </w:r>
      <w:r w:rsidR="002E047D">
        <w:t>Ea</w:t>
      </w:r>
      <w:r w:rsidR="002E047D" w:rsidRPr="003E7F9D">
        <w:t xml:space="preserve">ch </w:t>
      </w:r>
      <w:r w:rsidR="00241963">
        <w:t xml:space="preserve">of the four </w:t>
      </w:r>
      <w:r w:rsidR="002E047D" w:rsidRPr="003E7F9D">
        <w:t>colour</w:t>
      </w:r>
      <w:r w:rsidR="00241963">
        <w:t>s</w:t>
      </w:r>
      <w:r w:rsidR="002E047D" w:rsidRPr="003E7F9D">
        <w:t xml:space="preserve"> was represented by 75 </w:t>
      </w:r>
      <w:r w:rsidR="002E047D">
        <w:t xml:space="preserve">square-shaped </w:t>
      </w:r>
      <w:r w:rsidR="002E047D" w:rsidRPr="003E7F9D">
        <w:t>dots</w:t>
      </w:r>
      <w:r w:rsidR="002E047D">
        <w:t xml:space="preserve"> of 0.31° of visual angle</w:t>
      </w:r>
      <w:r w:rsidR="00E92D23">
        <w:t>,</w:t>
      </w:r>
      <w:r w:rsidR="002E047D">
        <w:t xml:space="preserve"> </w:t>
      </w:r>
      <w:r w:rsidR="002E047D" w:rsidRPr="003E7F9D">
        <w:t>which made</w:t>
      </w:r>
      <w:r w:rsidR="002E047D">
        <w:t xml:space="preserve"> </w:t>
      </w:r>
      <w:r w:rsidR="002E047D" w:rsidRPr="00BE5471">
        <w:t>0.05°</w:t>
      </w:r>
      <w:r w:rsidR="002E047D" w:rsidRPr="003E7F9D">
        <w:t xml:space="preserve"> displacements </w:t>
      </w:r>
      <w:r w:rsidR="002E047D">
        <w:t>per</w:t>
      </w:r>
      <w:r w:rsidR="002E047D" w:rsidRPr="003E7F9D">
        <w:t xml:space="preserve"> frame</w:t>
      </w:r>
      <w:r w:rsidR="00E92D23">
        <w:t xml:space="preserve"> in a random direction</w:t>
      </w:r>
      <w:r w:rsidR="002E047D" w:rsidRPr="003E7F9D">
        <w:t>.</w:t>
      </w:r>
      <w:r w:rsidR="002E047D" w:rsidRPr="00CA45CB">
        <w:t xml:space="preserve"> </w:t>
      </w:r>
      <w:r w:rsidR="002E047D">
        <w:t xml:space="preserve">The dots were drawn in random order to prevent systematic overlap. </w:t>
      </w:r>
    </w:p>
    <w:p w14:paraId="4B5FCD6D" w14:textId="6AE5EA23" w:rsidR="001D6C13" w:rsidRDefault="001D6C13">
      <w:r>
        <w:br w:type="page"/>
      </w:r>
    </w:p>
    <w:p w14:paraId="57D7DA49" w14:textId="77777777" w:rsidR="001D6C13" w:rsidRDefault="001D6C13" w:rsidP="001D6C13">
      <w:r>
        <w:lastRenderedPageBreak/>
        <w:t>Table 1: Coordinates of Stimulus Colours in CIE LUV, MB and CIE 1931 colour spaces</w:t>
      </w:r>
    </w:p>
    <w:tbl>
      <w:tblPr>
        <w:tblStyle w:val="PlainTable41"/>
        <w:tblW w:w="0" w:type="auto"/>
        <w:tblLook w:val="04A0" w:firstRow="1" w:lastRow="0" w:firstColumn="1" w:lastColumn="0" w:noHBand="0" w:noVBand="1"/>
      </w:tblPr>
      <w:tblGrid>
        <w:gridCol w:w="1320"/>
        <w:gridCol w:w="1403"/>
        <w:gridCol w:w="1321"/>
        <w:gridCol w:w="1321"/>
        <w:gridCol w:w="81"/>
      </w:tblGrid>
      <w:tr w:rsidR="001D6C13" w14:paraId="779CAAC5" w14:textId="77777777" w:rsidTr="00D950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46" w:type="dxa"/>
            <w:gridSpan w:val="5"/>
          </w:tcPr>
          <w:p w14:paraId="0EDE0CC5" w14:textId="77777777" w:rsidR="001D6C13" w:rsidRDefault="001D6C13" w:rsidP="00D9503B">
            <w:pPr>
              <w:jc w:val="center"/>
            </w:pPr>
            <w:r>
              <w:t>CIE LUV coordinates</w:t>
            </w:r>
          </w:p>
        </w:tc>
      </w:tr>
      <w:tr w:rsidR="001D6C13" w14:paraId="3317CF0F"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5050332A" w14:textId="77777777" w:rsidR="001D6C13" w:rsidRPr="00EB0902" w:rsidRDefault="001D6C13" w:rsidP="00D9503B"/>
        </w:tc>
        <w:tc>
          <w:tcPr>
            <w:tcW w:w="1403" w:type="dxa"/>
          </w:tcPr>
          <w:p w14:paraId="2FC7A5CE"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pPr>
            <w:r w:rsidRPr="00EB0902">
              <w:rPr>
                <w:color w:val="000000"/>
                <w:szCs w:val="24"/>
              </w:rPr>
              <w:t>L</w:t>
            </w:r>
          </w:p>
        </w:tc>
        <w:tc>
          <w:tcPr>
            <w:tcW w:w="1321" w:type="dxa"/>
          </w:tcPr>
          <w:p w14:paraId="1930979F" w14:textId="77777777" w:rsidR="001D6C13" w:rsidRPr="00EB0902" w:rsidRDefault="001D6C13" w:rsidP="00D9503B">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Cs w:val="24"/>
              </w:rPr>
            </w:pPr>
            <w:r w:rsidRPr="00EB0902">
              <w:rPr>
                <w:color w:val="000000"/>
                <w:szCs w:val="24"/>
              </w:rPr>
              <w:t>U</w:t>
            </w:r>
          </w:p>
        </w:tc>
        <w:tc>
          <w:tcPr>
            <w:tcW w:w="1321" w:type="dxa"/>
          </w:tcPr>
          <w:p w14:paraId="783562AF"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rPr>
                <w:color w:val="000000"/>
                <w:szCs w:val="24"/>
              </w:rPr>
            </w:pPr>
            <w:r w:rsidRPr="00EB0902">
              <w:rPr>
                <w:color w:val="000000"/>
                <w:szCs w:val="24"/>
              </w:rPr>
              <w:t>V</w:t>
            </w:r>
          </w:p>
        </w:tc>
      </w:tr>
      <w:tr w:rsidR="001D6C13" w14:paraId="5108B121" w14:textId="77777777" w:rsidTr="00D9503B">
        <w:trPr>
          <w:gridAfter w:val="1"/>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336F331D" w14:textId="77777777" w:rsidR="001D6C13" w:rsidRPr="00EB0902" w:rsidRDefault="001D6C13" w:rsidP="00D9503B">
            <w:r w:rsidRPr="00EB0902">
              <w:t>Red</w:t>
            </w:r>
          </w:p>
        </w:tc>
        <w:tc>
          <w:tcPr>
            <w:tcW w:w="1403" w:type="dxa"/>
          </w:tcPr>
          <w:p w14:paraId="4C08B002"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pPr>
            <w:r w:rsidRPr="00EB0902">
              <w:rPr>
                <w:color w:val="000000"/>
                <w:szCs w:val="24"/>
              </w:rPr>
              <w:t xml:space="preserve">76  </w:t>
            </w:r>
          </w:p>
        </w:tc>
        <w:tc>
          <w:tcPr>
            <w:tcW w:w="1321" w:type="dxa"/>
          </w:tcPr>
          <w:p w14:paraId="045519B7" w14:textId="77777777" w:rsidR="001D6C13" w:rsidRPr="00EB0902" w:rsidRDefault="001D6C13" w:rsidP="00D9503B">
            <w:pPr>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4"/>
              </w:rPr>
            </w:pPr>
            <w:r w:rsidRPr="00EB0902">
              <w:rPr>
                <w:color w:val="000000"/>
                <w:szCs w:val="24"/>
              </w:rPr>
              <w:t>48.50</w:t>
            </w:r>
          </w:p>
        </w:tc>
        <w:tc>
          <w:tcPr>
            <w:tcW w:w="1321" w:type="dxa"/>
          </w:tcPr>
          <w:p w14:paraId="4FC844EA"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rPr>
                <w:szCs w:val="24"/>
              </w:rPr>
            </w:pPr>
            <w:r w:rsidRPr="00EB0902">
              <w:rPr>
                <w:color w:val="000000"/>
                <w:szCs w:val="24"/>
              </w:rPr>
              <w:t>12.17</w:t>
            </w:r>
          </w:p>
        </w:tc>
      </w:tr>
      <w:tr w:rsidR="001D6C13" w14:paraId="48F42512"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55801CF3" w14:textId="77777777" w:rsidR="001D6C13" w:rsidRPr="00EB0902" w:rsidRDefault="001D6C13" w:rsidP="00D9503B">
            <w:r w:rsidRPr="00EB0902">
              <w:t>Blue</w:t>
            </w:r>
          </w:p>
        </w:tc>
        <w:tc>
          <w:tcPr>
            <w:tcW w:w="1403" w:type="dxa"/>
          </w:tcPr>
          <w:p w14:paraId="2EE36793"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pPr>
            <w:r w:rsidRPr="00EB0902">
              <w:rPr>
                <w:color w:val="000000"/>
                <w:szCs w:val="24"/>
              </w:rPr>
              <w:t xml:space="preserve">76       </w:t>
            </w:r>
          </w:p>
        </w:tc>
        <w:tc>
          <w:tcPr>
            <w:tcW w:w="1321" w:type="dxa"/>
          </w:tcPr>
          <w:p w14:paraId="65094F50" w14:textId="77777777" w:rsidR="001D6C13" w:rsidRPr="00EB0902" w:rsidRDefault="001D6C13" w:rsidP="00D9503B">
            <w:pPr>
              <w:autoSpaceDE w:val="0"/>
              <w:autoSpaceDN w:val="0"/>
              <w:adjustRightInd w:val="0"/>
              <w:cnfStyle w:val="000000100000" w:firstRow="0" w:lastRow="0" w:firstColumn="0" w:lastColumn="0" w:oddVBand="0" w:evenVBand="0" w:oddHBand="1" w:evenHBand="0" w:firstRowFirstColumn="0" w:firstRowLastColumn="0" w:lastRowFirstColumn="0" w:lastRowLastColumn="0"/>
              <w:rPr>
                <w:szCs w:val="24"/>
              </w:rPr>
            </w:pPr>
            <w:r w:rsidRPr="00EB0902">
              <w:rPr>
                <w:color w:val="000000"/>
                <w:szCs w:val="24"/>
              </w:rPr>
              <w:t>-26.72</w:t>
            </w:r>
          </w:p>
        </w:tc>
        <w:tc>
          <w:tcPr>
            <w:tcW w:w="1321" w:type="dxa"/>
          </w:tcPr>
          <w:p w14:paraId="313492E5"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rPr>
                <w:szCs w:val="24"/>
              </w:rPr>
            </w:pPr>
            <w:r w:rsidRPr="00EB0902">
              <w:rPr>
                <w:color w:val="000000"/>
                <w:szCs w:val="24"/>
              </w:rPr>
              <w:t>-42.26</w:t>
            </w:r>
          </w:p>
        </w:tc>
      </w:tr>
      <w:tr w:rsidR="001D6C13" w14:paraId="14BD4258" w14:textId="77777777" w:rsidTr="00D9503B">
        <w:trPr>
          <w:gridAfter w:val="1"/>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593F0120" w14:textId="77777777" w:rsidR="001D6C13" w:rsidRPr="00EB0902" w:rsidRDefault="001D6C13" w:rsidP="00D9503B">
            <w:r w:rsidRPr="00EB0902">
              <w:t>Purple</w:t>
            </w:r>
          </w:p>
        </w:tc>
        <w:tc>
          <w:tcPr>
            <w:tcW w:w="1403" w:type="dxa"/>
          </w:tcPr>
          <w:p w14:paraId="611AFD71"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pPr>
            <w:r w:rsidRPr="00EB0902">
              <w:rPr>
                <w:color w:val="000000"/>
                <w:szCs w:val="24"/>
              </w:rPr>
              <w:t xml:space="preserve">76     </w:t>
            </w:r>
          </w:p>
        </w:tc>
        <w:tc>
          <w:tcPr>
            <w:tcW w:w="1321" w:type="dxa"/>
          </w:tcPr>
          <w:p w14:paraId="6379C991" w14:textId="77777777" w:rsidR="001D6C13" w:rsidRPr="00EB0902" w:rsidRDefault="001D6C13" w:rsidP="00D9503B">
            <w:pPr>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4"/>
              </w:rPr>
            </w:pPr>
            <w:r w:rsidRPr="00EB0902">
              <w:rPr>
                <w:color w:val="000000"/>
                <w:szCs w:val="24"/>
              </w:rPr>
              <w:t>29.31</w:t>
            </w:r>
          </w:p>
        </w:tc>
        <w:tc>
          <w:tcPr>
            <w:tcW w:w="1321" w:type="dxa"/>
          </w:tcPr>
          <w:p w14:paraId="5236A0A2"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rPr>
                <w:szCs w:val="24"/>
              </w:rPr>
            </w:pPr>
            <w:r w:rsidRPr="00EB0902">
              <w:rPr>
                <w:color w:val="000000"/>
                <w:szCs w:val="24"/>
              </w:rPr>
              <w:t>-40.51</w:t>
            </w:r>
          </w:p>
        </w:tc>
      </w:tr>
      <w:tr w:rsidR="001D6C13" w14:paraId="2E2A94E3"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3BA6D521" w14:textId="77777777" w:rsidR="001D6C13" w:rsidRPr="00EB0902" w:rsidRDefault="001D6C13" w:rsidP="00D9503B">
            <w:r w:rsidRPr="00EB0902">
              <w:t>Lime</w:t>
            </w:r>
          </w:p>
        </w:tc>
        <w:tc>
          <w:tcPr>
            <w:tcW w:w="1403" w:type="dxa"/>
          </w:tcPr>
          <w:p w14:paraId="0A4B1E72"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pPr>
            <w:r w:rsidRPr="00EB0902">
              <w:rPr>
                <w:color w:val="000000"/>
                <w:szCs w:val="24"/>
              </w:rPr>
              <w:t xml:space="preserve">76      </w:t>
            </w:r>
          </w:p>
        </w:tc>
        <w:tc>
          <w:tcPr>
            <w:tcW w:w="1321" w:type="dxa"/>
          </w:tcPr>
          <w:p w14:paraId="7EDBAB84" w14:textId="77777777" w:rsidR="001D6C13" w:rsidRPr="00EB0902" w:rsidRDefault="001D6C13" w:rsidP="00D9503B">
            <w:pPr>
              <w:autoSpaceDE w:val="0"/>
              <w:autoSpaceDN w:val="0"/>
              <w:adjustRightInd w:val="0"/>
              <w:cnfStyle w:val="000000100000" w:firstRow="0" w:lastRow="0" w:firstColumn="0" w:lastColumn="0" w:oddVBand="0" w:evenVBand="0" w:oddHBand="1" w:evenHBand="0" w:firstRowFirstColumn="0" w:firstRowLastColumn="0" w:lastRowFirstColumn="0" w:lastRowLastColumn="0"/>
              <w:rPr>
                <w:szCs w:val="24"/>
              </w:rPr>
            </w:pPr>
            <w:r w:rsidRPr="00EB0902">
              <w:rPr>
                <w:color w:val="000000"/>
                <w:szCs w:val="24"/>
              </w:rPr>
              <w:t>-12.32</w:t>
            </w:r>
          </w:p>
        </w:tc>
        <w:tc>
          <w:tcPr>
            <w:tcW w:w="1321" w:type="dxa"/>
          </w:tcPr>
          <w:p w14:paraId="4C4FD852"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rPr>
                <w:szCs w:val="24"/>
              </w:rPr>
            </w:pPr>
            <w:r w:rsidRPr="00EB0902">
              <w:rPr>
                <w:color w:val="000000"/>
                <w:szCs w:val="24"/>
              </w:rPr>
              <w:t>48.46</w:t>
            </w:r>
          </w:p>
        </w:tc>
      </w:tr>
      <w:tr w:rsidR="001D6C13" w14:paraId="1992BF7A" w14:textId="77777777" w:rsidTr="00D9503B">
        <w:trPr>
          <w:gridAfter w:val="1"/>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329E8CCD" w14:textId="77777777" w:rsidR="001D6C13" w:rsidRPr="00EB0902" w:rsidRDefault="001D6C13" w:rsidP="00D9503B">
            <w:r w:rsidRPr="00EB0902">
              <w:t>Yellow</w:t>
            </w:r>
          </w:p>
        </w:tc>
        <w:tc>
          <w:tcPr>
            <w:tcW w:w="1403" w:type="dxa"/>
          </w:tcPr>
          <w:p w14:paraId="078C6121"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pPr>
            <w:r w:rsidRPr="00EB0902">
              <w:rPr>
                <w:color w:val="000000"/>
                <w:szCs w:val="24"/>
              </w:rPr>
              <w:t xml:space="preserve">76  </w:t>
            </w:r>
          </w:p>
        </w:tc>
        <w:tc>
          <w:tcPr>
            <w:tcW w:w="1321" w:type="dxa"/>
          </w:tcPr>
          <w:p w14:paraId="2F76DB7F" w14:textId="77777777" w:rsidR="001D6C13" w:rsidRPr="00EB0902" w:rsidRDefault="001D6C13" w:rsidP="00D9503B">
            <w:pPr>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4"/>
              </w:rPr>
            </w:pPr>
            <w:r w:rsidRPr="00EB0902">
              <w:rPr>
                <w:color w:val="000000"/>
                <w:szCs w:val="24"/>
              </w:rPr>
              <w:t>16.81</w:t>
            </w:r>
          </w:p>
        </w:tc>
        <w:tc>
          <w:tcPr>
            <w:tcW w:w="1321" w:type="dxa"/>
          </w:tcPr>
          <w:p w14:paraId="7DCF6CED"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rPr>
                <w:szCs w:val="24"/>
              </w:rPr>
            </w:pPr>
            <w:r w:rsidRPr="00EB0902">
              <w:rPr>
                <w:color w:val="000000"/>
                <w:szCs w:val="24"/>
              </w:rPr>
              <w:t>47.09</w:t>
            </w:r>
          </w:p>
        </w:tc>
      </w:tr>
      <w:tr w:rsidR="001D6C13" w14:paraId="74648843"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2DC87D12" w14:textId="77777777" w:rsidR="001D6C13" w:rsidRPr="00EB0902" w:rsidRDefault="001D6C13" w:rsidP="00D9503B">
            <w:r w:rsidRPr="00EB0902">
              <w:t>Green</w:t>
            </w:r>
          </w:p>
        </w:tc>
        <w:tc>
          <w:tcPr>
            <w:tcW w:w="1403" w:type="dxa"/>
          </w:tcPr>
          <w:p w14:paraId="7F72D588"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pPr>
            <w:r w:rsidRPr="00EB0902">
              <w:rPr>
                <w:color w:val="000000"/>
                <w:szCs w:val="24"/>
              </w:rPr>
              <w:t xml:space="preserve">76      </w:t>
            </w:r>
          </w:p>
        </w:tc>
        <w:tc>
          <w:tcPr>
            <w:tcW w:w="1321" w:type="dxa"/>
          </w:tcPr>
          <w:p w14:paraId="7376B2DF" w14:textId="77777777" w:rsidR="001D6C13" w:rsidRPr="00EB0902" w:rsidRDefault="001D6C13" w:rsidP="00D9503B">
            <w:pPr>
              <w:autoSpaceDE w:val="0"/>
              <w:autoSpaceDN w:val="0"/>
              <w:adjustRightInd w:val="0"/>
              <w:cnfStyle w:val="000000100000" w:firstRow="0" w:lastRow="0" w:firstColumn="0" w:lastColumn="0" w:oddVBand="0" w:evenVBand="0" w:oddHBand="1" w:evenHBand="0" w:firstRowFirstColumn="0" w:firstRowLastColumn="0" w:lastRowFirstColumn="0" w:lastRowLastColumn="0"/>
              <w:rPr>
                <w:szCs w:val="24"/>
              </w:rPr>
            </w:pPr>
            <w:r w:rsidRPr="00EB0902">
              <w:rPr>
                <w:color w:val="000000"/>
                <w:szCs w:val="24"/>
              </w:rPr>
              <w:t>-37.27</w:t>
            </w:r>
          </w:p>
        </w:tc>
        <w:tc>
          <w:tcPr>
            <w:tcW w:w="1321" w:type="dxa"/>
          </w:tcPr>
          <w:p w14:paraId="2BB90794"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rPr>
                <w:szCs w:val="24"/>
              </w:rPr>
            </w:pPr>
            <w:r w:rsidRPr="00EB0902">
              <w:rPr>
                <w:color w:val="000000"/>
                <w:szCs w:val="24"/>
              </w:rPr>
              <w:t>33.33</w:t>
            </w:r>
          </w:p>
        </w:tc>
      </w:tr>
      <w:tr w:rsidR="001D6C13" w14:paraId="014AF4A6" w14:textId="77777777" w:rsidTr="00D9503B">
        <w:trPr>
          <w:gridAfter w:val="1"/>
          <w:wAfter w:w="81" w:type="dxa"/>
        </w:trPr>
        <w:tc>
          <w:tcPr>
            <w:cnfStyle w:val="001000000000" w:firstRow="0" w:lastRow="0" w:firstColumn="1" w:lastColumn="0" w:oddVBand="0" w:evenVBand="0" w:oddHBand="0" w:evenHBand="0" w:firstRowFirstColumn="0" w:firstRowLastColumn="0" w:lastRowFirstColumn="0" w:lastRowLastColumn="0"/>
            <w:tcW w:w="0" w:type="dxa"/>
          </w:tcPr>
          <w:p w14:paraId="4FCC67D4" w14:textId="77777777" w:rsidR="001D6C13" w:rsidRDefault="001D6C13" w:rsidP="00D9503B"/>
        </w:tc>
        <w:tc>
          <w:tcPr>
            <w:tcW w:w="4045" w:type="dxa"/>
            <w:gridSpan w:val="3"/>
          </w:tcPr>
          <w:p w14:paraId="6FB802A9" w14:textId="77777777" w:rsidR="001D6C13" w:rsidRPr="00A97A2B" w:rsidRDefault="001D6C13" w:rsidP="00D9503B">
            <w:pPr>
              <w:cnfStyle w:val="000000000000" w:firstRow="0" w:lastRow="0" w:firstColumn="0" w:lastColumn="0" w:oddVBand="0" w:evenVBand="0" w:oddHBand="0" w:evenHBand="0" w:firstRowFirstColumn="0" w:firstRowLastColumn="0" w:lastRowFirstColumn="0" w:lastRowLastColumn="0"/>
              <w:rPr>
                <w:b/>
              </w:rPr>
            </w:pPr>
            <w:r w:rsidRPr="00A97A2B">
              <w:rPr>
                <w:b/>
              </w:rPr>
              <w:t>MacLeod-Boynton coordinates</w:t>
            </w:r>
          </w:p>
        </w:tc>
      </w:tr>
      <w:tr w:rsidR="001D6C13" w:rsidRPr="006F39AF" w14:paraId="444B5CA4"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0" w:type="dxa"/>
          </w:tcPr>
          <w:p w14:paraId="33984378" w14:textId="77777777" w:rsidR="001D6C13" w:rsidRDefault="001D6C13" w:rsidP="00D9503B"/>
        </w:tc>
        <w:tc>
          <w:tcPr>
            <w:tcW w:w="1403" w:type="dxa"/>
          </w:tcPr>
          <w:p w14:paraId="73613127" w14:textId="77777777" w:rsidR="001D6C13" w:rsidRPr="006F39AF" w:rsidRDefault="001D6C13" w:rsidP="00D9503B">
            <w:pPr>
              <w:cnfStyle w:val="000000100000" w:firstRow="0" w:lastRow="0" w:firstColumn="0" w:lastColumn="0" w:oddVBand="0" w:evenVBand="0" w:oddHBand="1" w:evenHBand="0" w:firstRowFirstColumn="0" w:firstRowLastColumn="0" w:lastRowFirstColumn="0" w:lastRowLastColumn="0"/>
            </w:pPr>
            <w:r>
              <w:t>L/(L+M)</w:t>
            </w:r>
          </w:p>
        </w:tc>
        <w:tc>
          <w:tcPr>
            <w:tcW w:w="0" w:type="dxa"/>
          </w:tcPr>
          <w:p w14:paraId="72A79359" w14:textId="77777777" w:rsidR="001D6C13" w:rsidRPr="006F39AF" w:rsidRDefault="001D6C13" w:rsidP="00D9503B">
            <w:pPr>
              <w:cnfStyle w:val="000000100000" w:firstRow="0" w:lastRow="0" w:firstColumn="0" w:lastColumn="0" w:oddVBand="0" w:evenVBand="0" w:oddHBand="1" w:evenHBand="0" w:firstRowFirstColumn="0" w:firstRowLastColumn="0" w:lastRowFirstColumn="0" w:lastRowLastColumn="0"/>
            </w:pPr>
            <w:r>
              <w:t>M/(L+M)</w:t>
            </w:r>
          </w:p>
        </w:tc>
        <w:tc>
          <w:tcPr>
            <w:tcW w:w="0" w:type="dxa"/>
          </w:tcPr>
          <w:p w14:paraId="21CCAE67" w14:textId="77777777" w:rsidR="001D6C13" w:rsidRPr="006F39AF" w:rsidRDefault="001D6C13" w:rsidP="00D9503B">
            <w:pPr>
              <w:cnfStyle w:val="000000100000" w:firstRow="0" w:lastRow="0" w:firstColumn="0" w:lastColumn="0" w:oddVBand="0" w:evenVBand="0" w:oddHBand="1" w:evenHBand="0" w:firstRowFirstColumn="0" w:firstRowLastColumn="0" w:lastRowFirstColumn="0" w:lastRowLastColumn="0"/>
            </w:pPr>
            <w:r>
              <w:t>S/(L+M)</w:t>
            </w:r>
          </w:p>
        </w:tc>
      </w:tr>
      <w:tr w:rsidR="001D6C13" w:rsidRPr="006F39AF" w14:paraId="210A3E13" w14:textId="77777777" w:rsidTr="00D9503B">
        <w:trPr>
          <w:gridAfter w:val="1"/>
          <w:wAfter w:w="81" w:type="dxa"/>
        </w:trPr>
        <w:tc>
          <w:tcPr>
            <w:cnfStyle w:val="001000000000" w:firstRow="0" w:lastRow="0" w:firstColumn="1" w:lastColumn="0" w:oddVBand="0" w:evenVBand="0" w:oddHBand="0" w:evenHBand="0" w:firstRowFirstColumn="0" w:firstRowLastColumn="0" w:lastRowFirstColumn="0" w:lastRowLastColumn="0"/>
            <w:tcW w:w="0" w:type="dxa"/>
          </w:tcPr>
          <w:p w14:paraId="1A2DD466" w14:textId="77777777" w:rsidR="001D6C13" w:rsidRPr="006F39AF" w:rsidRDefault="001D6C13" w:rsidP="00D9503B">
            <w:r w:rsidRPr="00EB0902">
              <w:t>Red</w:t>
            </w:r>
          </w:p>
        </w:tc>
        <w:tc>
          <w:tcPr>
            <w:tcW w:w="1403" w:type="dxa"/>
          </w:tcPr>
          <w:p w14:paraId="6B3A1835" w14:textId="77777777" w:rsidR="001D6C13" w:rsidRPr="006F39AF" w:rsidRDefault="001D6C13" w:rsidP="00D9503B">
            <w:pPr>
              <w:cnfStyle w:val="000000000000" w:firstRow="0" w:lastRow="0" w:firstColumn="0" w:lastColumn="0" w:oddVBand="0" w:evenVBand="0" w:oddHBand="0" w:evenHBand="0" w:firstRowFirstColumn="0" w:firstRowLastColumn="0" w:lastRowFirstColumn="0" w:lastRowLastColumn="0"/>
            </w:pPr>
            <w:r w:rsidRPr="006F39AF">
              <w:t>0.67</w:t>
            </w:r>
          </w:p>
        </w:tc>
        <w:tc>
          <w:tcPr>
            <w:tcW w:w="0" w:type="dxa"/>
          </w:tcPr>
          <w:p w14:paraId="2EBF8A36" w14:textId="77777777" w:rsidR="001D6C13" w:rsidRPr="006F39AF" w:rsidRDefault="001D6C13" w:rsidP="00D9503B">
            <w:pPr>
              <w:cnfStyle w:val="000000000000" w:firstRow="0" w:lastRow="0" w:firstColumn="0" w:lastColumn="0" w:oddVBand="0" w:evenVBand="0" w:oddHBand="0" w:evenHBand="0" w:firstRowFirstColumn="0" w:firstRowLastColumn="0" w:lastRowFirstColumn="0" w:lastRowLastColumn="0"/>
            </w:pPr>
            <w:r>
              <w:t>0.33</w:t>
            </w:r>
          </w:p>
        </w:tc>
        <w:tc>
          <w:tcPr>
            <w:tcW w:w="0" w:type="dxa"/>
          </w:tcPr>
          <w:p w14:paraId="05261542" w14:textId="77777777" w:rsidR="001D6C13" w:rsidRPr="006F39AF" w:rsidRDefault="001D6C13" w:rsidP="00D9503B">
            <w:pPr>
              <w:cnfStyle w:val="000000000000" w:firstRow="0" w:lastRow="0" w:firstColumn="0" w:lastColumn="0" w:oddVBand="0" w:evenVBand="0" w:oddHBand="0" w:evenHBand="0" w:firstRowFirstColumn="0" w:firstRowLastColumn="0" w:lastRowFirstColumn="0" w:lastRowLastColumn="0"/>
            </w:pPr>
            <w:r>
              <w:t>1.16</w:t>
            </w:r>
          </w:p>
        </w:tc>
      </w:tr>
      <w:tr w:rsidR="001D6C13" w:rsidRPr="006F39AF" w14:paraId="7E150260"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0" w:type="dxa"/>
          </w:tcPr>
          <w:p w14:paraId="20FC221E" w14:textId="77777777" w:rsidR="001D6C13" w:rsidRDefault="001D6C13" w:rsidP="00D9503B">
            <w:r w:rsidRPr="00EB0902">
              <w:t>Blue</w:t>
            </w:r>
          </w:p>
        </w:tc>
        <w:tc>
          <w:tcPr>
            <w:tcW w:w="1403" w:type="dxa"/>
          </w:tcPr>
          <w:p w14:paraId="03B589C1" w14:textId="77777777" w:rsidR="001D6C13" w:rsidRPr="006F39AF" w:rsidRDefault="001D6C13" w:rsidP="00D9503B">
            <w:pPr>
              <w:cnfStyle w:val="000000100000" w:firstRow="0" w:lastRow="0" w:firstColumn="0" w:lastColumn="0" w:oddVBand="0" w:evenVBand="0" w:oddHBand="1" w:evenHBand="0" w:firstRowFirstColumn="0" w:firstRowLastColumn="0" w:lastRowFirstColumn="0" w:lastRowLastColumn="0"/>
            </w:pPr>
            <w:r>
              <w:t>0.60</w:t>
            </w:r>
          </w:p>
        </w:tc>
        <w:tc>
          <w:tcPr>
            <w:tcW w:w="0" w:type="dxa"/>
          </w:tcPr>
          <w:p w14:paraId="66727512" w14:textId="77777777" w:rsidR="001D6C13" w:rsidRPr="006F39AF" w:rsidRDefault="001D6C13" w:rsidP="00D9503B">
            <w:pPr>
              <w:cnfStyle w:val="000000100000" w:firstRow="0" w:lastRow="0" w:firstColumn="0" w:lastColumn="0" w:oddVBand="0" w:evenVBand="0" w:oddHBand="1" w:evenHBand="0" w:firstRowFirstColumn="0" w:firstRowLastColumn="0" w:lastRowFirstColumn="0" w:lastRowLastColumn="0"/>
            </w:pPr>
            <w:r w:rsidRPr="006F39AF">
              <w:t>0.40</w:t>
            </w:r>
          </w:p>
        </w:tc>
        <w:tc>
          <w:tcPr>
            <w:tcW w:w="0" w:type="dxa"/>
          </w:tcPr>
          <w:p w14:paraId="50022A13" w14:textId="77777777" w:rsidR="001D6C13" w:rsidRPr="006F39AF" w:rsidRDefault="001D6C13" w:rsidP="00D9503B">
            <w:pPr>
              <w:cnfStyle w:val="000000100000" w:firstRow="0" w:lastRow="0" w:firstColumn="0" w:lastColumn="0" w:oddVBand="0" w:evenVBand="0" w:oddHBand="1" w:evenHBand="0" w:firstRowFirstColumn="0" w:firstRowLastColumn="0" w:lastRowFirstColumn="0" w:lastRowLastColumn="0"/>
            </w:pPr>
            <w:r w:rsidRPr="006F39AF">
              <w:t>2.10</w:t>
            </w:r>
          </w:p>
        </w:tc>
      </w:tr>
      <w:tr w:rsidR="001D6C13" w:rsidRPr="00DE0AE5" w14:paraId="0A55B8E2" w14:textId="77777777" w:rsidTr="00D9503B">
        <w:trPr>
          <w:gridAfter w:val="1"/>
          <w:wAfter w:w="81" w:type="dxa"/>
        </w:trPr>
        <w:tc>
          <w:tcPr>
            <w:cnfStyle w:val="001000000000" w:firstRow="0" w:lastRow="0" w:firstColumn="1" w:lastColumn="0" w:oddVBand="0" w:evenVBand="0" w:oddHBand="0" w:evenHBand="0" w:firstRowFirstColumn="0" w:firstRowLastColumn="0" w:lastRowFirstColumn="0" w:lastRowLastColumn="0"/>
            <w:tcW w:w="0" w:type="dxa"/>
          </w:tcPr>
          <w:p w14:paraId="07091729" w14:textId="77777777" w:rsidR="001D6C13" w:rsidRDefault="001D6C13" w:rsidP="00D9503B">
            <w:r w:rsidRPr="00EB0902">
              <w:t>Purple</w:t>
            </w:r>
          </w:p>
        </w:tc>
        <w:tc>
          <w:tcPr>
            <w:tcW w:w="1403" w:type="dxa"/>
          </w:tcPr>
          <w:p w14:paraId="02CA4429" w14:textId="77777777" w:rsidR="001D6C13" w:rsidRPr="00DE0AE5" w:rsidRDefault="001D6C13" w:rsidP="00D9503B">
            <w:pPr>
              <w:cnfStyle w:val="000000000000" w:firstRow="0" w:lastRow="0" w:firstColumn="0" w:lastColumn="0" w:oddVBand="0" w:evenVBand="0" w:oddHBand="0" w:evenHBand="0" w:firstRowFirstColumn="0" w:firstRowLastColumn="0" w:lastRowFirstColumn="0" w:lastRowLastColumn="0"/>
            </w:pPr>
            <w:r>
              <w:t>0.65</w:t>
            </w:r>
          </w:p>
        </w:tc>
        <w:tc>
          <w:tcPr>
            <w:tcW w:w="0" w:type="dxa"/>
          </w:tcPr>
          <w:p w14:paraId="24A57837" w14:textId="77777777" w:rsidR="001D6C13" w:rsidRPr="00DE0AE5" w:rsidRDefault="001D6C13" w:rsidP="00D9503B">
            <w:pPr>
              <w:cnfStyle w:val="000000000000" w:firstRow="0" w:lastRow="0" w:firstColumn="0" w:lastColumn="0" w:oddVBand="0" w:evenVBand="0" w:oddHBand="0" w:evenHBand="0" w:firstRowFirstColumn="0" w:firstRowLastColumn="0" w:lastRowFirstColumn="0" w:lastRowLastColumn="0"/>
            </w:pPr>
            <w:r w:rsidRPr="00DE0AE5">
              <w:t>0.35</w:t>
            </w:r>
          </w:p>
        </w:tc>
        <w:tc>
          <w:tcPr>
            <w:tcW w:w="0" w:type="dxa"/>
          </w:tcPr>
          <w:p w14:paraId="7B01ACF9" w14:textId="77777777" w:rsidR="001D6C13" w:rsidRPr="00DE0AE5" w:rsidRDefault="001D6C13" w:rsidP="00D9503B">
            <w:pPr>
              <w:cnfStyle w:val="000000000000" w:firstRow="0" w:lastRow="0" w:firstColumn="0" w:lastColumn="0" w:oddVBand="0" w:evenVBand="0" w:oddHBand="0" w:evenHBand="0" w:firstRowFirstColumn="0" w:firstRowLastColumn="0" w:lastRowFirstColumn="0" w:lastRowLastColumn="0"/>
            </w:pPr>
            <w:r>
              <w:t>1.98</w:t>
            </w:r>
          </w:p>
        </w:tc>
      </w:tr>
      <w:tr w:rsidR="001D6C13" w14:paraId="52206188"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0" w:type="dxa"/>
          </w:tcPr>
          <w:p w14:paraId="15A26349" w14:textId="77777777" w:rsidR="001D6C13" w:rsidRDefault="001D6C13" w:rsidP="00D9503B">
            <w:r w:rsidRPr="00EB0902">
              <w:t>Lime</w:t>
            </w:r>
          </w:p>
        </w:tc>
        <w:tc>
          <w:tcPr>
            <w:tcW w:w="1403" w:type="dxa"/>
          </w:tcPr>
          <w:p w14:paraId="11C7AF4E" w14:textId="77777777" w:rsidR="001D6C13" w:rsidRPr="00DE0AE5" w:rsidRDefault="001D6C13" w:rsidP="00D9503B">
            <w:pPr>
              <w:cnfStyle w:val="000000100000" w:firstRow="0" w:lastRow="0" w:firstColumn="0" w:lastColumn="0" w:oddVBand="0" w:evenVBand="0" w:oddHBand="1" w:evenHBand="0" w:firstRowFirstColumn="0" w:firstRowLastColumn="0" w:lastRowFirstColumn="0" w:lastRowLastColumn="0"/>
            </w:pPr>
            <w:r>
              <w:t>0.63</w:t>
            </w:r>
          </w:p>
        </w:tc>
        <w:tc>
          <w:tcPr>
            <w:tcW w:w="0" w:type="dxa"/>
          </w:tcPr>
          <w:p w14:paraId="349CF743" w14:textId="77777777" w:rsidR="001D6C13" w:rsidRPr="00DE0AE5" w:rsidRDefault="001D6C13" w:rsidP="00D9503B">
            <w:pPr>
              <w:cnfStyle w:val="000000100000" w:firstRow="0" w:lastRow="0" w:firstColumn="0" w:lastColumn="0" w:oddVBand="0" w:evenVBand="0" w:oddHBand="1" w:evenHBand="0" w:firstRowFirstColumn="0" w:firstRowLastColumn="0" w:lastRowFirstColumn="0" w:lastRowLastColumn="0"/>
            </w:pPr>
            <w:r w:rsidRPr="00DE0AE5">
              <w:t>0.37</w:t>
            </w:r>
          </w:p>
        </w:tc>
        <w:tc>
          <w:tcPr>
            <w:tcW w:w="0" w:type="dxa"/>
          </w:tcPr>
          <w:p w14:paraId="04C69A76" w14:textId="77777777" w:rsidR="001D6C13" w:rsidRDefault="001D6C13" w:rsidP="00D9503B">
            <w:pPr>
              <w:cnfStyle w:val="000000100000" w:firstRow="0" w:lastRow="0" w:firstColumn="0" w:lastColumn="0" w:oddVBand="0" w:evenVBand="0" w:oddHBand="1" w:evenHBand="0" w:firstRowFirstColumn="0" w:firstRowLastColumn="0" w:lastRowFirstColumn="0" w:lastRowLastColumn="0"/>
            </w:pPr>
            <w:r w:rsidRPr="00DE0AE5">
              <w:t>0.79</w:t>
            </w:r>
          </w:p>
        </w:tc>
      </w:tr>
      <w:tr w:rsidR="001D6C13" w:rsidRPr="006F39AF" w14:paraId="1558AA03" w14:textId="77777777" w:rsidTr="00D9503B">
        <w:trPr>
          <w:gridAfter w:val="1"/>
          <w:wAfter w:w="81" w:type="dxa"/>
          <w:trHeight w:val="80"/>
        </w:trPr>
        <w:tc>
          <w:tcPr>
            <w:cnfStyle w:val="001000000000" w:firstRow="0" w:lastRow="0" w:firstColumn="1" w:lastColumn="0" w:oddVBand="0" w:evenVBand="0" w:oddHBand="0" w:evenHBand="0" w:firstRowFirstColumn="0" w:firstRowLastColumn="0" w:lastRowFirstColumn="0" w:lastRowLastColumn="0"/>
            <w:tcW w:w="0" w:type="dxa"/>
          </w:tcPr>
          <w:p w14:paraId="3F4A6EE1" w14:textId="77777777" w:rsidR="001D6C13" w:rsidRDefault="001D6C13" w:rsidP="00D9503B">
            <w:r w:rsidRPr="00EB0902">
              <w:t>Yellow</w:t>
            </w:r>
          </w:p>
        </w:tc>
        <w:tc>
          <w:tcPr>
            <w:tcW w:w="1403" w:type="dxa"/>
          </w:tcPr>
          <w:p w14:paraId="258C8ABA" w14:textId="77777777" w:rsidR="001D6C13" w:rsidRPr="006F39AF" w:rsidRDefault="001D6C13" w:rsidP="00D9503B">
            <w:pPr>
              <w:cnfStyle w:val="000000000000" w:firstRow="0" w:lastRow="0" w:firstColumn="0" w:lastColumn="0" w:oddVBand="0" w:evenVBand="0" w:oddHBand="0" w:evenHBand="0" w:firstRowFirstColumn="0" w:firstRowLastColumn="0" w:lastRowFirstColumn="0" w:lastRowLastColumn="0"/>
            </w:pPr>
            <w:r>
              <w:t>0.65</w:t>
            </w:r>
          </w:p>
        </w:tc>
        <w:tc>
          <w:tcPr>
            <w:tcW w:w="0" w:type="dxa"/>
          </w:tcPr>
          <w:p w14:paraId="1BB2C502" w14:textId="77777777" w:rsidR="001D6C13" w:rsidRPr="006F39AF" w:rsidRDefault="001D6C13" w:rsidP="00D9503B">
            <w:pPr>
              <w:cnfStyle w:val="000000000000" w:firstRow="0" w:lastRow="0" w:firstColumn="0" w:lastColumn="0" w:oddVBand="0" w:evenVBand="0" w:oddHBand="0" w:evenHBand="0" w:firstRowFirstColumn="0" w:firstRowLastColumn="0" w:lastRowFirstColumn="0" w:lastRowLastColumn="0"/>
            </w:pPr>
            <w:r w:rsidRPr="006F39AF">
              <w:t>0.35</w:t>
            </w:r>
          </w:p>
        </w:tc>
        <w:tc>
          <w:tcPr>
            <w:tcW w:w="0" w:type="dxa"/>
          </w:tcPr>
          <w:p w14:paraId="343CA37C" w14:textId="77777777" w:rsidR="001D6C13" w:rsidRPr="006F39AF" w:rsidRDefault="001D6C13" w:rsidP="00D9503B">
            <w:pPr>
              <w:cnfStyle w:val="000000000000" w:firstRow="0" w:lastRow="0" w:firstColumn="0" w:lastColumn="0" w:oddVBand="0" w:evenVBand="0" w:oddHBand="0" w:evenHBand="0" w:firstRowFirstColumn="0" w:firstRowLastColumn="0" w:lastRowFirstColumn="0" w:lastRowLastColumn="0"/>
            </w:pPr>
            <w:r w:rsidRPr="006F39AF">
              <w:t>0.76</w:t>
            </w:r>
          </w:p>
        </w:tc>
      </w:tr>
      <w:tr w:rsidR="001D6C13" w14:paraId="2B857BE2"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0" w:type="dxa"/>
          </w:tcPr>
          <w:p w14:paraId="057EE007" w14:textId="77777777" w:rsidR="001D6C13" w:rsidRPr="006F39AF" w:rsidRDefault="001D6C13" w:rsidP="00D9503B">
            <w:r w:rsidRPr="00EB0902">
              <w:t>Green</w:t>
            </w:r>
          </w:p>
        </w:tc>
        <w:tc>
          <w:tcPr>
            <w:tcW w:w="1403" w:type="dxa"/>
          </w:tcPr>
          <w:p w14:paraId="6F652317" w14:textId="77777777" w:rsidR="001D6C13" w:rsidRPr="006F39AF" w:rsidRDefault="001D6C13" w:rsidP="00D9503B">
            <w:pPr>
              <w:cnfStyle w:val="000000100000" w:firstRow="0" w:lastRow="0" w:firstColumn="0" w:lastColumn="0" w:oddVBand="0" w:evenVBand="0" w:oddHBand="1" w:evenHBand="0" w:firstRowFirstColumn="0" w:firstRowLastColumn="0" w:lastRowFirstColumn="0" w:lastRowLastColumn="0"/>
            </w:pPr>
            <w:r w:rsidRPr="006F39AF">
              <w:t>0.60</w:t>
            </w:r>
          </w:p>
        </w:tc>
        <w:tc>
          <w:tcPr>
            <w:tcW w:w="0" w:type="dxa"/>
          </w:tcPr>
          <w:p w14:paraId="16000C30" w14:textId="77777777" w:rsidR="001D6C13" w:rsidRPr="006F39AF" w:rsidRDefault="001D6C13" w:rsidP="00D9503B">
            <w:pPr>
              <w:cnfStyle w:val="000000100000" w:firstRow="0" w:lastRow="0" w:firstColumn="0" w:lastColumn="0" w:oddVBand="0" w:evenVBand="0" w:oddHBand="1" w:evenHBand="0" w:firstRowFirstColumn="0" w:firstRowLastColumn="0" w:lastRowFirstColumn="0" w:lastRowLastColumn="0"/>
            </w:pPr>
            <w:r>
              <w:t>0.40</w:t>
            </w:r>
          </w:p>
        </w:tc>
        <w:tc>
          <w:tcPr>
            <w:tcW w:w="0" w:type="dxa"/>
          </w:tcPr>
          <w:p w14:paraId="1AE05765" w14:textId="77777777" w:rsidR="001D6C13" w:rsidRDefault="001D6C13" w:rsidP="00D9503B">
            <w:pPr>
              <w:cnfStyle w:val="000000100000" w:firstRow="0" w:lastRow="0" w:firstColumn="0" w:lastColumn="0" w:oddVBand="0" w:evenVBand="0" w:oddHBand="1" w:evenHBand="0" w:firstRowFirstColumn="0" w:firstRowLastColumn="0" w:lastRowFirstColumn="0" w:lastRowLastColumn="0"/>
            </w:pPr>
            <w:r>
              <w:t>1.02</w:t>
            </w:r>
          </w:p>
        </w:tc>
      </w:tr>
      <w:tr w:rsidR="001D6C13" w14:paraId="65914D00" w14:textId="77777777" w:rsidTr="00D9503B">
        <w:tc>
          <w:tcPr>
            <w:cnfStyle w:val="001000000000" w:firstRow="0" w:lastRow="0" w:firstColumn="1" w:lastColumn="0" w:oddVBand="0" w:evenVBand="0" w:oddHBand="0" w:evenHBand="0" w:firstRowFirstColumn="0" w:firstRowLastColumn="0" w:lastRowFirstColumn="0" w:lastRowLastColumn="0"/>
            <w:tcW w:w="5446" w:type="dxa"/>
            <w:gridSpan w:val="5"/>
          </w:tcPr>
          <w:p w14:paraId="3AEE5DCD" w14:textId="77777777" w:rsidR="001D6C13" w:rsidRDefault="001D6C13" w:rsidP="00D9503B">
            <w:pPr>
              <w:jc w:val="center"/>
            </w:pPr>
            <w:r>
              <w:t>CIE 1931 coordinates</w:t>
            </w:r>
          </w:p>
        </w:tc>
      </w:tr>
      <w:tr w:rsidR="001D6C13" w:rsidRPr="00EB0902" w14:paraId="001052F1"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1243D670" w14:textId="77777777" w:rsidR="001D6C13" w:rsidRPr="00EB0902" w:rsidRDefault="001D6C13" w:rsidP="00D9503B"/>
        </w:tc>
        <w:tc>
          <w:tcPr>
            <w:tcW w:w="1403" w:type="dxa"/>
          </w:tcPr>
          <w:p w14:paraId="4F864D92"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pPr>
            <w:r>
              <w:t>x</w:t>
            </w:r>
          </w:p>
        </w:tc>
        <w:tc>
          <w:tcPr>
            <w:tcW w:w="1321" w:type="dxa"/>
          </w:tcPr>
          <w:p w14:paraId="6E5AAD6F" w14:textId="77777777" w:rsidR="001D6C13" w:rsidRPr="00EB0902" w:rsidRDefault="001D6C13" w:rsidP="00D9503B">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Cs w:val="24"/>
              </w:rPr>
            </w:pPr>
            <w:r>
              <w:rPr>
                <w:color w:val="000000"/>
                <w:szCs w:val="24"/>
              </w:rPr>
              <w:t>y</w:t>
            </w:r>
          </w:p>
        </w:tc>
        <w:tc>
          <w:tcPr>
            <w:tcW w:w="1321" w:type="dxa"/>
          </w:tcPr>
          <w:p w14:paraId="27BC5B89"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rPr>
                <w:color w:val="000000"/>
                <w:szCs w:val="24"/>
              </w:rPr>
            </w:pPr>
            <w:r>
              <w:rPr>
                <w:color w:val="000000"/>
                <w:szCs w:val="24"/>
              </w:rPr>
              <w:t>Y</w:t>
            </w:r>
          </w:p>
        </w:tc>
      </w:tr>
      <w:tr w:rsidR="001D6C13" w:rsidRPr="00EB0902" w14:paraId="28C03489" w14:textId="77777777" w:rsidTr="00D9503B">
        <w:trPr>
          <w:gridAfter w:val="1"/>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0D4A958F" w14:textId="77777777" w:rsidR="001D6C13" w:rsidRPr="00EB0902" w:rsidRDefault="001D6C13" w:rsidP="00D9503B">
            <w:r w:rsidRPr="00EB0902">
              <w:t>Red</w:t>
            </w:r>
          </w:p>
        </w:tc>
        <w:tc>
          <w:tcPr>
            <w:tcW w:w="1403" w:type="dxa"/>
          </w:tcPr>
          <w:p w14:paraId="015856A9"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pPr>
            <w:r w:rsidRPr="00EB0902">
              <w:rPr>
                <w:color w:val="000000"/>
                <w:szCs w:val="24"/>
              </w:rPr>
              <w:t xml:space="preserve"> </w:t>
            </w:r>
            <w:r>
              <w:rPr>
                <w:color w:val="000000"/>
                <w:szCs w:val="24"/>
              </w:rPr>
              <w:t>0.3521</w:t>
            </w:r>
            <w:r w:rsidRPr="00EB0902">
              <w:rPr>
                <w:color w:val="000000"/>
                <w:szCs w:val="24"/>
              </w:rPr>
              <w:t xml:space="preserve"> </w:t>
            </w:r>
          </w:p>
        </w:tc>
        <w:tc>
          <w:tcPr>
            <w:tcW w:w="1321" w:type="dxa"/>
          </w:tcPr>
          <w:p w14:paraId="35014C02" w14:textId="77777777" w:rsidR="001D6C13" w:rsidRPr="00EB0902" w:rsidRDefault="001D6C13" w:rsidP="00D9503B">
            <w:pPr>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4"/>
              </w:rPr>
            </w:pPr>
            <w:r>
              <w:rPr>
                <w:color w:val="000000"/>
                <w:szCs w:val="24"/>
              </w:rPr>
              <w:t>0.2966</w:t>
            </w:r>
          </w:p>
        </w:tc>
        <w:tc>
          <w:tcPr>
            <w:tcW w:w="1321" w:type="dxa"/>
          </w:tcPr>
          <w:p w14:paraId="0DCDBC5F"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rPr>
                <w:szCs w:val="24"/>
              </w:rPr>
            </w:pPr>
            <w:r>
              <w:rPr>
                <w:color w:val="000000"/>
                <w:szCs w:val="24"/>
              </w:rPr>
              <w:t>49.89</w:t>
            </w:r>
          </w:p>
        </w:tc>
      </w:tr>
      <w:tr w:rsidR="001D6C13" w:rsidRPr="00EB0902" w14:paraId="59BB7DFB"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70AC2773" w14:textId="77777777" w:rsidR="001D6C13" w:rsidRPr="00EB0902" w:rsidRDefault="001D6C13" w:rsidP="00D9503B">
            <w:r w:rsidRPr="00EB0902">
              <w:t>Blue</w:t>
            </w:r>
          </w:p>
        </w:tc>
        <w:tc>
          <w:tcPr>
            <w:tcW w:w="1403" w:type="dxa"/>
          </w:tcPr>
          <w:p w14:paraId="17724766"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pPr>
            <w:r w:rsidRPr="00EB0902">
              <w:rPr>
                <w:color w:val="000000"/>
                <w:szCs w:val="24"/>
              </w:rPr>
              <w:t xml:space="preserve"> </w:t>
            </w:r>
            <w:r>
              <w:rPr>
                <w:color w:val="000000"/>
                <w:szCs w:val="24"/>
              </w:rPr>
              <w:t>0.2251</w:t>
            </w:r>
            <w:r w:rsidRPr="00EB0902">
              <w:rPr>
                <w:color w:val="000000"/>
                <w:szCs w:val="24"/>
              </w:rPr>
              <w:t xml:space="preserve">      </w:t>
            </w:r>
          </w:p>
        </w:tc>
        <w:tc>
          <w:tcPr>
            <w:tcW w:w="1321" w:type="dxa"/>
          </w:tcPr>
          <w:p w14:paraId="1629E368" w14:textId="77777777" w:rsidR="001D6C13" w:rsidRPr="00EB0902" w:rsidRDefault="001D6C13" w:rsidP="00D9503B">
            <w:pPr>
              <w:autoSpaceDE w:val="0"/>
              <w:autoSpaceDN w:val="0"/>
              <w:adjustRightInd w:val="0"/>
              <w:cnfStyle w:val="000000100000" w:firstRow="0" w:lastRow="0" w:firstColumn="0" w:lastColumn="0" w:oddVBand="0" w:evenVBand="0" w:oddHBand="1" w:evenHBand="0" w:firstRowFirstColumn="0" w:firstRowLastColumn="0" w:lastRowFirstColumn="0" w:lastRowLastColumn="0"/>
              <w:rPr>
                <w:szCs w:val="24"/>
              </w:rPr>
            </w:pPr>
            <w:r>
              <w:rPr>
                <w:color w:val="000000"/>
                <w:szCs w:val="24"/>
              </w:rPr>
              <w:t>0.2439</w:t>
            </w:r>
          </w:p>
        </w:tc>
        <w:tc>
          <w:tcPr>
            <w:tcW w:w="1321" w:type="dxa"/>
          </w:tcPr>
          <w:p w14:paraId="6005CDF8"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rPr>
                <w:szCs w:val="24"/>
              </w:rPr>
            </w:pPr>
            <w:r>
              <w:rPr>
                <w:color w:val="000000"/>
                <w:szCs w:val="24"/>
              </w:rPr>
              <w:t>49.89</w:t>
            </w:r>
          </w:p>
        </w:tc>
      </w:tr>
      <w:tr w:rsidR="001D6C13" w:rsidRPr="00EB0902" w14:paraId="2EB7CB08" w14:textId="77777777" w:rsidTr="00D9503B">
        <w:trPr>
          <w:gridAfter w:val="1"/>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08DCECB0" w14:textId="77777777" w:rsidR="001D6C13" w:rsidRPr="00EB0902" w:rsidRDefault="001D6C13" w:rsidP="00D9503B">
            <w:r w:rsidRPr="00EB0902">
              <w:t>Purple</w:t>
            </w:r>
          </w:p>
        </w:tc>
        <w:tc>
          <w:tcPr>
            <w:tcW w:w="1403" w:type="dxa"/>
          </w:tcPr>
          <w:p w14:paraId="1E70E1FF"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pPr>
            <w:r w:rsidRPr="00EB0902">
              <w:rPr>
                <w:color w:val="000000"/>
                <w:szCs w:val="24"/>
              </w:rPr>
              <w:t xml:space="preserve"> </w:t>
            </w:r>
            <w:r>
              <w:rPr>
                <w:color w:val="000000"/>
                <w:szCs w:val="24"/>
              </w:rPr>
              <w:t>0.2891</w:t>
            </w:r>
            <w:r w:rsidRPr="00EB0902">
              <w:rPr>
                <w:color w:val="000000"/>
                <w:szCs w:val="24"/>
              </w:rPr>
              <w:t xml:space="preserve">    </w:t>
            </w:r>
          </w:p>
        </w:tc>
        <w:tc>
          <w:tcPr>
            <w:tcW w:w="1321" w:type="dxa"/>
          </w:tcPr>
          <w:p w14:paraId="6B9AC71B" w14:textId="77777777" w:rsidR="001D6C13" w:rsidRPr="00EB0902" w:rsidRDefault="001D6C13" w:rsidP="00D9503B">
            <w:pPr>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4"/>
              </w:rPr>
            </w:pPr>
            <w:r>
              <w:rPr>
                <w:color w:val="000000"/>
                <w:szCs w:val="24"/>
              </w:rPr>
              <w:t>0.2339</w:t>
            </w:r>
          </w:p>
        </w:tc>
        <w:tc>
          <w:tcPr>
            <w:tcW w:w="1321" w:type="dxa"/>
          </w:tcPr>
          <w:p w14:paraId="2BD53DFD"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rPr>
                <w:szCs w:val="24"/>
              </w:rPr>
            </w:pPr>
            <w:r>
              <w:rPr>
                <w:color w:val="000000"/>
                <w:szCs w:val="24"/>
              </w:rPr>
              <w:t>49.89</w:t>
            </w:r>
          </w:p>
        </w:tc>
      </w:tr>
      <w:tr w:rsidR="001D6C13" w:rsidRPr="00EB0902" w14:paraId="163D86DC"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5BF4CD9E" w14:textId="77777777" w:rsidR="001D6C13" w:rsidRPr="00EB0902" w:rsidRDefault="001D6C13" w:rsidP="00D9503B">
            <w:r w:rsidRPr="00EB0902">
              <w:t>Lime</w:t>
            </w:r>
          </w:p>
        </w:tc>
        <w:tc>
          <w:tcPr>
            <w:tcW w:w="1403" w:type="dxa"/>
          </w:tcPr>
          <w:p w14:paraId="59810CD3"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pPr>
            <w:r w:rsidRPr="00EB0902">
              <w:rPr>
                <w:color w:val="000000"/>
                <w:szCs w:val="24"/>
              </w:rPr>
              <w:t xml:space="preserve"> </w:t>
            </w:r>
            <w:r>
              <w:rPr>
                <w:color w:val="000000"/>
                <w:szCs w:val="24"/>
              </w:rPr>
              <w:t>0.3103</w:t>
            </w:r>
            <w:r w:rsidRPr="00EB0902">
              <w:rPr>
                <w:color w:val="000000"/>
                <w:szCs w:val="24"/>
              </w:rPr>
              <w:t xml:space="preserve">     </w:t>
            </w:r>
          </w:p>
        </w:tc>
        <w:tc>
          <w:tcPr>
            <w:tcW w:w="1321" w:type="dxa"/>
          </w:tcPr>
          <w:p w14:paraId="46D5E01B" w14:textId="77777777" w:rsidR="001D6C13" w:rsidRPr="00EB0902" w:rsidRDefault="001D6C13" w:rsidP="00D9503B">
            <w:pPr>
              <w:autoSpaceDE w:val="0"/>
              <w:autoSpaceDN w:val="0"/>
              <w:adjustRightInd w:val="0"/>
              <w:cnfStyle w:val="000000100000" w:firstRow="0" w:lastRow="0" w:firstColumn="0" w:lastColumn="0" w:oddVBand="0" w:evenVBand="0" w:oddHBand="1" w:evenHBand="0" w:firstRowFirstColumn="0" w:firstRowLastColumn="0" w:lastRowFirstColumn="0" w:lastRowLastColumn="0"/>
              <w:rPr>
                <w:szCs w:val="24"/>
              </w:rPr>
            </w:pPr>
            <w:r>
              <w:rPr>
                <w:color w:val="000000"/>
                <w:szCs w:val="24"/>
              </w:rPr>
              <w:t>0.3795</w:t>
            </w:r>
          </w:p>
        </w:tc>
        <w:tc>
          <w:tcPr>
            <w:tcW w:w="1321" w:type="dxa"/>
          </w:tcPr>
          <w:p w14:paraId="16034367"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rPr>
                <w:szCs w:val="24"/>
              </w:rPr>
            </w:pPr>
            <w:r>
              <w:rPr>
                <w:color w:val="000000"/>
                <w:szCs w:val="24"/>
              </w:rPr>
              <w:t>49.89</w:t>
            </w:r>
          </w:p>
        </w:tc>
      </w:tr>
      <w:tr w:rsidR="001D6C13" w:rsidRPr="00EB0902" w14:paraId="058B30D4" w14:textId="77777777" w:rsidTr="00D9503B">
        <w:trPr>
          <w:gridAfter w:val="1"/>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516B617D" w14:textId="77777777" w:rsidR="001D6C13" w:rsidRPr="00EB0902" w:rsidRDefault="001D6C13" w:rsidP="00D9503B">
            <w:r w:rsidRPr="00EB0902">
              <w:t>Yellow</w:t>
            </w:r>
          </w:p>
        </w:tc>
        <w:tc>
          <w:tcPr>
            <w:tcW w:w="1403" w:type="dxa"/>
          </w:tcPr>
          <w:p w14:paraId="1F87E1C3"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pPr>
            <w:r w:rsidRPr="00EB0902">
              <w:rPr>
                <w:color w:val="000000"/>
                <w:szCs w:val="24"/>
              </w:rPr>
              <w:t xml:space="preserve"> </w:t>
            </w:r>
            <w:r>
              <w:rPr>
                <w:color w:val="000000"/>
                <w:szCs w:val="24"/>
              </w:rPr>
              <w:t>0.3481</w:t>
            </w:r>
            <w:r w:rsidRPr="00EB0902">
              <w:rPr>
                <w:color w:val="000000"/>
                <w:szCs w:val="24"/>
              </w:rPr>
              <w:t xml:space="preserve"> </w:t>
            </w:r>
          </w:p>
        </w:tc>
        <w:tc>
          <w:tcPr>
            <w:tcW w:w="1321" w:type="dxa"/>
          </w:tcPr>
          <w:p w14:paraId="3AECB827" w14:textId="77777777" w:rsidR="001D6C13" w:rsidRPr="00EB0902" w:rsidRDefault="001D6C13" w:rsidP="00D9503B">
            <w:pPr>
              <w:autoSpaceDE w:val="0"/>
              <w:autoSpaceDN w:val="0"/>
              <w:adjustRightInd w:val="0"/>
              <w:cnfStyle w:val="000000000000" w:firstRow="0" w:lastRow="0" w:firstColumn="0" w:lastColumn="0" w:oddVBand="0" w:evenVBand="0" w:oddHBand="0" w:evenHBand="0" w:firstRowFirstColumn="0" w:firstRowLastColumn="0" w:lastRowFirstColumn="0" w:lastRowLastColumn="0"/>
              <w:rPr>
                <w:szCs w:val="24"/>
              </w:rPr>
            </w:pPr>
            <w:r>
              <w:rPr>
                <w:color w:val="000000"/>
                <w:szCs w:val="24"/>
              </w:rPr>
              <w:t>0.3645</w:t>
            </w:r>
          </w:p>
        </w:tc>
        <w:tc>
          <w:tcPr>
            <w:tcW w:w="1321" w:type="dxa"/>
          </w:tcPr>
          <w:p w14:paraId="2661807E" w14:textId="77777777" w:rsidR="001D6C13" w:rsidRPr="00EB0902" w:rsidRDefault="001D6C13" w:rsidP="00D9503B">
            <w:pPr>
              <w:cnfStyle w:val="000000000000" w:firstRow="0" w:lastRow="0" w:firstColumn="0" w:lastColumn="0" w:oddVBand="0" w:evenVBand="0" w:oddHBand="0" w:evenHBand="0" w:firstRowFirstColumn="0" w:firstRowLastColumn="0" w:lastRowFirstColumn="0" w:lastRowLastColumn="0"/>
              <w:rPr>
                <w:szCs w:val="24"/>
              </w:rPr>
            </w:pPr>
            <w:r>
              <w:rPr>
                <w:color w:val="000000"/>
                <w:szCs w:val="24"/>
              </w:rPr>
              <w:t>49.89</w:t>
            </w:r>
          </w:p>
        </w:tc>
      </w:tr>
      <w:tr w:rsidR="001D6C13" w:rsidRPr="00EB0902" w14:paraId="6739CED3" w14:textId="77777777" w:rsidTr="00D9503B">
        <w:trPr>
          <w:gridAfter w:val="1"/>
          <w:cnfStyle w:val="000000100000" w:firstRow="0" w:lastRow="0" w:firstColumn="0" w:lastColumn="0" w:oddVBand="0" w:evenVBand="0" w:oddHBand="1" w:evenHBand="0" w:firstRowFirstColumn="0" w:firstRowLastColumn="0" w:lastRowFirstColumn="0" w:lastRowLastColumn="0"/>
          <w:wAfter w:w="81" w:type="dxa"/>
        </w:trPr>
        <w:tc>
          <w:tcPr>
            <w:cnfStyle w:val="001000000000" w:firstRow="0" w:lastRow="0" w:firstColumn="1" w:lastColumn="0" w:oddVBand="0" w:evenVBand="0" w:oddHBand="0" w:evenHBand="0" w:firstRowFirstColumn="0" w:firstRowLastColumn="0" w:lastRowFirstColumn="0" w:lastRowLastColumn="0"/>
            <w:tcW w:w="1320" w:type="dxa"/>
          </w:tcPr>
          <w:p w14:paraId="47DCDA54" w14:textId="77777777" w:rsidR="001D6C13" w:rsidRPr="00EB0902" w:rsidRDefault="001D6C13" w:rsidP="00D9503B">
            <w:r w:rsidRPr="00EB0902">
              <w:t>Green</w:t>
            </w:r>
          </w:p>
        </w:tc>
        <w:tc>
          <w:tcPr>
            <w:tcW w:w="1403" w:type="dxa"/>
          </w:tcPr>
          <w:p w14:paraId="7EB0B3E2"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pPr>
            <w:r w:rsidRPr="00EB0902">
              <w:rPr>
                <w:color w:val="000000"/>
                <w:szCs w:val="24"/>
              </w:rPr>
              <w:t xml:space="preserve"> </w:t>
            </w:r>
            <w:r>
              <w:rPr>
                <w:color w:val="000000"/>
                <w:szCs w:val="24"/>
              </w:rPr>
              <w:t>0.2618</w:t>
            </w:r>
            <w:r w:rsidRPr="00EB0902">
              <w:rPr>
                <w:color w:val="000000"/>
                <w:szCs w:val="24"/>
              </w:rPr>
              <w:t xml:space="preserve">     </w:t>
            </w:r>
          </w:p>
        </w:tc>
        <w:tc>
          <w:tcPr>
            <w:tcW w:w="1321" w:type="dxa"/>
          </w:tcPr>
          <w:p w14:paraId="5BF1F078" w14:textId="77777777" w:rsidR="001D6C13" w:rsidRPr="00EB0902" w:rsidRDefault="001D6C13" w:rsidP="00D9503B">
            <w:pPr>
              <w:autoSpaceDE w:val="0"/>
              <w:autoSpaceDN w:val="0"/>
              <w:adjustRightInd w:val="0"/>
              <w:cnfStyle w:val="000000100000" w:firstRow="0" w:lastRow="0" w:firstColumn="0" w:lastColumn="0" w:oddVBand="0" w:evenVBand="0" w:oddHBand="1" w:evenHBand="0" w:firstRowFirstColumn="0" w:firstRowLastColumn="0" w:lastRowFirstColumn="0" w:lastRowLastColumn="0"/>
              <w:rPr>
                <w:szCs w:val="24"/>
              </w:rPr>
            </w:pPr>
            <w:r>
              <w:rPr>
                <w:color w:val="000000"/>
                <w:szCs w:val="24"/>
              </w:rPr>
              <w:t>0.3612</w:t>
            </w:r>
          </w:p>
        </w:tc>
        <w:tc>
          <w:tcPr>
            <w:tcW w:w="1321" w:type="dxa"/>
          </w:tcPr>
          <w:p w14:paraId="6BA2FFBC" w14:textId="77777777" w:rsidR="001D6C13" w:rsidRPr="00EB0902" w:rsidRDefault="001D6C13" w:rsidP="00D9503B">
            <w:pPr>
              <w:cnfStyle w:val="000000100000" w:firstRow="0" w:lastRow="0" w:firstColumn="0" w:lastColumn="0" w:oddVBand="0" w:evenVBand="0" w:oddHBand="1" w:evenHBand="0" w:firstRowFirstColumn="0" w:firstRowLastColumn="0" w:lastRowFirstColumn="0" w:lastRowLastColumn="0"/>
              <w:rPr>
                <w:szCs w:val="24"/>
              </w:rPr>
            </w:pPr>
            <w:r>
              <w:rPr>
                <w:color w:val="000000"/>
                <w:szCs w:val="24"/>
              </w:rPr>
              <w:t>49.89</w:t>
            </w:r>
          </w:p>
        </w:tc>
      </w:tr>
    </w:tbl>
    <w:p w14:paraId="2FC0547D" w14:textId="77777777" w:rsidR="001D6C13" w:rsidRDefault="001D6C13" w:rsidP="001D6C13"/>
    <w:p w14:paraId="43F56636" w14:textId="77777777" w:rsidR="002E047D" w:rsidRDefault="002E047D" w:rsidP="002E047D"/>
    <w:p w14:paraId="20EE480B" w14:textId="00ECC389" w:rsidR="001D6C13" w:rsidRPr="001D6C13" w:rsidRDefault="001D6C13" w:rsidP="001D6C13">
      <w:pPr>
        <w:rPr>
          <w:bCs/>
          <w:i/>
        </w:rPr>
      </w:pPr>
      <w:r>
        <w:rPr>
          <w:noProof/>
          <w:lang w:eastAsia="en-GB"/>
        </w:rPr>
        <w:lastRenderedPageBreak/>
        <w:drawing>
          <wp:inline distT="0" distB="0" distL="0" distR="0" wp14:anchorId="6FB0F485" wp14:editId="242C2798">
            <wp:extent cx="5731510" cy="46786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9">
                      <a:extLst>
                        <a:ext uri="{28A0092B-C50C-407E-A947-70E740481C1C}">
                          <a14:useLocalDpi xmlns:a14="http://schemas.microsoft.com/office/drawing/2010/main" val="0"/>
                        </a:ext>
                      </a:extLst>
                    </a:blip>
                    <a:stretch>
                      <a:fillRect/>
                    </a:stretch>
                  </pic:blipFill>
                  <pic:spPr>
                    <a:xfrm>
                      <a:off x="0" y="0"/>
                      <a:ext cx="5731510" cy="4678680"/>
                    </a:xfrm>
                    <a:prstGeom prst="rect">
                      <a:avLst/>
                    </a:prstGeom>
                  </pic:spPr>
                </pic:pic>
              </a:graphicData>
            </a:graphic>
          </wp:inline>
        </w:drawing>
      </w:r>
      <w:r w:rsidRPr="001D6C13">
        <w:rPr>
          <w:b/>
          <w:bCs/>
          <w:i/>
        </w:rPr>
        <w:t xml:space="preserve">Figure 1. Colour spaces and stimulus colours. </w:t>
      </w:r>
      <w:r w:rsidRPr="001D6C13">
        <w:rPr>
          <w:bCs/>
          <w:i/>
        </w:rPr>
        <w:t xml:space="preserve">A) Colour spaces. On the left, a hue space is represented, defined by the colour-opponent axes red-green and blue-yellow; on the right, a cone-opponent space is represented, and in its centre are denoted relative positions of the unique hues that define the axes in the colour-opponent space (as per Wuerger, Atkinson and Cropper, 2005) to indicate that the two spaces do not map onto each other in a simple way. B) Stimuli used in our experiments are represented in the colour-opponent space, with the four unique hues (Red, Blue, Green and Yellow) from experiment 1 on the left hand side, and the four mixed hues (Red, Purple, Blue, Lime) from experiment 2 on the right hand side. Note that while the distances between the different hues in the colour-opponent space are </w:t>
      </w:r>
      <w:r w:rsidRPr="001D6C13">
        <w:rPr>
          <w:bCs/>
          <w:i/>
        </w:rPr>
        <w:lastRenderedPageBreak/>
        <w:t>approximately the same in experiment 1, they differ in experiment 2, with C2 (lime) being more distant from the other colours. The experimental conditions are shown below: participants attended two colours whilst ignoring the other two colours, giving three possible combinations of attended/unattended colours; two of these combinations required pairs of linearly separable colours to be attended and ignored (e.g., red &amp; blue, green &amp; yellow), and the third combination required pairs of linearly non-separable colours to be attended and ignored (e.g., red &amp; green, blue &amp; yellow). C) Stimuli used in our experiments are shown in MB space, which represents the excitations of the two cone-opponent chromatic mechanisms (L/(L+M) and S/(L+M)) relative to the background (depicted with an ‘X’ in the middle of the diagrams). We defined the colours using a perceptual colour space. In the MB colour space, RPBL in experiment 2 are more evenly spaced than RBGY in experiment 1, as blue is further from the other colours in experiment 1. This differs from the spacing in hue-based space, where the colours in experiment 1 are more evenly spaced and the colours in experiment 2 are unevenly spaced.</w:t>
      </w:r>
      <w:r w:rsidRPr="001D6C13" w:rsidDel="003C4C84">
        <w:rPr>
          <w:bCs/>
          <w:i/>
        </w:rPr>
        <w:t xml:space="preserve"> </w:t>
      </w:r>
    </w:p>
    <w:p w14:paraId="01729592" w14:textId="7A74D8E0" w:rsidR="002E047D" w:rsidRDefault="002E047D" w:rsidP="002E047D"/>
    <w:p w14:paraId="23E0BFDB" w14:textId="109FE333" w:rsidR="00E2712F" w:rsidRDefault="00C5111E" w:rsidP="00903309">
      <w:pPr>
        <w:rPr>
          <w:b/>
        </w:rPr>
      </w:pPr>
      <w:r>
        <w:tab/>
      </w:r>
      <w:r w:rsidR="00E2712F">
        <w:t>As depicted in Figure 2,</w:t>
      </w:r>
      <w:r>
        <w:t xml:space="preserve"> after </w:t>
      </w:r>
      <w:r w:rsidR="006F7D7C">
        <w:t xml:space="preserve">viewing </w:t>
      </w:r>
      <w:r>
        <w:t>a fixation cross that lasted around 3 seconds,</w:t>
      </w:r>
      <w:r w:rsidR="00E2712F">
        <w:t xml:space="preserve"> p</w:t>
      </w:r>
      <w:r>
        <w:t xml:space="preserve">articipants observed a cue for 600 </w:t>
      </w:r>
      <w:proofErr w:type="spellStart"/>
      <w:r>
        <w:t>ms</w:t>
      </w:r>
      <w:proofErr w:type="spellEnd"/>
      <w:r w:rsidR="006F7D7C">
        <w:t xml:space="preserve"> on each trial</w:t>
      </w:r>
      <w:r>
        <w:t>. T</w:t>
      </w:r>
      <w:r w:rsidR="001E6CFE">
        <w:t>his cue instructed them</w:t>
      </w:r>
      <w:r>
        <w:t xml:space="preserve"> to</w:t>
      </w:r>
      <w:r w:rsidR="00CA45CB" w:rsidRPr="003E7F9D">
        <w:t xml:space="preserve"> attend to two of the colours simultaneously and to detect brief coherent motion translations in </w:t>
      </w:r>
      <w:r w:rsidR="00095111">
        <w:t xml:space="preserve">either of </w:t>
      </w:r>
      <w:r w:rsidR="00CA45CB" w:rsidRPr="003E7F9D">
        <w:t>these colours while ignoring such events in the other two colours.</w:t>
      </w:r>
      <w:r w:rsidR="00E2712F">
        <w:t xml:space="preserve"> The</w:t>
      </w:r>
      <w:r>
        <w:t xml:space="preserve"> cue was followed by 0.75-1 seconds of fixation prior to the</w:t>
      </w:r>
      <w:r w:rsidR="006F7D7C">
        <w:t xml:space="preserve"> </w:t>
      </w:r>
      <w:r w:rsidR="00E2712F">
        <w:t>interval</w:t>
      </w:r>
      <w:r w:rsidR="006F7D7C">
        <w:t xml:space="preserve"> of flickering dot stimulation</w:t>
      </w:r>
      <w:r>
        <w:t>, which</w:t>
      </w:r>
      <w:r w:rsidR="00E2712F">
        <w:t xml:space="preserve"> lasted 3.14 seconds and could involve from zero to three coherent motion events</w:t>
      </w:r>
      <w:r>
        <w:t xml:space="preserve"> embedded within random</w:t>
      </w:r>
      <w:r w:rsidR="00683E04">
        <w:t>, independent dot</w:t>
      </w:r>
      <w:r>
        <w:t xml:space="preserve"> motion</w:t>
      </w:r>
      <w:r w:rsidR="00E2712F">
        <w:t>.</w:t>
      </w:r>
      <w:r w:rsidR="00CA45CB" w:rsidRPr="003E7F9D">
        <w:t xml:space="preserve"> </w:t>
      </w:r>
      <w:r>
        <w:t>Coherent motion events</w:t>
      </w:r>
      <w:r w:rsidR="00683E04">
        <w:t xml:space="preserve"> could occur from 600 </w:t>
      </w:r>
      <w:proofErr w:type="spellStart"/>
      <w:r w:rsidR="00683E04">
        <w:t>ms</w:t>
      </w:r>
      <w:proofErr w:type="spellEnd"/>
      <w:r w:rsidR="00683E04">
        <w:t xml:space="preserve"> after trial </w:t>
      </w:r>
      <w:r w:rsidR="00683E04">
        <w:lastRenderedPageBreak/>
        <w:t>onset onwards,</w:t>
      </w:r>
      <w:r w:rsidR="00E2712F">
        <w:t xml:space="preserve"> lasted for 400 </w:t>
      </w:r>
      <w:proofErr w:type="spellStart"/>
      <w:r w:rsidR="00E2712F">
        <w:t>ms</w:t>
      </w:r>
      <w:proofErr w:type="spellEnd"/>
      <w:r w:rsidR="00E2712F">
        <w:t xml:space="preserve"> and involved</w:t>
      </w:r>
      <w:r w:rsidR="002B049D" w:rsidRPr="002B049D">
        <w:t xml:space="preserve"> 50% of </w:t>
      </w:r>
      <w:r w:rsidR="002B724F">
        <w:t xml:space="preserve">the </w:t>
      </w:r>
      <w:r w:rsidR="002B049D" w:rsidRPr="002B049D">
        <w:t>dots of one colour</w:t>
      </w:r>
      <w:r w:rsidR="00E2712F">
        <w:t>, randomly selected from each frame, moving in the same cardinal direction (up, down, left or right).</w:t>
      </w:r>
      <w:r w:rsidR="00683E04">
        <w:t xml:space="preserve"> The onsets of</w:t>
      </w:r>
      <w:r w:rsidR="006F7D7C">
        <w:t xml:space="preserve"> sequential</w:t>
      </w:r>
      <w:r w:rsidR="00976498">
        <w:t xml:space="preserve"> </w:t>
      </w:r>
      <w:r w:rsidR="00683E04">
        <w:t xml:space="preserve">coherent motion events were separated by at least </w:t>
      </w:r>
      <w:r w:rsidR="008A2DB6">
        <w:t>700</w:t>
      </w:r>
      <w:r w:rsidR="00683E04">
        <w:t xml:space="preserve"> </w:t>
      </w:r>
      <w:proofErr w:type="spellStart"/>
      <w:r w:rsidR="00683E04">
        <w:t>ms</w:t>
      </w:r>
      <w:proofErr w:type="spellEnd"/>
      <w:r w:rsidR="00976498">
        <w:t xml:space="preserve">. Manual detection </w:t>
      </w:r>
      <w:r w:rsidR="00683E04">
        <w:t>r</w:t>
      </w:r>
      <w:r w:rsidR="002B049D" w:rsidRPr="002B049D">
        <w:t>esponse</w:t>
      </w:r>
      <w:r w:rsidR="00E2712F">
        <w:t>s</w:t>
      </w:r>
      <w:r w:rsidR="002B049D" w:rsidRPr="002B049D">
        <w:t xml:space="preserve"> </w:t>
      </w:r>
      <w:r w:rsidR="00E2712F">
        <w:t xml:space="preserve">that </w:t>
      </w:r>
      <w:r w:rsidR="006649F9">
        <w:t xml:space="preserve">occurred </w:t>
      </w:r>
      <w:r w:rsidR="006F7D7C">
        <w:t xml:space="preserve">within </w:t>
      </w:r>
      <w:r w:rsidR="002B049D" w:rsidRPr="002B049D">
        <w:t>250-900</w:t>
      </w:r>
      <w:r w:rsidR="00E2712F">
        <w:t xml:space="preserve"> </w:t>
      </w:r>
      <w:proofErr w:type="spellStart"/>
      <w:r w:rsidR="00E2712F">
        <w:t>ms</w:t>
      </w:r>
      <w:proofErr w:type="spellEnd"/>
      <w:r w:rsidR="002B049D" w:rsidRPr="002B049D">
        <w:t xml:space="preserve"> after</w:t>
      </w:r>
      <w:r w:rsidR="00683E04">
        <w:t xml:space="preserve"> the</w:t>
      </w:r>
      <w:r w:rsidR="006649F9">
        <w:t xml:space="preserve"> onset of coherent motion</w:t>
      </w:r>
      <w:r w:rsidR="002B049D" w:rsidRPr="002B049D">
        <w:t xml:space="preserve"> event</w:t>
      </w:r>
      <w:r w:rsidR="006649F9">
        <w:t>s in attended or unattended colour dot fields were counted</w:t>
      </w:r>
      <w:r w:rsidR="00E2712F">
        <w:t xml:space="preserve"> </w:t>
      </w:r>
      <w:r w:rsidR="00683E04">
        <w:t>as hits or false alarms</w:t>
      </w:r>
      <w:r w:rsidR="006649F9">
        <w:t>, respectively</w:t>
      </w:r>
      <w:r w:rsidR="002B049D">
        <w:t>.</w:t>
      </w:r>
      <w:r w:rsidR="00683E04">
        <w:t xml:space="preserve"> Similarly, events that did not receive a response in this period were </w:t>
      </w:r>
      <w:r w:rsidR="006649F9">
        <w:t>counted</w:t>
      </w:r>
      <w:r w:rsidR="00683E04">
        <w:t xml:space="preserve"> as misses or correct rejections.</w:t>
      </w:r>
      <w:r w:rsidR="002B049D">
        <w:t xml:space="preserve"> </w:t>
      </w:r>
      <w:r w:rsidR="00E2712F">
        <w:t xml:space="preserve">Participants performed </w:t>
      </w:r>
      <w:r w:rsidR="002B049D" w:rsidRPr="002B049D">
        <w:t>600 trials</w:t>
      </w:r>
      <w:r w:rsidR="00E2712F">
        <w:t>,</w:t>
      </w:r>
      <w:r w:rsidR="008A2DB6">
        <w:t xml:space="preserve"> with 100 trials per condition</w:t>
      </w:r>
      <w:r w:rsidR="002B724F">
        <w:t>;</w:t>
      </w:r>
      <w:r w:rsidR="008A2DB6">
        <w:t xml:space="preserve"> 70 of these trials contained no events, and the remaining 30 trials contained between 1 and 3 events. Thus, there were</w:t>
      </w:r>
      <w:r w:rsidR="002B049D" w:rsidRPr="002B049D">
        <w:t xml:space="preserve"> </w:t>
      </w:r>
      <w:r w:rsidR="008A2DB6">
        <w:t>18</w:t>
      </w:r>
      <w:r w:rsidR="002B049D" w:rsidRPr="002B049D">
        <w:t xml:space="preserve">0 target </w:t>
      </w:r>
      <w:r w:rsidR="00095111">
        <w:t>and</w:t>
      </w:r>
      <w:r w:rsidR="00095111" w:rsidRPr="002B049D">
        <w:t xml:space="preserve"> </w:t>
      </w:r>
      <w:r w:rsidR="008A2DB6">
        <w:t>18</w:t>
      </w:r>
      <w:r w:rsidR="002B049D" w:rsidRPr="002B049D">
        <w:t>0 distractor events</w:t>
      </w:r>
      <w:r w:rsidR="00683E04">
        <w:t xml:space="preserve"> distributed through the trials</w:t>
      </w:r>
      <w:r w:rsidR="00DA6754">
        <w:t xml:space="preserve"> (30 per condition each)</w:t>
      </w:r>
      <w:r w:rsidR="002B049D">
        <w:t>.</w:t>
      </w:r>
      <w:r w:rsidR="00683E04">
        <w:t xml:space="preserve"> </w:t>
      </w:r>
      <w:r w:rsidR="00095111">
        <w:t xml:space="preserve">Trials </w:t>
      </w:r>
      <w:r w:rsidR="002B724F">
        <w:t xml:space="preserve">having </w:t>
      </w:r>
      <w:r w:rsidR="00095111">
        <w:t xml:space="preserve">different </w:t>
      </w:r>
      <w:r w:rsidR="006F7D7C">
        <w:t xml:space="preserve">pairs of attended colours </w:t>
      </w:r>
      <w:r w:rsidR="00095111">
        <w:t xml:space="preserve">were presented in random order and </w:t>
      </w:r>
      <w:r w:rsidR="00683E04">
        <w:t>split into 12 blocks of 50 trials each.</w:t>
      </w:r>
      <w:r w:rsidR="002B049D">
        <w:t xml:space="preserve"> </w:t>
      </w:r>
    </w:p>
    <w:p w14:paraId="002D08C9" w14:textId="2EA7EA30" w:rsidR="00683E04" w:rsidRDefault="001D6C13" w:rsidP="00E2712F">
      <w:r>
        <w:rPr>
          <w:noProof/>
          <w:lang w:eastAsia="en-GB"/>
        </w:rPr>
        <w:drawing>
          <wp:inline distT="0" distB="0" distL="0" distR="0" wp14:anchorId="7AD00E66" wp14:editId="530419F9">
            <wp:extent cx="5143500" cy="285481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tif"/>
                    <pic:cNvPicPr/>
                  </pic:nvPicPr>
                  <pic:blipFill>
                    <a:blip r:embed="rId10">
                      <a:extLst>
                        <a:ext uri="{28A0092B-C50C-407E-A947-70E740481C1C}">
                          <a14:useLocalDpi xmlns:a14="http://schemas.microsoft.com/office/drawing/2010/main" val="0"/>
                        </a:ext>
                      </a:extLst>
                    </a:blip>
                    <a:stretch>
                      <a:fillRect/>
                    </a:stretch>
                  </pic:blipFill>
                  <pic:spPr>
                    <a:xfrm>
                      <a:off x="0" y="0"/>
                      <a:ext cx="5162497" cy="2865356"/>
                    </a:xfrm>
                    <a:prstGeom prst="rect">
                      <a:avLst/>
                    </a:prstGeom>
                  </pic:spPr>
                </pic:pic>
              </a:graphicData>
            </a:graphic>
          </wp:inline>
        </w:drawing>
      </w:r>
    </w:p>
    <w:p w14:paraId="55A9B404" w14:textId="77777777" w:rsidR="001D6C13" w:rsidRPr="001D6C13" w:rsidRDefault="001D6C13" w:rsidP="001D6C13">
      <w:pPr>
        <w:rPr>
          <w:bCs/>
          <w:i/>
        </w:rPr>
      </w:pPr>
      <w:r w:rsidRPr="001D6C13">
        <w:rPr>
          <w:b/>
          <w:bCs/>
          <w:i/>
        </w:rPr>
        <w:t xml:space="preserve">Figure 2. Overview of the experimental procedure. </w:t>
      </w:r>
      <w:r w:rsidRPr="001D6C13">
        <w:rPr>
          <w:bCs/>
          <w:i/>
        </w:rPr>
        <w:t xml:space="preserve">On each trial participants were cued to attend to two colours simultaneously and after a delay of 0.75-1.0 s observed a stimulus interval having the four flickering dot populations of different colours intermingled spatially </w:t>
      </w:r>
      <w:r w:rsidRPr="001D6C13">
        <w:rPr>
          <w:bCs/>
          <w:i/>
        </w:rPr>
        <w:lastRenderedPageBreak/>
        <w:t xml:space="preserve">and moving at random.  Each stimulus interval could contain between 0 and 3 brief coherent movements of either of the </w:t>
      </w:r>
      <w:proofErr w:type="spellStart"/>
      <w:r w:rsidRPr="001D6C13">
        <w:rPr>
          <w:bCs/>
          <w:i/>
        </w:rPr>
        <w:t>the</w:t>
      </w:r>
      <w:proofErr w:type="spellEnd"/>
      <w:r w:rsidRPr="001D6C13">
        <w:rPr>
          <w:bCs/>
          <w:i/>
        </w:rPr>
        <w:t xml:space="preserve"> attended or the unattended dot populations. Participants responded with a button press to coherent motion in either of the attended colours while refraining from responding to the unattended colours. The number of dots is reduced for the sake of clarity; the colours from experiment 1 (RGBY) are used in this example. </w:t>
      </w:r>
    </w:p>
    <w:p w14:paraId="7A46E925" w14:textId="77777777" w:rsidR="001D6C13" w:rsidRDefault="001D6C13" w:rsidP="005450ED">
      <w:pPr>
        <w:ind w:firstLine="720"/>
      </w:pPr>
    </w:p>
    <w:p w14:paraId="0E20F0A8" w14:textId="5747D86E" w:rsidR="00C5111E" w:rsidRDefault="006968A7" w:rsidP="005450ED">
      <w:pPr>
        <w:ind w:firstLine="720"/>
      </w:pPr>
      <w:r>
        <w:t>T</w:t>
      </w:r>
      <w:r w:rsidR="00541463">
        <w:t>he dots of each colour flickered at a specific frequency</w:t>
      </w:r>
      <w:r w:rsidR="00963E78">
        <w:t xml:space="preserve"> </w:t>
      </w:r>
      <w:r w:rsidR="008F3BFF">
        <w:t>to</w:t>
      </w:r>
      <w:r w:rsidR="00963E78">
        <w:t xml:space="preserve"> tag </w:t>
      </w:r>
      <w:r w:rsidR="00541463">
        <w:t xml:space="preserve">the processing of </w:t>
      </w:r>
      <w:r w:rsidR="00963E78">
        <w:t xml:space="preserve">each of the four colours independently. </w:t>
      </w:r>
      <w:r w:rsidR="00A00BFE">
        <w:t>In experiment</w:t>
      </w:r>
      <w:r w:rsidR="004F72F9">
        <w:t xml:space="preserve"> 1 (</w:t>
      </w:r>
      <w:r w:rsidR="00BC60E6">
        <w:t>red,</w:t>
      </w:r>
      <w:r w:rsidR="00ED6B16">
        <w:t xml:space="preserve"> blue,</w:t>
      </w:r>
      <w:r w:rsidR="00BC60E6">
        <w:t xml:space="preserve"> green, yellow</w:t>
      </w:r>
      <w:r w:rsidR="004F72F9">
        <w:t>)</w:t>
      </w:r>
      <w:r w:rsidR="00A00BFE">
        <w:t>, yellow flickered at 8.57</w:t>
      </w:r>
      <w:r w:rsidR="00F732D6">
        <w:t xml:space="preserve"> </w:t>
      </w:r>
      <w:r w:rsidR="00A00BFE">
        <w:t>Hz, green at 10</w:t>
      </w:r>
      <w:r w:rsidR="00F732D6">
        <w:t xml:space="preserve"> </w:t>
      </w:r>
      <w:r w:rsidR="00A00BFE">
        <w:t>Hz, red at 12</w:t>
      </w:r>
      <w:r w:rsidR="00F732D6">
        <w:t xml:space="preserve"> </w:t>
      </w:r>
      <w:r w:rsidR="00A00BFE">
        <w:t>Hz and blue at 15</w:t>
      </w:r>
      <w:r w:rsidR="00F732D6">
        <w:t xml:space="preserve"> </w:t>
      </w:r>
      <w:r w:rsidR="00A00BFE">
        <w:t>Hz. In experiment</w:t>
      </w:r>
      <w:r w:rsidR="005009F0">
        <w:t xml:space="preserve"> </w:t>
      </w:r>
      <w:r w:rsidR="004F72F9">
        <w:t>2 (</w:t>
      </w:r>
      <w:r w:rsidR="00BC60E6">
        <w:t>red, purple, blue, lime</w:t>
      </w:r>
      <w:r w:rsidR="004F72F9">
        <w:t>)</w:t>
      </w:r>
      <w:r w:rsidR="00A00BFE">
        <w:t>, purple flickered at 8.57</w:t>
      </w:r>
      <w:r w:rsidR="00F732D6">
        <w:t xml:space="preserve"> </w:t>
      </w:r>
      <w:r w:rsidR="00A00BFE">
        <w:t>Hz, lime at 10</w:t>
      </w:r>
      <w:r w:rsidR="00F732D6">
        <w:t xml:space="preserve"> </w:t>
      </w:r>
      <w:r w:rsidR="00A00BFE">
        <w:t>Hz, red at 12</w:t>
      </w:r>
      <w:r w:rsidR="00F732D6">
        <w:t xml:space="preserve"> </w:t>
      </w:r>
      <w:r w:rsidR="00A00BFE">
        <w:t>Hz and blue at 15</w:t>
      </w:r>
      <w:r w:rsidR="00F732D6">
        <w:t xml:space="preserve"> </w:t>
      </w:r>
      <w:r w:rsidR="00A00BFE">
        <w:t>Hz</w:t>
      </w:r>
      <w:r w:rsidR="00963E78">
        <w:t xml:space="preserve">. </w:t>
      </w:r>
      <w:r w:rsidR="00777710">
        <w:t xml:space="preserve">These frequencies correspond to flicker cycles of </w:t>
      </w:r>
      <w:r w:rsidR="00EA7889">
        <w:t>14, 12</w:t>
      </w:r>
      <w:r w:rsidR="00777710">
        <w:t>, 10</w:t>
      </w:r>
      <w:r w:rsidR="00EA7889">
        <w:t>,</w:t>
      </w:r>
      <w:r w:rsidR="00777710">
        <w:t xml:space="preserve"> and </w:t>
      </w:r>
      <w:r w:rsidR="00EA7889">
        <w:t>8</w:t>
      </w:r>
      <w:r w:rsidR="00777710">
        <w:t xml:space="preserve"> frames</w:t>
      </w:r>
      <w:r w:rsidR="00EA7889">
        <w:t>, respectively,</w:t>
      </w:r>
      <w:r w:rsidR="00777710">
        <w:t xml:space="preserve"> </w:t>
      </w:r>
      <w:r w:rsidR="00EA7889">
        <w:t>at a monitor refresh rate of 120 Hz. The on-off ratio for each frequency was 50-50</w:t>
      </w:r>
      <w:r w:rsidR="007C3EBB">
        <w:t xml:space="preserve">; </w:t>
      </w:r>
      <w:r w:rsidR="00EA7889">
        <w:t>e.g.</w:t>
      </w:r>
      <w:r w:rsidR="007C3EBB">
        <w:t xml:space="preserve">, </w:t>
      </w:r>
      <w:r w:rsidR="00EA7889">
        <w:t xml:space="preserve">10 Hz flicker was produced by presenting the dots for 6 frames and then switching them off for another 6 frames. The frequencies </w:t>
      </w:r>
      <w:r w:rsidR="00CB51FD">
        <w:t xml:space="preserve">used here </w:t>
      </w:r>
      <w:r w:rsidR="00EA7889">
        <w:t>are within the range employed in our previous SSVEP-experiments with similar stimuli (e.g. Andersen et al., 2008, 2011, 2013, 2015</w:t>
      </w:r>
      <w:r w:rsidR="001D1135">
        <w:t xml:space="preserve">; for a review, see </w:t>
      </w:r>
      <w:r w:rsidR="001D1135">
        <w:fldChar w:fldCharType="begin"/>
      </w:r>
      <w:r w:rsidR="001D1135">
        <w:instrText xml:space="preserve"> ADDIN EN.CITE &lt;EndNote&gt;&lt;Cite&gt;&lt;Author&gt;Andersen&lt;/Author&gt;&lt;Year&gt;2011&lt;/Year&gt;&lt;RecNum&gt;2910&lt;/RecNum&gt;&lt;DisplayText&gt;Andersen et al., 2011b&lt;/DisplayText&gt;&lt;record&gt;&lt;rec-number&gt;2910&lt;/rec-number&gt;&lt;foreign-keys&gt;&lt;key app="EN" db-id="ztt92apvszw908exawbvs9psvtxzv0papaza" timestamp="1343145695"&gt;2910&lt;/key&gt;&lt;/foreign-keys&gt;&lt;ref-type name="Book Section"&gt;5&lt;/ref-type&gt;&lt;contributors&gt;&lt;authors&gt;&lt;author&gt;Andersen, S.K.&lt;/author&gt;&lt;author&gt;Müller, M.M.&lt;/author&gt;&lt;author&gt;Hillyard, S A.&lt;/author&gt;&lt;/authors&gt;&lt;secondary-authors&gt;&lt;author&gt;Posner, M. I. C.&lt;/author&gt;&lt;/secondary-authors&gt;&lt;/contributors&gt;&lt;titles&gt;&lt;title&gt;Tracking the allocation of attention in visual scenes with steady-state evoked potentials&lt;/title&gt;&lt;secondary-title&gt;Cognitive Neuroscience of Attention (2nd ed.)&lt;/secondary-title&gt;&lt;/titles&gt;&lt;dates&gt;&lt;year&gt;2011&lt;/year&gt;&lt;/dates&gt;&lt;pub-location&gt;New York&lt;/pub-location&gt;&lt;publisher&gt;Guilford&lt;/publisher&gt;&lt;urls&gt;&lt;/urls&gt;&lt;/record&gt;&lt;/Cite&gt;&lt;/EndNote&gt;</w:instrText>
      </w:r>
      <w:r w:rsidR="001D1135">
        <w:fldChar w:fldCharType="separate"/>
      </w:r>
      <w:r w:rsidR="001D1135">
        <w:rPr>
          <w:noProof/>
        </w:rPr>
        <w:t>Andersen et al., 2011b</w:t>
      </w:r>
      <w:r w:rsidR="001D1135">
        <w:fldChar w:fldCharType="end"/>
      </w:r>
      <w:r w:rsidR="00EA7889">
        <w:t xml:space="preserve">). Attention effects did not differ </w:t>
      </w:r>
      <w:r w:rsidR="001D1135">
        <w:t xml:space="preserve">in a </w:t>
      </w:r>
      <w:r w:rsidR="00EA7889">
        <w:t>frequenc</w:t>
      </w:r>
      <w:r w:rsidR="001D1135">
        <w:t>y-dependent fashion</w:t>
      </w:r>
      <w:r w:rsidR="00EA7889">
        <w:t xml:space="preserve"> in those previous experiments</w:t>
      </w:r>
      <w:r w:rsidR="00CB51FD">
        <w:t>,</w:t>
      </w:r>
      <w:r w:rsidR="00EA7889">
        <w:t xml:space="preserve"> and therefore we did not counterbalance the assignment of frequencies to stimuli.</w:t>
      </w:r>
      <w:r w:rsidR="004F72F9">
        <w:t xml:space="preserve"> </w:t>
      </w:r>
      <w:r w:rsidR="0010595F">
        <w:t>Although such counterbalancing would be technically feasible, it comes with distinct disadvantages that we believe would outweigh any benefits. Especially, the need to average EEG epochs of</w:t>
      </w:r>
      <w:r w:rsidR="00CB51FD">
        <w:t xml:space="preserve"> each attention</w:t>
      </w:r>
      <w:r w:rsidR="0010595F">
        <w:t xml:space="preserve"> condition separately prior to collapsing across frequency assignments would exacerbate issues due to </w:t>
      </w:r>
      <w:r w:rsidR="002D0F0A">
        <w:t xml:space="preserve">variability in the numbers of trials remaining after artefact correction and thereby negatively affect the precision of SSVEP </w:t>
      </w:r>
      <w:r w:rsidR="002D0F0A">
        <w:lastRenderedPageBreak/>
        <w:t>amplitude measurements.</w:t>
      </w:r>
      <w:r w:rsidR="00525E62">
        <w:t xml:space="preserve"> </w:t>
      </w:r>
      <w:r w:rsidR="006649F9">
        <w:t>P</w:t>
      </w:r>
      <w:r w:rsidR="00C5111E">
        <w:t>articipants</w:t>
      </w:r>
      <w:r w:rsidR="002333E1">
        <w:t xml:space="preserve"> </w:t>
      </w:r>
      <w:r w:rsidR="00C5111E">
        <w:t xml:space="preserve">initially completed a </w:t>
      </w:r>
      <w:r w:rsidR="002333E1">
        <w:t xml:space="preserve">separate </w:t>
      </w:r>
      <w:r w:rsidR="00C5111E">
        <w:t>45-minute training session with auditory feedback (low beep for a miss</w:t>
      </w:r>
      <w:r w:rsidR="00DA6754">
        <w:t>/false alarm</w:t>
      </w:r>
      <w:r w:rsidR="00C5111E">
        <w:t>, high beep for a hit)</w:t>
      </w:r>
      <w:r>
        <w:t>,</w:t>
      </w:r>
      <w:r w:rsidR="00DA6754">
        <w:t xml:space="preserve"> using a higher number of trials with </w:t>
      </w:r>
      <w:r w:rsidR="00CB51FD">
        <w:t xml:space="preserve">target and distractor </w:t>
      </w:r>
      <w:r w:rsidR="00DA6754">
        <w:t xml:space="preserve">events </w:t>
      </w:r>
      <w:r w:rsidR="008F3BFF">
        <w:t>to</w:t>
      </w:r>
      <w:r w:rsidR="00DA6754">
        <w:t xml:space="preserve"> allow participants to familiarise themselves with the task.</w:t>
      </w:r>
      <w:r>
        <w:t xml:space="preserve"> </w:t>
      </w:r>
      <w:r w:rsidR="00DA6754">
        <w:t>The training started</w:t>
      </w:r>
      <w:r>
        <w:t xml:space="preserve"> with the divided att</w:t>
      </w:r>
      <w:r w:rsidR="00DA6754">
        <w:t>ention task without flicker</w:t>
      </w:r>
      <w:r w:rsidR="006649F9">
        <w:t xml:space="preserve"> (which made the task</w:t>
      </w:r>
      <w:r w:rsidR="004128F6">
        <w:t xml:space="preserve"> considerably</w:t>
      </w:r>
      <w:r w:rsidR="006649F9">
        <w:t xml:space="preserve"> easier)</w:t>
      </w:r>
      <w:r w:rsidR="00DA6754">
        <w:t xml:space="preserve">, </w:t>
      </w:r>
      <w:r w:rsidR="00CB51FD">
        <w:t>and</w:t>
      </w:r>
      <w:r w:rsidR="00DA6754">
        <w:t xml:space="preserve"> flicker </w:t>
      </w:r>
      <w:r w:rsidR="00CB51FD">
        <w:t xml:space="preserve">was </w:t>
      </w:r>
      <w:r w:rsidR="00DA6754">
        <w:t>introduced</w:t>
      </w:r>
      <w:r>
        <w:t xml:space="preserve"> once participants were comfortable with the task itself</w:t>
      </w:r>
      <w:r w:rsidR="00C5111E">
        <w:t>. On this basis,</w:t>
      </w:r>
      <w:r>
        <w:t xml:space="preserve"> one</w:t>
      </w:r>
      <w:r w:rsidR="00C5111E">
        <w:t xml:space="preserve"> </w:t>
      </w:r>
      <w:r>
        <w:t>participant was</w:t>
      </w:r>
      <w:r w:rsidR="00C5111E">
        <w:t xml:space="preserve"> excluded, as described in the Participants section. The main</w:t>
      </w:r>
      <w:r w:rsidR="00525E62">
        <w:t xml:space="preserve"> experimental</w:t>
      </w:r>
      <w:r w:rsidR="00C5111E">
        <w:t xml:space="preserve"> session lasted 3 hours, which incorporated </w:t>
      </w:r>
      <w:r w:rsidR="002333E1">
        <w:t>1-2</w:t>
      </w:r>
      <w:r>
        <w:t xml:space="preserve"> refresher</w:t>
      </w:r>
      <w:r w:rsidR="002333E1">
        <w:t xml:space="preserve"> practice blocks</w:t>
      </w:r>
      <w:r w:rsidR="00C5111E">
        <w:t xml:space="preserve"> and an a</w:t>
      </w:r>
      <w:r>
        <w:t>p</w:t>
      </w:r>
      <w:r w:rsidR="00C5111E">
        <w:t>proximately 1</w:t>
      </w:r>
      <w:r w:rsidR="002B724F">
        <w:t xml:space="preserve"> 1/2</w:t>
      </w:r>
      <w:r w:rsidR="00C5111E">
        <w:t xml:space="preserve"> hour recording</w:t>
      </w:r>
      <w:r w:rsidR="00340D77">
        <w:t xml:space="preserve"> period</w:t>
      </w:r>
      <w:r w:rsidR="00C5111E">
        <w:t>.</w:t>
      </w:r>
    </w:p>
    <w:p w14:paraId="20BD2198" w14:textId="6B303E91" w:rsidR="002333E1" w:rsidRPr="006968A7" w:rsidRDefault="002333E1" w:rsidP="00903309">
      <w:r>
        <w:tab/>
      </w:r>
      <w:r w:rsidRPr="002333E1">
        <w:t>The experiment</w:t>
      </w:r>
      <w:r w:rsidR="005009F0">
        <w:t>s</w:t>
      </w:r>
      <w:r w:rsidRPr="002333E1">
        <w:t xml:space="preserve"> w</w:t>
      </w:r>
      <w:r w:rsidR="005009F0">
        <w:t>ere</w:t>
      </w:r>
      <w:r w:rsidRPr="002333E1">
        <w:t xml:space="preserve"> conducted using a DELL PC with a visual stimulus gen</w:t>
      </w:r>
      <w:r>
        <w:t>erator (</w:t>
      </w:r>
      <w:proofErr w:type="spellStart"/>
      <w:r>
        <w:t>VISaGe</w:t>
      </w:r>
      <w:proofErr w:type="spellEnd"/>
      <w:r>
        <w:t>; CRS, UK).  The s</w:t>
      </w:r>
      <w:r w:rsidRPr="002333E1">
        <w:t xml:space="preserve">timuli were displayed on a 21" </w:t>
      </w:r>
      <w:proofErr w:type="spellStart"/>
      <w:r w:rsidRPr="002333E1">
        <w:t>Viewsonic</w:t>
      </w:r>
      <w:proofErr w:type="spellEnd"/>
      <w:r w:rsidRPr="002333E1">
        <w:t xml:space="preserve"> P227f CRT Monitor</w:t>
      </w:r>
      <w:r w:rsidR="00A9626F">
        <w:t xml:space="preserve"> with a refresh rate of 120 Hz,</w:t>
      </w:r>
      <w:r w:rsidRPr="002333E1">
        <w:t xml:space="preserve"> calibrated with a </w:t>
      </w:r>
      <w:proofErr w:type="spellStart"/>
      <w:r w:rsidRPr="002333E1">
        <w:t>ColorCAL</w:t>
      </w:r>
      <w:proofErr w:type="spellEnd"/>
      <w:r w:rsidRPr="002333E1">
        <w:t xml:space="preserve"> 2 (CRS, UK) and controlled by the </w:t>
      </w:r>
      <w:proofErr w:type="spellStart"/>
      <w:r w:rsidRPr="002333E1">
        <w:t>VISaGe</w:t>
      </w:r>
      <w:proofErr w:type="spellEnd"/>
      <w:r w:rsidRPr="002333E1">
        <w:t xml:space="preserve"> system. CRS toolbox and CRS colour toolbox for </w:t>
      </w:r>
      <w:proofErr w:type="spellStart"/>
      <w:r w:rsidRPr="002333E1">
        <w:t>Matlab</w:t>
      </w:r>
      <w:proofErr w:type="spellEnd"/>
      <w:r w:rsidRPr="002333E1">
        <w:t xml:space="preserve"> (</w:t>
      </w:r>
      <w:proofErr w:type="spellStart"/>
      <w:r w:rsidRPr="002333E1">
        <w:t>Mathworks</w:t>
      </w:r>
      <w:proofErr w:type="spellEnd"/>
      <w:r w:rsidRPr="002333E1">
        <w:t>, USA) were used to run the experiment</w:t>
      </w:r>
      <w:r w:rsidR="005009F0">
        <w:t>s</w:t>
      </w:r>
      <w:r w:rsidRPr="002333E1">
        <w:t>. The CRS Colour Toolbox (CRS</w:t>
      </w:r>
      <w:r w:rsidR="00C73D72">
        <w:t xml:space="preserve">, UK;  </w:t>
      </w:r>
      <w:r w:rsidR="00F56A71">
        <w:fldChar w:fldCharType="begin"/>
      </w:r>
      <w:r w:rsidR="003353C5">
        <w:instrText xml:space="preserve"> ADDIN EN.CITE &lt;EndNote&gt;&lt;Cite&gt;&lt;Author&gt;Westland&lt;/Author&gt;&lt;Year&gt;2012&lt;/Year&gt;&lt;RecNum&gt;2986&lt;/RecNum&gt;&lt;DisplayText&gt;Westland et al., 2012&lt;/DisplayText&gt;&lt;record&gt;&lt;rec-number&gt;2986&lt;/rec-number&gt;&lt;foreign-keys&gt;&lt;key app="EN" db-id="ztt92apvszw908exawbvs9psvtxzv0papaza" timestamp="1366665257"&gt;2986&lt;/key&gt;&lt;/foreign-keys&gt;&lt;ref-type name="Book"&gt;6&lt;/ref-type&gt;&lt;contributors&gt;&lt;authors&gt;&lt;author&gt;Westland, S.&lt;/author&gt;&lt;author&gt;Ripamonti, C.&lt;/author&gt;&lt;author&gt;Cheung, V.&lt;/author&gt;&lt;/authors&gt;&lt;/contributors&gt;&lt;titles&gt;&lt;title&gt;Computational Colour Science Using MATLAB 2nd Edition&lt;/title&gt;&lt;/titles&gt;&lt;dates&gt;&lt;year&gt;2012&lt;/year&gt;&lt;/dates&gt;&lt;publisher&gt;John Wiley &amp;amp; Sons&lt;/publisher&gt;&lt;urls&gt;&lt;/urls&gt;&lt;/record&gt;&lt;/Cite&gt;&lt;/EndNote&gt;</w:instrText>
      </w:r>
      <w:r w:rsidR="00F56A71">
        <w:fldChar w:fldCharType="separate"/>
      </w:r>
      <w:r w:rsidR="003353C5">
        <w:rPr>
          <w:noProof/>
        </w:rPr>
        <w:t>Westland et al., 2012</w:t>
      </w:r>
      <w:r w:rsidR="00F56A71">
        <w:fldChar w:fldCharType="end"/>
      </w:r>
      <w:r w:rsidR="006968A7">
        <w:t>) was</w:t>
      </w:r>
      <w:r w:rsidRPr="002333E1">
        <w:t xml:space="preserve"> used to</w:t>
      </w:r>
      <w:r w:rsidR="006968A7">
        <w:t xml:space="preserve"> generate the chromatic stimuli</w:t>
      </w:r>
      <w:r w:rsidR="002E49A0">
        <w:t xml:space="preserve">. </w:t>
      </w:r>
      <w:r>
        <w:t>Th</w:t>
      </w:r>
      <w:r w:rsidR="006968A7">
        <w:t>is was</w:t>
      </w:r>
      <w:r>
        <w:t xml:space="preserve"> based on </w:t>
      </w:r>
      <w:r w:rsidRPr="002333E1">
        <w:t xml:space="preserve">measurements of the spectra of the monitor phosphors taken by a </w:t>
      </w:r>
      <w:proofErr w:type="spellStart"/>
      <w:r w:rsidRPr="002333E1">
        <w:t>SpectroCAL</w:t>
      </w:r>
      <w:proofErr w:type="spellEnd"/>
      <w:r w:rsidRPr="002333E1">
        <w:t xml:space="preserve"> (CRS, UK).</w:t>
      </w:r>
      <w:r>
        <w:t xml:space="preserve"> </w:t>
      </w:r>
      <w:r w:rsidRPr="002333E1">
        <w:t xml:space="preserve">Participants were seated in a dark room in front of the monitor, which was the only source of light. They gave their responses using a </w:t>
      </w:r>
      <w:r>
        <w:t>CT-6 button box</w:t>
      </w:r>
      <w:r w:rsidRPr="002333E1">
        <w:t xml:space="preserve"> (</w:t>
      </w:r>
      <w:r>
        <w:t>CRS, UK</w:t>
      </w:r>
      <w:r w:rsidRPr="002333E1">
        <w:t>).</w:t>
      </w:r>
      <w:r>
        <w:rPr>
          <w:b/>
        </w:rPr>
        <w:t xml:space="preserve"> </w:t>
      </w:r>
    </w:p>
    <w:p w14:paraId="12BE7F6A" w14:textId="77777777" w:rsidR="002333E1" w:rsidRDefault="002333E1" w:rsidP="00903309">
      <w:pPr>
        <w:rPr>
          <w:b/>
        </w:rPr>
      </w:pPr>
    </w:p>
    <w:p w14:paraId="312ACC04" w14:textId="2C8F91E8" w:rsidR="003474A6" w:rsidRPr="00CA45CB" w:rsidRDefault="007146FA" w:rsidP="003474A6">
      <w:pPr>
        <w:rPr>
          <w:b/>
        </w:rPr>
      </w:pPr>
      <w:r>
        <w:rPr>
          <w:b/>
        </w:rPr>
        <w:t xml:space="preserve">2.3 </w:t>
      </w:r>
      <w:r w:rsidR="003474A6" w:rsidRPr="00CA45CB">
        <w:rPr>
          <w:b/>
        </w:rPr>
        <w:t>EE</w:t>
      </w:r>
      <w:r w:rsidR="00EB0902">
        <w:rPr>
          <w:b/>
        </w:rPr>
        <w:t>G data acquisition and analysis</w:t>
      </w:r>
    </w:p>
    <w:p w14:paraId="51E18C5F" w14:textId="77777777" w:rsidR="003474A6" w:rsidRDefault="003474A6" w:rsidP="003474A6">
      <w:r>
        <w:tab/>
        <w:t xml:space="preserve">Participants were seated in a comfortable chair in an electrically shielded chamber. Brain electrical activity was recorded at a sampling rate of 256 Hz from 64 Ag/AgCl electrodes mounted in an elastic cap using an </w:t>
      </w:r>
      <w:proofErr w:type="spellStart"/>
      <w:r>
        <w:t>ActiveTwo</w:t>
      </w:r>
      <w:proofErr w:type="spellEnd"/>
      <w:r>
        <w:t xml:space="preserve"> amplifier (</w:t>
      </w:r>
      <w:proofErr w:type="spellStart"/>
      <w:r>
        <w:t>BioSemi</w:t>
      </w:r>
      <w:proofErr w:type="spellEnd"/>
      <w:r>
        <w:t xml:space="preserve">, Netherlands). </w:t>
      </w:r>
      <w:r>
        <w:lastRenderedPageBreak/>
        <w:t>Lateral eye movements were monitored with a bipolar outer canthus montage (horizontal electro</w:t>
      </w:r>
      <w:r w:rsidR="00A46706">
        <w:t>-</w:t>
      </w:r>
      <w:r>
        <w:t>oculogram). Vertical eye movements and blinks were monitored with a bipolar montage posi</w:t>
      </w:r>
      <w:r w:rsidR="00D3050B">
        <w:t>tioned below and above the left</w:t>
      </w:r>
      <w:r>
        <w:t xml:space="preserve"> eye (vertical electrooculogram).</w:t>
      </w:r>
    </w:p>
    <w:p w14:paraId="54D2E6F6" w14:textId="724EFC6F" w:rsidR="00D00637" w:rsidRDefault="003474A6" w:rsidP="00D00637">
      <w:r>
        <w:tab/>
        <w:t xml:space="preserve">EEG data were processed using the </w:t>
      </w:r>
      <w:proofErr w:type="spellStart"/>
      <w:r>
        <w:t>EEGLab</w:t>
      </w:r>
      <w:proofErr w:type="spellEnd"/>
      <w:r>
        <w:t xml:space="preserve"> toolbox (</w:t>
      </w:r>
      <w:r w:rsidR="00F56A71">
        <w:fldChar w:fldCharType="begin"/>
      </w:r>
      <w:r w:rsidR="003353C5">
        <w:instrText xml:space="preserve"> ADDIN EN.CITE &lt;EndNote&gt;&lt;Cite&gt;&lt;Author&gt;Delorme&lt;/Author&gt;&lt;Year&gt;2004&lt;/Year&gt;&lt;RecNum&gt;2447&lt;/RecNum&gt;&lt;DisplayText&gt;Delorme and Makeig, 2004&lt;/DisplayText&gt;&lt;record&gt;&lt;rec-number&gt;2447&lt;/rec-number&gt;&lt;foreign-keys&gt;&lt;key app="EN" db-id="ztt92apvszw908exawbvs9psvtxzv0papaza" timestamp="0"&gt;2447&lt;/key&gt;&lt;/foreign-keys&gt;&lt;ref-type name="Journal Article"&gt;17&lt;/ref-type&gt;&lt;contributors&gt;&lt;authors&gt;&lt;author&gt;Delorme, A.&lt;/author&gt;&lt;author&gt;Makeig, S.&lt;/author&gt;&lt;/authors&gt;&lt;/contributors&gt;&lt;titles&gt;&lt;title&gt;EEGLAB: an open source toolbox for analysis of single-trial EEG dynamics including independent component analysis&lt;/title&gt;&lt;secondary-title&gt;Journal of Neuroscience Methods&lt;/secondary-title&gt;&lt;/titles&gt;&lt;periodical&gt;&lt;full-title&gt;Journal of Neuroscience Methods&lt;/full-title&gt;&lt;abbr-1&gt;J. Neurosci. Methods&lt;/abbr-1&gt;&lt;abbr-2&gt;J Neurosci Methods&lt;/abbr-2&gt;&lt;/periodical&gt;&lt;pages&gt;9-21&lt;/pages&gt;&lt;volume&gt;134&lt;/volume&gt;&lt;number&gt;1&lt;/number&gt;&lt;dates&gt;&lt;year&gt;2004&lt;/year&gt;&lt;/dates&gt;&lt;urls&gt;&lt;/urls&gt;&lt;/record&gt;&lt;/Cite&gt;&lt;/EndNote&gt;</w:instrText>
      </w:r>
      <w:r w:rsidR="00F56A71">
        <w:fldChar w:fldCharType="separate"/>
      </w:r>
      <w:r w:rsidR="003353C5">
        <w:rPr>
          <w:noProof/>
        </w:rPr>
        <w:t>Delorme and Makeig, 2004</w:t>
      </w:r>
      <w:r w:rsidR="00F56A71">
        <w:fldChar w:fldCharType="end"/>
      </w:r>
      <w:r>
        <w:t xml:space="preserve">) in combination with custom-made procedures in </w:t>
      </w:r>
      <w:proofErr w:type="spellStart"/>
      <w:r>
        <w:t>Matlab</w:t>
      </w:r>
      <w:proofErr w:type="spellEnd"/>
      <w:r>
        <w:t xml:space="preserve">. A period of 500 </w:t>
      </w:r>
      <w:proofErr w:type="spellStart"/>
      <w:r>
        <w:t>ms</w:t>
      </w:r>
      <w:proofErr w:type="spellEnd"/>
      <w:r>
        <w:t xml:space="preserve"> after stimulus onset was discarded to exclude the evoked response to stimulation onset and to allow the SSVEP sufficient time to build up. Further, from </w:t>
      </w:r>
      <w:r w:rsidRPr="00895924">
        <w:t xml:space="preserve">2900 </w:t>
      </w:r>
      <w:proofErr w:type="spellStart"/>
      <w:r w:rsidRPr="00895924">
        <w:t>ms</w:t>
      </w:r>
      <w:proofErr w:type="spellEnd"/>
      <w:r w:rsidRPr="00895924">
        <w:t xml:space="preserve"> after stimulus onset, the data w</w:t>
      </w:r>
      <w:r w:rsidR="00235BC5">
        <w:t>ere</w:t>
      </w:r>
      <w:r w:rsidRPr="00895924">
        <w:t xml:space="preserve"> also discarded</w:t>
      </w:r>
      <w:r w:rsidR="00751BF5">
        <w:t>,</w:t>
      </w:r>
      <w:r w:rsidRPr="00895924">
        <w:t xml:space="preserve"> as </w:t>
      </w:r>
      <w:r w:rsidR="00895924">
        <w:t xml:space="preserve">in this period participants </w:t>
      </w:r>
      <w:r w:rsidR="00A44AEF">
        <w:t>might</w:t>
      </w:r>
      <w:r w:rsidR="00895924">
        <w:t xml:space="preserve"> become aware that no further events were possible, and this knowledge could have led participants' attention to diminish</w:t>
      </w:r>
      <w:r>
        <w:t xml:space="preserve">.  This resulted in epochs of </w:t>
      </w:r>
      <w:r w:rsidR="00895924">
        <w:t>2400</w:t>
      </w:r>
      <w:r>
        <w:t xml:space="preserve"> </w:t>
      </w:r>
      <w:proofErr w:type="spellStart"/>
      <w:r>
        <w:t>ms</w:t>
      </w:r>
      <w:proofErr w:type="spellEnd"/>
      <w:r>
        <w:t xml:space="preserve"> duration being extracted</w:t>
      </w:r>
      <w:r w:rsidR="00751BF5">
        <w:t xml:space="preserve"> for SSVEP analysis</w:t>
      </w:r>
      <w:r>
        <w:t xml:space="preserve">. </w:t>
      </w:r>
      <w:r w:rsidRPr="00B42F1B">
        <w:t xml:space="preserve">All epochs with target or distractor onsets occurring within the epoch were excluded from the SSVEP analysis. This ensured that the </w:t>
      </w:r>
      <w:proofErr w:type="spellStart"/>
      <w:r w:rsidRPr="00B42F1B">
        <w:t>analyzed</w:t>
      </w:r>
      <w:proofErr w:type="spellEnd"/>
      <w:r w:rsidRPr="00B42F1B">
        <w:t xml:space="preserve"> data were not contaminated by activity related to coherent motion or manual responses and left a total of </w:t>
      </w:r>
      <w:r w:rsidR="00DA6754">
        <w:t>70</w:t>
      </w:r>
      <w:r w:rsidRPr="00B42F1B">
        <w:t xml:space="preserve"> epochs for each condition. All epochs were detrended (removal of mean and linear trends). Epochs with eye movements or blinks were rejected from further analysis, and all remaining artifacts were corrected or rejected by means of an automated procedure (</w:t>
      </w:r>
      <w:r>
        <w:t xml:space="preserve">FASTER; </w:t>
      </w:r>
      <w:r w:rsidR="00F56A71">
        <w:fldChar w:fldCharType="begin">
          <w:fldData xml:space="preserve">PEVuZE5vdGU+PENpdGU+PEF1dGhvcj5Ob2xhbjwvQXV0aG9yPjxZZWFyPjIwMTA8L1llYXI+PFJl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</w:fldData>
        </w:fldChar>
      </w:r>
      <w:r w:rsidR="003353C5">
        <w:instrText xml:space="preserve"> ADDIN EN.CITE </w:instrText>
      </w:r>
      <w:r w:rsidR="003353C5">
        <w:fldChar w:fldCharType="begin">
          <w:fldData xml:space="preserve">PEVuZE5vdGU+PENpdGU+PEF1dGhvcj5Ob2xhbjwvQXV0aG9yPjxZZWFyPjIwMTA8L1llYXI+PFJl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</w:fldData>
        </w:fldChar>
      </w:r>
      <w:r w:rsidR="003353C5">
        <w:instrText xml:space="preserve"> ADDIN EN.CITE.DATA </w:instrText>
      </w:r>
      <w:r w:rsidR="003353C5">
        <w:fldChar w:fldCharType="end"/>
      </w:r>
      <w:r w:rsidR="00F56A71">
        <w:fldChar w:fldCharType="separate"/>
      </w:r>
      <w:r w:rsidR="003353C5">
        <w:rPr>
          <w:noProof/>
        </w:rPr>
        <w:t>Nolan et al., 2010</w:t>
      </w:r>
      <w:r w:rsidR="00F56A71">
        <w:fldChar w:fldCharType="end"/>
      </w:r>
      <w:r w:rsidRPr="00B42F1B">
        <w:t>).</w:t>
      </w:r>
      <w:r>
        <w:t xml:space="preserve"> </w:t>
      </w:r>
      <w:r w:rsidRPr="00B42F1B">
        <w:t xml:space="preserve">The </w:t>
      </w:r>
      <w:r w:rsidR="00895924">
        <w:t>average</w:t>
      </w:r>
      <w:r w:rsidRPr="00B42F1B">
        <w:t xml:space="preserve"> rejection rate was </w:t>
      </w:r>
      <w:r w:rsidR="00DA4D98">
        <w:t xml:space="preserve">12% in </w:t>
      </w:r>
      <w:r w:rsidR="00525E62">
        <w:t>e</w:t>
      </w:r>
      <w:r w:rsidR="00DA4D98">
        <w:t xml:space="preserve">xperiment </w:t>
      </w:r>
      <w:r w:rsidR="00525E62">
        <w:t>1 (</w:t>
      </w:r>
      <w:r w:rsidR="00BC60E6">
        <w:t xml:space="preserve">red, </w:t>
      </w:r>
      <w:r w:rsidR="00ED6B16">
        <w:t xml:space="preserve">blue, </w:t>
      </w:r>
      <w:r w:rsidR="00BC60E6">
        <w:t>green, yellow</w:t>
      </w:r>
      <w:r w:rsidR="00525E62">
        <w:t>)</w:t>
      </w:r>
      <w:r w:rsidR="00DA4D98">
        <w:t xml:space="preserve"> and </w:t>
      </w:r>
      <w:r w:rsidR="00301EFD">
        <w:t>19%</w:t>
      </w:r>
      <w:r w:rsidR="00DA4D98">
        <w:t xml:space="preserve"> in </w:t>
      </w:r>
      <w:r w:rsidR="00525E62">
        <w:t>e</w:t>
      </w:r>
      <w:r w:rsidR="00DA4D98">
        <w:t xml:space="preserve">xperiment </w:t>
      </w:r>
      <w:r w:rsidR="00525E62">
        <w:t>2 (</w:t>
      </w:r>
      <w:r w:rsidR="00BC60E6">
        <w:t>red, purple, blue, lime</w:t>
      </w:r>
      <w:r w:rsidR="00525E62">
        <w:t>)</w:t>
      </w:r>
      <w:r w:rsidR="00DA4D98">
        <w:t>.</w:t>
      </w:r>
      <w:r>
        <w:t xml:space="preserve"> While FASTER was conducted using </w:t>
      </w:r>
      <w:proofErr w:type="spellStart"/>
      <w:r>
        <w:t>Fz</w:t>
      </w:r>
      <w:proofErr w:type="spellEnd"/>
      <w:r>
        <w:t xml:space="preserve"> as reference, data </w:t>
      </w:r>
      <w:r w:rsidR="00751BF5">
        <w:t>were</w:t>
      </w:r>
      <w:r>
        <w:t xml:space="preserve"> subsequently </w:t>
      </w:r>
      <w:r w:rsidR="00D40FC6">
        <w:t xml:space="preserve">transformed to </w:t>
      </w:r>
      <w:r>
        <w:t>average reference.</w:t>
      </w:r>
      <w:r w:rsidRPr="00B42F1B">
        <w:t xml:space="preserve"> </w:t>
      </w:r>
      <w:r>
        <w:t>A</w:t>
      </w:r>
      <w:r w:rsidRPr="00B42F1B">
        <w:t>ll epochs within the same condition were averaged for each participant</w:t>
      </w:r>
      <w:r>
        <w:t>. These means were</w:t>
      </w:r>
      <w:r w:rsidRPr="0074188E">
        <w:t xml:space="preserve"> Fourier-transformed</w:t>
      </w:r>
      <w:r w:rsidR="00751BF5">
        <w:t>,</w:t>
      </w:r>
      <w:r w:rsidRPr="0074188E">
        <w:t xml:space="preserve"> and SSVEP amplitudes were quantified as the absolute value of the complex Fourie</w:t>
      </w:r>
      <w:r>
        <w:t>r-coefficients at the four</w:t>
      </w:r>
      <w:r w:rsidRPr="0074188E">
        <w:t xml:space="preserve"> stimulation frequencies.</w:t>
      </w:r>
      <w:r>
        <w:t xml:space="preserve"> </w:t>
      </w:r>
      <w:r w:rsidRPr="00963E78">
        <w:t xml:space="preserve">Based on the topographical distribution of </w:t>
      </w:r>
      <w:r w:rsidR="00C91BC2">
        <w:t xml:space="preserve">mean </w:t>
      </w:r>
      <w:r w:rsidRPr="00963E78">
        <w:t>SSVEP amplitude</w:t>
      </w:r>
      <w:r w:rsidR="00C607F5">
        <w:t>s</w:t>
      </w:r>
      <w:r>
        <w:t xml:space="preserve"> a cluster of </w:t>
      </w:r>
      <w:r>
        <w:lastRenderedPageBreak/>
        <w:t>5</w:t>
      </w:r>
      <w:r w:rsidRPr="00963E78">
        <w:t xml:space="preserve"> electrodes (</w:t>
      </w:r>
      <w:proofErr w:type="spellStart"/>
      <w:r w:rsidR="00895924">
        <w:t>POz</w:t>
      </w:r>
      <w:proofErr w:type="spellEnd"/>
      <w:r>
        <w:t xml:space="preserve">, </w:t>
      </w:r>
      <w:r w:rsidRPr="00895924">
        <w:t xml:space="preserve">Oz, O1, O2, </w:t>
      </w:r>
      <w:proofErr w:type="spellStart"/>
      <w:r w:rsidRPr="00895924">
        <w:t>Iz</w:t>
      </w:r>
      <w:proofErr w:type="spellEnd"/>
      <w:r w:rsidRPr="00963E78">
        <w:t>) where amplitudes were maximal was chosen</w:t>
      </w:r>
      <w:r w:rsidR="00C607F5">
        <w:t xml:space="preserve"> </w:t>
      </w:r>
      <w:r w:rsidRPr="00963E78">
        <w:t xml:space="preserve">and amplitudes were averaged across these electrodes for statistical analysis. </w:t>
      </w:r>
      <w:r>
        <w:t xml:space="preserve">SSVEP </w:t>
      </w:r>
      <w:r w:rsidR="006649F9">
        <w:t>amplitudes</w:t>
      </w:r>
      <w:r w:rsidR="0026381B">
        <w:t xml:space="preserve"> usually exhibit considerable variability between frequencies and participants. We therefore</w:t>
      </w:r>
      <w:r>
        <w:t xml:space="preserve"> normalised</w:t>
      </w:r>
      <w:r w:rsidR="006649F9">
        <w:t xml:space="preserve"> </w:t>
      </w:r>
      <w:r w:rsidR="0026381B">
        <w:t>(</w:t>
      </w:r>
      <w:r w:rsidR="0072151E">
        <w:t>rescaled</w:t>
      </w:r>
      <w:r w:rsidR="0026381B">
        <w:t>) SSVEP amplitudes for each frequency (colour) and participant</w:t>
      </w:r>
      <w:r w:rsidR="0072151E">
        <w:t xml:space="preserve"> </w:t>
      </w:r>
      <w:r w:rsidR="006649F9">
        <w:t>to a mean of 1.0 across all attentional conditions</w:t>
      </w:r>
      <w:r w:rsidR="008B0AF1">
        <w:t xml:space="preserve"> following the procedure described in Andersen, Fuchs and Müller (</w:t>
      </w:r>
      <w:r w:rsidR="00F56A71">
        <w:fldChar w:fldCharType="begin"/>
      </w:r>
      <w:r w:rsidR="00821AA7">
        <w:instrText xml:space="preserve"> ADDIN EN.CITE &lt;EndNote&gt;&lt;Cite ExcludeAuth="1"&gt;&lt;Author&gt;Andersen&lt;/Author&gt;&lt;Year&gt;2011&lt;/Year&gt;&lt;RecNum&gt;2820&lt;/RecNum&gt;&lt;DisplayText&gt;2011a&lt;/DisplayText&gt;&lt;record&gt;&lt;rec-number&gt;2820&lt;/rec-number&gt;&lt;foreign-keys&gt;&lt;key app="EN" db-id="ztt92apvszw908exawbvs9psvtxzv0papaza" timestamp="1299495203"&gt;2820&lt;/key&gt;&lt;/foreign-keys&gt;&lt;ref-type name="Journal Article"&gt;17&lt;/ref-type&gt;&lt;contributors&gt;&lt;authors&gt;&lt;author&gt;Andersen, S. K.&lt;/author&gt;&lt;author&gt;Fuchs, S.&lt;/author&gt;&lt;author&gt;Muller, M. M.&lt;/author&gt;&lt;/authors&gt;&lt;/contributors&gt;&lt;auth-address&gt;[Mueller, Matthias M.] Univ Leipzig, Inst Psychol 1, D-04103 Leipzig, Germany.&amp;#xD;Muller, MM, Univ Leipzig, Inst Psychol 1, Seeburgstr 14-20, D-04103 Leipzig, Germany.&amp;#xD;m.mueller@rz.uni-leipzig.de&lt;/auth-address&gt;&lt;titles&gt;&lt;title&gt;Effects of Feature-selective and Spatial Attention at Different Stages of Visual Processing&lt;/title&gt;&lt;secondary-title&gt;Journal of Cognitive Neuroscience&lt;/secondary-title&gt;&lt;alt-title&gt;J. Cogn. Neurosci.&lt;/alt-title&gt;&lt;/titles&gt;&lt;periodical&gt;&lt;full-title&gt;Journal of Cognitive Neuroscience&lt;/full-title&gt;&lt;abbr-1&gt;J. Cogn. Neurosci.&lt;/abbr-1&gt;&lt;abbr-2&gt;J Cogn Neurosci&lt;/abbr-2&gt;&lt;/periodical&gt;&lt;alt-periodical&gt;&lt;full-title&gt;J. Cogn. Neurosci.&lt;/full-title&gt;&lt;/alt-periodical&gt;&lt;pages&gt;238-246&lt;/pages&gt;&lt;volume&gt;23&lt;/volume&gt;&lt;number&gt;1&lt;/number&gt;&lt;keywords&gt;&lt;keyword&gt;macaque area v4&lt;/keyword&gt;&lt;keyword&gt;steady-state&lt;/keyword&gt;&lt;keyword&gt;time-course&lt;/keyword&gt;&lt;keyword&gt;color&lt;/keyword&gt;&lt;keyword&gt;search&lt;/keyword&gt;&lt;keyword&gt;cortex&lt;/keyword&gt;&lt;keyword&gt;responses&lt;/keyword&gt;&lt;keyword&gt;dynamics&lt;/keyword&gt;&lt;keyword&gt;brain&lt;/keyword&gt;&lt;keyword&gt;information&lt;/keyword&gt;&lt;/keywords&gt;&lt;dates&gt;&lt;year&gt;2011&lt;/year&gt;&lt;pub-dates&gt;&lt;date&gt;Jan&lt;/date&gt;&lt;/pub-dates&gt;&lt;/dates&gt;&lt;isbn&gt;0898-929X&lt;/isbn&gt;&lt;accession-num&gt;ISI:000282395100017&lt;/accession-num&gt;&lt;work-type&gt;Article&lt;/work-type&gt;&lt;urls&gt;&lt;related-urls&gt;&lt;url&gt;&amp;lt;Go to ISI&amp;gt;://000282395100017&lt;/url&gt;&lt;/related-urls&gt;&lt;/urls&gt;&lt;language&gt;English&lt;/language&gt;&lt;/record&gt;&lt;/Cite&gt;&lt;/EndNote&gt;</w:instrText>
      </w:r>
      <w:r w:rsidR="00F56A71">
        <w:fldChar w:fldCharType="separate"/>
      </w:r>
      <w:r w:rsidR="00821AA7">
        <w:rPr>
          <w:noProof/>
        </w:rPr>
        <w:t>2011a</w:t>
      </w:r>
      <w:r w:rsidR="00F56A71">
        <w:fldChar w:fldCharType="end"/>
      </w:r>
      <w:r w:rsidR="008B0AF1">
        <w:t xml:space="preserve">). </w:t>
      </w:r>
      <w:r w:rsidR="0026381B">
        <w:t xml:space="preserve">This facilitates comparisons of SSVEP amplitudes by equating the overall magnitude (but not the variance or distribution) between frequencies (colours). </w:t>
      </w:r>
      <w:r w:rsidR="008B0AF1">
        <w:t xml:space="preserve">Attentional effects were then computed by subtracting </w:t>
      </w:r>
      <w:r w:rsidR="0026381B">
        <w:t xml:space="preserve">rescaled </w:t>
      </w:r>
      <w:r w:rsidR="008B0AF1">
        <w:t xml:space="preserve">amplitude when attended from </w:t>
      </w:r>
      <w:r w:rsidR="0026381B">
        <w:t xml:space="preserve">rescaled </w:t>
      </w:r>
      <w:r w:rsidR="008B0AF1">
        <w:t xml:space="preserve">amplitude when unattended (A-U). </w:t>
      </w:r>
      <w:r w:rsidR="00A82147">
        <w:t xml:space="preserve"> By </w:t>
      </w:r>
      <w:r w:rsidR="008B0AF1">
        <w:t>normalising</w:t>
      </w:r>
      <w:r w:rsidR="008B0AF1" w:rsidRPr="008B0AF1">
        <w:t xml:space="preserve"> </w:t>
      </w:r>
      <w:r w:rsidR="00A82147">
        <w:t xml:space="preserve">SSVEP amplitudes for each </w:t>
      </w:r>
      <w:r w:rsidR="008B0AF1">
        <w:t>colour across different target/distractor pair</w:t>
      </w:r>
      <w:r w:rsidR="008B0AF1" w:rsidRPr="008B0AF1">
        <w:t xml:space="preserve"> conditions</w:t>
      </w:r>
      <w:r w:rsidR="008B0AF1">
        <w:t xml:space="preserve">, </w:t>
      </w:r>
      <w:r w:rsidR="00A82147">
        <w:t xml:space="preserve">it was possible </w:t>
      </w:r>
      <w:r w:rsidR="008B0AF1">
        <w:t>to calculate unbiased attentional effects</w:t>
      </w:r>
      <w:r w:rsidR="00A82147">
        <w:t xml:space="preserve"> for each colo</w:t>
      </w:r>
      <w:r w:rsidR="00CB7575">
        <w:t>u</w:t>
      </w:r>
      <w:r w:rsidR="00A82147">
        <w:t>r between conditions</w:t>
      </w:r>
      <w:r w:rsidR="008B0AF1">
        <w:t xml:space="preserve">. </w:t>
      </w:r>
    </w:p>
    <w:p w14:paraId="65C5BB8E" w14:textId="2E32230C" w:rsidR="002B049D" w:rsidRPr="002B049D" w:rsidRDefault="007146FA" w:rsidP="00903309">
      <w:pPr>
        <w:rPr>
          <w:b/>
        </w:rPr>
      </w:pPr>
      <w:r>
        <w:rPr>
          <w:b/>
        </w:rPr>
        <w:t xml:space="preserve">2.4 </w:t>
      </w:r>
      <w:r w:rsidR="00963E78">
        <w:rPr>
          <w:b/>
        </w:rPr>
        <w:t xml:space="preserve">Statistical </w:t>
      </w:r>
      <w:r w:rsidR="003474A6">
        <w:rPr>
          <w:b/>
        </w:rPr>
        <w:t>A</w:t>
      </w:r>
      <w:r w:rsidR="00963E78">
        <w:rPr>
          <w:b/>
        </w:rPr>
        <w:t>nalysis</w:t>
      </w:r>
    </w:p>
    <w:p w14:paraId="1B1BA719" w14:textId="14EB1903" w:rsidR="00ED25A5" w:rsidRDefault="001D155D" w:rsidP="00ED25A5">
      <w:r>
        <w:tab/>
      </w:r>
      <w:r w:rsidR="00B42F1B">
        <w:t>For SSVEP analyses, t</w:t>
      </w:r>
      <w:r w:rsidR="00E2712F">
        <w:t xml:space="preserve">here were two main factors in the experiments. The first was </w:t>
      </w:r>
      <w:r w:rsidR="00926300" w:rsidRPr="00926300">
        <w:rPr>
          <w:i/>
        </w:rPr>
        <w:t>colour</w:t>
      </w:r>
      <w:r w:rsidR="00E2712F">
        <w:t xml:space="preserve">, with 4 colours. In </w:t>
      </w:r>
      <w:r w:rsidR="00525E62">
        <w:t>experiment 1</w:t>
      </w:r>
      <w:r w:rsidR="003671F2">
        <w:t>, these w</w:t>
      </w:r>
      <w:r w:rsidR="00926300">
        <w:t>ere red, blue, green and yellow</w:t>
      </w:r>
      <w:r w:rsidR="003671F2">
        <w:t xml:space="preserve"> and in </w:t>
      </w:r>
      <w:r w:rsidR="00525E62">
        <w:t>experiment 2</w:t>
      </w:r>
      <w:r w:rsidR="00E2712F">
        <w:t xml:space="preserve">, these were </w:t>
      </w:r>
      <w:r w:rsidR="003671F2">
        <w:t>red,</w:t>
      </w:r>
      <w:r w:rsidR="00ED25A5">
        <w:t xml:space="preserve"> </w:t>
      </w:r>
      <w:r w:rsidR="00BC60E6">
        <w:t xml:space="preserve">purple, </w:t>
      </w:r>
      <w:r w:rsidR="00ED25A5">
        <w:t>blue</w:t>
      </w:r>
      <w:r w:rsidR="003671F2">
        <w:t xml:space="preserve"> and lime</w:t>
      </w:r>
      <w:r w:rsidR="00E2712F">
        <w:t xml:space="preserve">. The second factor was </w:t>
      </w:r>
      <w:r w:rsidR="00813D22">
        <w:rPr>
          <w:i/>
        </w:rPr>
        <w:t>target/distractor configuration</w:t>
      </w:r>
      <w:r w:rsidR="00E2712F">
        <w:t>, specifying</w:t>
      </w:r>
      <w:r w:rsidR="002B049D">
        <w:t xml:space="preserve"> </w:t>
      </w:r>
      <w:r w:rsidR="00813D22">
        <w:t xml:space="preserve">the </w:t>
      </w:r>
      <w:r w:rsidR="00751BF5">
        <w:t xml:space="preserve">pairings of </w:t>
      </w:r>
      <w:r w:rsidR="00813D22">
        <w:t xml:space="preserve">colours </w:t>
      </w:r>
      <w:r w:rsidR="00751BF5">
        <w:t xml:space="preserve">that </w:t>
      </w:r>
      <w:r w:rsidR="00813D22">
        <w:t>were attended/ignored (e.g.</w:t>
      </w:r>
      <w:r w:rsidR="00751BF5">
        <w:t>,</w:t>
      </w:r>
      <w:r w:rsidR="00813D22">
        <w:t xml:space="preserve"> attend red and yellow and ignore blue and green, and vice versa)</w:t>
      </w:r>
      <w:r w:rsidR="00F66D1E">
        <w:t>.</w:t>
      </w:r>
      <w:r w:rsidR="00B17801">
        <w:t xml:space="preserve"> </w:t>
      </w:r>
      <w:r w:rsidR="00F66D1E">
        <w:t>Each colour</w:t>
      </w:r>
      <w:r w:rsidR="00E2712F">
        <w:t xml:space="preserve"> could be attended in three combinations: either with a</w:t>
      </w:r>
      <w:r w:rsidR="00AB3887">
        <w:t xml:space="preserve"> linearly</w:t>
      </w:r>
      <w:r w:rsidR="00E2712F">
        <w:t xml:space="preserve"> non-</w:t>
      </w:r>
      <w:r w:rsidR="00AB3887">
        <w:t>separable</w:t>
      </w:r>
      <w:r w:rsidR="00E2712F">
        <w:t xml:space="preserve"> colour or with one of the two </w:t>
      </w:r>
      <w:r w:rsidR="00AB3887">
        <w:t>linearly separable</w:t>
      </w:r>
      <w:r w:rsidR="00E2712F">
        <w:t xml:space="preserve"> colours</w:t>
      </w:r>
      <w:r w:rsidR="00F66D1E">
        <w:t xml:space="preserve"> (see</w:t>
      </w:r>
      <w:r w:rsidR="00D3050B">
        <w:t xml:space="preserve"> Figure </w:t>
      </w:r>
      <w:r w:rsidR="007F059F">
        <w:t>1</w:t>
      </w:r>
      <w:r w:rsidR="00F66D1E">
        <w:t>)</w:t>
      </w:r>
      <w:r>
        <w:t>.</w:t>
      </w:r>
      <w:r w:rsidR="00ED25A5">
        <w:t xml:space="preserve"> In experiment</w:t>
      </w:r>
      <w:r w:rsidR="00525E62">
        <w:t xml:space="preserve"> 1 (</w:t>
      </w:r>
      <w:r w:rsidR="00BC60E6">
        <w:t>red, blue, green, yellow</w:t>
      </w:r>
      <w:r w:rsidR="00525E62">
        <w:t>)</w:t>
      </w:r>
      <w:r w:rsidR="00ED25A5">
        <w:t xml:space="preserve">, red and blue </w:t>
      </w:r>
      <w:r w:rsidR="00F87BF0">
        <w:t>were</w:t>
      </w:r>
      <w:r w:rsidR="00ED25A5">
        <w:t xml:space="preserve"> attended as a linearly separable pairing</w:t>
      </w:r>
      <w:r w:rsidR="00525E62">
        <w:t>, while in experiment 2 (</w:t>
      </w:r>
      <w:r w:rsidR="00BC60E6">
        <w:t>red, purple, blue, lime</w:t>
      </w:r>
      <w:r w:rsidR="00525E62">
        <w:t>)</w:t>
      </w:r>
      <w:r w:rsidR="00ED25A5">
        <w:t xml:space="preserve"> they </w:t>
      </w:r>
      <w:r w:rsidR="00F87BF0">
        <w:t>were</w:t>
      </w:r>
      <w:r w:rsidR="00ED25A5">
        <w:t xml:space="preserve"> attended as a linearly non-separable pairing. Therefore, the analysis of attentional effects in SSVEPs has the potential of not only informing us whether concurrent selection of </w:t>
      </w:r>
      <w:r w:rsidR="00ED25A5">
        <w:lastRenderedPageBreak/>
        <w:t xml:space="preserve">two colours is </w:t>
      </w:r>
      <w:r w:rsidR="00F87BF0">
        <w:t>achieved</w:t>
      </w:r>
      <w:r w:rsidR="00ED25A5">
        <w:t xml:space="preserve"> at the neural sites indexed by the SSVEPs, but also in clarifying </w:t>
      </w:r>
      <w:r w:rsidR="00F87BF0">
        <w:t>whether</w:t>
      </w:r>
      <w:r w:rsidR="00ED25A5">
        <w:t xml:space="preserve"> this effect depends on linear separability between targets and distractors, as well as establishing </w:t>
      </w:r>
      <w:r w:rsidR="001F5EFD">
        <w:t>whether</w:t>
      </w:r>
      <w:r w:rsidR="00ED25A5">
        <w:t xml:space="preserve"> linear separability is confounded with colour distances </w:t>
      </w:r>
      <w:r w:rsidR="001F5EFD">
        <w:t>by</w:t>
      </w:r>
      <w:r w:rsidR="00ED25A5">
        <w:t xml:space="preserve"> comparing </w:t>
      </w:r>
      <w:r w:rsidR="001F5EFD">
        <w:t xml:space="preserve">attention </w:t>
      </w:r>
      <w:r w:rsidR="00ED25A5">
        <w:t xml:space="preserve">effects obtained in the </w:t>
      </w:r>
      <w:r w:rsidR="00BC60E6">
        <w:t xml:space="preserve">broad and relatively evenly spread </w:t>
      </w:r>
      <w:r w:rsidR="00ED25A5">
        <w:t xml:space="preserve">colour </w:t>
      </w:r>
      <w:r w:rsidR="001F5EFD">
        <w:t>context</w:t>
      </w:r>
      <w:r w:rsidR="00ED25A5">
        <w:t xml:space="preserve"> from the first experiment with the non</w:t>
      </w:r>
      <w:r w:rsidR="00BC60E6">
        <w:t>-even</w:t>
      </w:r>
      <w:r w:rsidR="00ED25A5">
        <w:t xml:space="preserve"> colour </w:t>
      </w:r>
      <w:r w:rsidR="001F5EFD">
        <w:t>context</w:t>
      </w:r>
      <w:r w:rsidR="00ED25A5">
        <w:t xml:space="preserve"> from the second experiment. </w:t>
      </w:r>
    </w:p>
    <w:p w14:paraId="7352ADC1" w14:textId="07D01E7E" w:rsidR="00B42F1B" w:rsidRDefault="00B42F1B" w:rsidP="00E2712F">
      <w:r>
        <w:tab/>
      </w:r>
      <w:r w:rsidR="00555ED1">
        <w:t>The analysis of hit rates, false alarms</w:t>
      </w:r>
      <w:r w:rsidR="00813D22">
        <w:t>,</w:t>
      </w:r>
      <w:r w:rsidR="0023522D">
        <w:t xml:space="preserve"> criterion measures</w:t>
      </w:r>
      <w:r w:rsidR="00813D22">
        <w:t xml:space="preserve"> and RTs</w:t>
      </w:r>
      <w:r w:rsidR="0023522D">
        <w:t xml:space="preserve"> was somewhat different, as these </w:t>
      </w:r>
      <w:r w:rsidR="00F66D1E">
        <w:t>measures</w:t>
      </w:r>
      <w:r w:rsidR="0023522D">
        <w:t xml:space="preserve"> </w:t>
      </w:r>
      <w:r w:rsidR="00751BF5">
        <w:t>were</w:t>
      </w:r>
      <w:r w:rsidR="0023522D">
        <w:t xml:space="preserve"> combined </w:t>
      </w:r>
      <w:r w:rsidR="00751BF5">
        <w:t xml:space="preserve">over </w:t>
      </w:r>
      <w:r w:rsidR="0023522D">
        <w:t xml:space="preserve">the two distractor and two target colours. Therefore, we </w:t>
      </w:r>
      <w:r w:rsidR="00555ED1">
        <w:t>had</w:t>
      </w:r>
      <w:r w:rsidR="00F66D1E">
        <w:t xml:space="preserve"> the factor </w:t>
      </w:r>
      <w:r w:rsidR="00F66D1E">
        <w:rPr>
          <w:i/>
        </w:rPr>
        <w:t>attended colour pair</w:t>
      </w:r>
      <w:r w:rsidR="0023522D">
        <w:t xml:space="preserve">, with 6 levels, </w:t>
      </w:r>
      <w:r w:rsidR="00F66D1E">
        <w:t>as that was the total number of possible c</w:t>
      </w:r>
      <w:r w:rsidR="0023522D">
        <w:t>ombination</w:t>
      </w:r>
      <w:r w:rsidR="00F66D1E">
        <w:t>s</w:t>
      </w:r>
      <w:r w:rsidR="0023522D">
        <w:t xml:space="preserve"> of target colour pairs.</w:t>
      </w:r>
      <w:r w:rsidR="00813D22">
        <w:t xml:space="preserve"> </w:t>
      </w:r>
      <w:r w:rsidR="00D3050B">
        <w:t>For RTs, we also did an additional analysis by colour, collapsing across target colour pairs.</w:t>
      </w:r>
      <w:r w:rsidR="00BB00B5">
        <w:t xml:space="preserve"> </w:t>
      </w:r>
    </w:p>
    <w:p w14:paraId="45E0B26F" w14:textId="393E423B" w:rsidR="001D155D" w:rsidRDefault="001D155D" w:rsidP="002B049D">
      <w:r>
        <w:tab/>
      </w:r>
      <w:r w:rsidR="00555ED1">
        <w:t>We tested the</w:t>
      </w:r>
      <w:r w:rsidR="00751BF5">
        <w:t xml:space="preserve"> significance of the attention effects </w:t>
      </w:r>
      <w:r w:rsidR="00813D22">
        <w:t xml:space="preserve">using </w:t>
      </w:r>
      <w:r w:rsidR="00E2712F">
        <w:t xml:space="preserve">repeated </w:t>
      </w:r>
      <w:r w:rsidR="00EE2294">
        <w:t>measure ANOVA</w:t>
      </w:r>
      <w:r w:rsidR="00625597">
        <w:t>s</w:t>
      </w:r>
      <w:r w:rsidR="00EE2294">
        <w:t xml:space="preserve">. </w:t>
      </w:r>
      <w:r w:rsidR="00555ED1">
        <w:t>As outlined above, hit rates, false alarm rates</w:t>
      </w:r>
      <w:r w:rsidR="00813D22">
        <w:t xml:space="preserve">, RTs </w:t>
      </w:r>
      <w:r w:rsidR="00EE2294">
        <w:t>and criteri</w:t>
      </w:r>
      <w:r w:rsidR="00F369E3">
        <w:t>a</w:t>
      </w:r>
      <w:r w:rsidR="00EE2294">
        <w:t xml:space="preserve"> were tested using</w:t>
      </w:r>
      <w:r w:rsidR="0023522D">
        <w:t xml:space="preserve"> single-factor ANOVAs</w:t>
      </w:r>
      <w:r w:rsidR="00EE2294">
        <w:t xml:space="preserve">. </w:t>
      </w:r>
      <w:r w:rsidR="00813D22">
        <w:t xml:space="preserve">Attentional effects </w:t>
      </w:r>
      <w:r w:rsidR="00F369E3">
        <w:t>on</w:t>
      </w:r>
      <w:r w:rsidR="00813D22">
        <w:t xml:space="preserve"> the </w:t>
      </w:r>
      <w:r w:rsidR="00EE2294">
        <w:t>SSVEPs were tested using a 3 x 4 design</w:t>
      </w:r>
      <w:r w:rsidR="00F66D1E">
        <w:t xml:space="preserve"> with the factors of </w:t>
      </w:r>
      <w:r w:rsidR="00813D22">
        <w:rPr>
          <w:i/>
        </w:rPr>
        <w:t>target/distractor</w:t>
      </w:r>
      <w:r w:rsidR="00F66D1E">
        <w:rPr>
          <w:i/>
        </w:rPr>
        <w:t xml:space="preserve"> </w:t>
      </w:r>
      <w:r w:rsidR="00813D22">
        <w:rPr>
          <w:i/>
        </w:rPr>
        <w:t>configuration</w:t>
      </w:r>
      <w:r w:rsidR="00B01B87">
        <w:rPr>
          <w:i/>
        </w:rPr>
        <w:t xml:space="preserve"> (two linearly separable and one non-separable pairing)</w:t>
      </w:r>
      <w:r w:rsidR="00EE2294">
        <w:t xml:space="preserve"> and </w:t>
      </w:r>
      <w:r w:rsidR="00F66D1E">
        <w:rPr>
          <w:i/>
        </w:rPr>
        <w:t>colour</w:t>
      </w:r>
      <w:r w:rsidR="00E2712F">
        <w:t>.</w:t>
      </w:r>
      <w:r w:rsidR="00E27C35">
        <w:t xml:space="preserve"> Greenhouse-</w:t>
      </w:r>
      <w:proofErr w:type="spellStart"/>
      <w:r w:rsidR="00E27C35">
        <w:t>Geisser</w:t>
      </w:r>
      <w:proofErr w:type="spellEnd"/>
      <w:r w:rsidR="00E27C35">
        <w:t xml:space="preserve"> correction was used when necessary</w:t>
      </w:r>
      <w:r w:rsidR="00B01B87">
        <w:t>,</w:t>
      </w:r>
      <w:r w:rsidR="00E27C35">
        <w:t xml:space="preserve"> and </w:t>
      </w:r>
      <w:r w:rsidR="00963E78">
        <w:t xml:space="preserve">repeated measure ANOVAs and/or </w:t>
      </w:r>
      <w:r w:rsidR="00E27C35">
        <w:t>Bonferroni-</w:t>
      </w:r>
      <w:r w:rsidR="00555ED1">
        <w:t xml:space="preserve">Holm </w:t>
      </w:r>
      <w:r w:rsidR="00E27C35">
        <w:t>corrected paired t-tests were used for post-hoc testing.</w:t>
      </w:r>
      <w:r w:rsidR="00E2712F">
        <w:t xml:space="preserve"> </w:t>
      </w:r>
      <w:r w:rsidR="00625597">
        <w:t xml:space="preserve">Cohen's d effect sizes were computed for paired t-tests, using Morris and </w:t>
      </w:r>
      <w:proofErr w:type="spellStart"/>
      <w:r w:rsidR="00625597">
        <w:t>DeShon's</w:t>
      </w:r>
      <w:proofErr w:type="spellEnd"/>
      <w:r w:rsidR="00625597">
        <w:t xml:space="preserve"> (</w:t>
      </w:r>
      <w:r w:rsidR="00F56A71">
        <w:fldChar w:fldCharType="begin"/>
      </w:r>
      <w:r w:rsidR="00AA42B6">
        <w:instrText xml:space="preserve"> ADDIN EN.CITE &lt;EndNote&gt;&lt;Cite ExcludeAuth="1"&gt;&lt;Author&gt;Morris&lt;/Author&gt;&lt;Year&gt;2002&lt;/Year&gt;&lt;RecNum&gt;3250&lt;/RecNum&gt;&lt;DisplayText&gt;2002&lt;/DisplayText&gt;&lt;record&gt;&lt;rec-number&gt;3250&lt;/rec-number&gt;&lt;foreign-keys&gt;&lt;key app="EN" db-id="ztt92apvszw908exawbvs9psvtxzv0papaza" timestamp="1480860036"&gt;3250&lt;/key&gt;&lt;/foreign-keys&gt;&lt;ref-type name="Journal Article"&gt;17&lt;/ref-type&gt;&lt;contributors&gt;&lt;authors&gt;&lt;author&gt;Morris, S. B.&lt;/author&gt;&lt;author&gt;DeShon, R. P.&lt;/author&gt;&lt;/authors&gt;&lt;/contributors&gt;&lt;auth-address&gt;IIT, Inst Psychol, Chicago, IL 60616 USA. Michigan State Univ, Dept Psychol, E Lansing, MI 48824 USA.&amp;#xD;Morris, SB (reprint author), IIT, Inst Psychol, 3101 S Dearborn, Chicago, IL 60616 USA.&lt;/auth-address&gt;&lt;titles&gt;&lt;title&gt;Combining effect size estimates in meta-analysis with repeated measures and independent-groups designs&lt;/title&gt;&lt;secondary-title&gt;Psychological Methods&lt;/secondary-title&gt;&lt;alt-title&gt;Psychol. Methods&lt;/alt-title&gt;&lt;/titles&gt;&lt;periodical&gt;&lt;full-title&gt;Psychological Methods&lt;/full-title&gt;&lt;abbr-1&gt;Psychol. Methods&lt;/abbr-1&gt;&lt;abbr-2&gt;Psychol Methods&lt;/abbr-2&gt;&lt;/periodical&gt;&lt;alt-periodical&gt;&lt;full-title&gt;Psychological Methods&lt;/full-title&gt;&lt;abbr-1&gt;Psychol. Methods&lt;/abbr-1&gt;&lt;abbr-2&gt;Psychol Methods&lt;/abbr-2&gt;&lt;/alt-periodical&gt;&lt;pages&gt;105-125&lt;/pages&gt;&lt;volume&gt;7&lt;/volume&gt;&lt;number&gt;1&lt;/number&gt;&lt;keywords&gt;&lt;keyword&gt;metaanalysis&lt;/keyword&gt;&lt;keyword&gt;performance&lt;/keyword&gt;&lt;keyword&gt;skills&lt;/keyword&gt;&lt;keyword&gt;intervention&lt;/keyword&gt;&lt;keyword&gt;efficacy&lt;/keyword&gt;&lt;keyword&gt;series&lt;/keyword&gt;&lt;keyword&gt;models&lt;/keyword&gt;&lt;/keywords&gt;&lt;dates&gt;&lt;year&gt;2002&lt;/year&gt;&lt;pub-dates&gt;&lt;date&gt;Mar&lt;/date&gt;&lt;/pub-dates&gt;&lt;/dates&gt;&lt;isbn&gt;1082-989X&lt;/isbn&gt;&lt;accession-num&gt;WOS:000174483300006&lt;/accession-num&gt;&lt;work-type&gt;Article&lt;/work-type&gt;&lt;urls&gt;&lt;related-urls&gt;&lt;url&gt;&amp;lt;Go to ISI&amp;gt;://WOS:000174483300006&lt;/url&gt;&lt;/related-urls&gt;&lt;/urls&gt;&lt;electronic-resource-num&gt;10.1037//1082-989x.7.1.105&lt;/electronic-resource-num&gt;&lt;language&gt;English&lt;/language&gt;&lt;/record&gt;&lt;/Cite&gt;&lt;/EndNote&gt;</w:instrText>
      </w:r>
      <w:r w:rsidR="00F56A71">
        <w:fldChar w:fldCharType="separate"/>
      </w:r>
      <w:r w:rsidR="00625597">
        <w:rPr>
          <w:noProof/>
        </w:rPr>
        <w:t>2002</w:t>
      </w:r>
      <w:r w:rsidR="00F56A71">
        <w:fldChar w:fldCharType="end"/>
      </w:r>
      <w:r w:rsidR="00625597">
        <w:t>) correction f</w:t>
      </w:r>
      <w:r w:rsidR="00F869F0">
        <w:t>or dependence between means. Attentional effects</w:t>
      </w:r>
      <w:r w:rsidR="00625597">
        <w:t xml:space="preserve"> were</w:t>
      </w:r>
      <w:r w:rsidR="00842E60">
        <w:t xml:space="preserve"> also tested against </w:t>
      </w:r>
      <w:r w:rsidR="001E7DC0">
        <w:t xml:space="preserve">zero </w:t>
      </w:r>
      <w:r w:rsidR="00842E60">
        <w:t xml:space="preserve">using a one-sample t-test. </w:t>
      </w:r>
    </w:p>
    <w:p w14:paraId="582A26C3" w14:textId="50835C8D" w:rsidR="00E2712F" w:rsidRDefault="001D155D" w:rsidP="002B049D">
      <w:r>
        <w:tab/>
      </w:r>
    </w:p>
    <w:p w14:paraId="5A826783" w14:textId="77777777" w:rsidR="00F508F2" w:rsidRDefault="00F508F2" w:rsidP="002B049D"/>
    <w:p w14:paraId="7DB45ACD" w14:textId="1D6CDA6A" w:rsidR="00EB0902" w:rsidRPr="007146FA" w:rsidRDefault="00EB0902" w:rsidP="007146FA">
      <w:pPr>
        <w:pStyle w:val="ListParagraph"/>
        <w:numPr>
          <w:ilvl w:val="0"/>
          <w:numId w:val="10"/>
        </w:numPr>
        <w:rPr>
          <w:b/>
        </w:rPr>
      </w:pPr>
      <w:r w:rsidRPr="007146FA">
        <w:rPr>
          <w:b/>
        </w:rPr>
        <w:lastRenderedPageBreak/>
        <w:t>Results</w:t>
      </w:r>
      <w:r w:rsidR="00903309" w:rsidRPr="007146FA">
        <w:rPr>
          <w:b/>
        </w:rPr>
        <w:t xml:space="preserve"> </w:t>
      </w:r>
    </w:p>
    <w:p w14:paraId="4D98B5BE" w14:textId="6E45F65D" w:rsidR="00D56C82" w:rsidRDefault="007146FA" w:rsidP="00692DDD">
      <w:r>
        <w:rPr>
          <w:b/>
        </w:rPr>
        <w:t xml:space="preserve">3.1 </w:t>
      </w:r>
      <w:r w:rsidR="00A07DD8">
        <w:rPr>
          <w:b/>
        </w:rPr>
        <w:t>E</w:t>
      </w:r>
      <w:r w:rsidR="00903309" w:rsidRPr="00CA45CB">
        <w:rPr>
          <w:b/>
        </w:rPr>
        <w:t xml:space="preserve">xperiment </w:t>
      </w:r>
      <w:r w:rsidR="00525E62">
        <w:rPr>
          <w:b/>
        </w:rPr>
        <w:t xml:space="preserve">1, </w:t>
      </w:r>
      <w:r w:rsidR="00A14A32">
        <w:rPr>
          <w:b/>
        </w:rPr>
        <w:t>red, blue, green and yellow</w:t>
      </w:r>
    </w:p>
    <w:p w14:paraId="03D14C0C" w14:textId="1B255E17" w:rsidR="00692DDD" w:rsidRDefault="00E27C35" w:rsidP="00692DDD">
      <w:r>
        <w:tab/>
      </w:r>
      <w:r w:rsidR="007146FA">
        <w:t xml:space="preserve">3.1.1. </w:t>
      </w:r>
      <w:r w:rsidR="00692DDD" w:rsidRPr="00E27C35">
        <w:rPr>
          <w:b/>
        </w:rPr>
        <w:t>Behavioural results</w:t>
      </w:r>
      <w:r>
        <w:t>:</w:t>
      </w:r>
      <w:r w:rsidR="00692DDD">
        <w:t xml:space="preserve"> </w:t>
      </w:r>
      <w:r>
        <w:t xml:space="preserve"> Collapsed across all </w:t>
      </w:r>
      <w:r w:rsidR="00162E5C">
        <w:t xml:space="preserve">attentional </w:t>
      </w:r>
      <w:r>
        <w:t>conditions,</w:t>
      </w:r>
      <w:r w:rsidR="00555ED1">
        <w:t xml:space="preserve"> means and standard errors were as follows:</w:t>
      </w:r>
      <w:r>
        <w:t xml:space="preserve"> </w:t>
      </w:r>
      <w:r w:rsidR="004044DC">
        <w:t xml:space="preserve">hit rate </w:t>
      </w:r>
      <w:r w:rsidR="00555ED1">
        <w:t>61</w:t>
      </w:r>
      <w:r w:rsidR="004044DC">
        <w:t xml:space="preserve">% ± </w:t>
      </w:r>
      <w:r w:rsidR="00555ED1">
        <w:t>4</w:t>
      </w:r>
      <w:r w:rsidR="004044DC">
        <w:t>%</w:t>
      </w:r>
      <w:r>
        <w:t>,</w:t>
      </w:r>
      <w:r w:rsidR="004044DC">
        <w:t xml:space="preserve"> false alarm rate </w:t>
      </w:r>
      <w:r w:rsidR="00555ED1">
        <w:t>22</w:t>
      </w:r>
      <w:r w:rsidR="004044DC">
        <w:t xml:space="preserve">% ± </w:t>
      </w:r>
      <w:r w:rsidR="00555ED1">
        <w:t>3</w:t>
      </w:r>
      <w:r w:rsidR="004044DC">
        <w:t>%</w:t>
      </w:r>
      <w:r w:rsidR="00555ED1">
        <w:t>, reaction times</w:t>
      </w:r>
      <w:r w:rsidR="004044DC">
        <w:t xml:space="preserve"> </w:t>
      </w:r>
      <w:r>
        <w:t>58</w:t>
      </w:r>
      <w:r w:rsidR="004044DC">
        <w:t xml:space="preserve">4 </w:t>
      </w:r>
      <w:proofErr w:type="spellStart"/>
      <w:r w:rsidR="004044DC">
        <w:t>ms</w:t>
      </w:r>
      <w:proofErr w:type="spellEnd"/>
      <w:r w:rsidR="004044DC">
        <w:t xml:space="preserve"> ± 16 </w:t>
      </w:r>
      <w:proofErr w:type="spellStart"/>
      <w:r w:rsidR="004044DC">
        <w:t>m</w:t>
      </w:r>
      <w:r>
        <w:t>s</w:t>
      </w:r>
      <w:proofErr w:type="spellEnd"/>
      <w:r>
        <w:t xml:space="preserve"> and the</w:t>
      </w:r>
      <w:r w:rsidR="00692DDD" w:rsidRPr="00692DDD">
        <w:t xml:space="preserve"> criterion 0.25 ± 0.11</w:t>
      </w:r>
      <w:r w:rsidR="00D56C82">
        <w:t xml:space="preserve">, indicating that the </w:t>
      </w:r>
      <w:r w:rsidR="002F268C">
        <w:t xml:space="preserve">coherent motion detection </w:t>
      </w:r>
      <w:r w:rsidR="00D56C82">
        <w:t>task was difficult but achievable and that the participants had a somewhat conservative criterion</w:t>
      </w:r>
      <w:r>
        <w:t xml:space="preserve">. </w:t>
      </w:r>
      <w:r w:rsidR="00DA72C7">
        <w:t>Both the difficulty of the task and the conservativeness in the response criterion are directly attributable to the addition of flicker, as our preliminary behavioural experiment with the same hues but without flicker found much better performance joined with a somewhat liberal response criterion (Supplementary Material 1).</w:t>
      </w:r>
    </w:p>
    <w:p w14:paraId="2B6AE396" w14:textId="5B3729BB" w:rsidR="00692DDD" w:rsidRDefault="00E27C35" w:rsidP="00692DDD">
      <w:r>
        <w:tab/>
      </w:r>
      <w:r w:rsidR="00D56C82">
        <w:t>Behavioural results are depicted in Figure 3a, with hits and false alarms depicted in the top row, criterions in the middle row and reaction times in the bottom row. For each of these dependent variables, w</w:t>
      </w:r>
      <w:r w:rsidR="00BB00B5">
        <w:t xml:space="preserve">e tested </w:t>
      </w:r>
      <w:r w:rsidR="003D2B7D">
        <w:t>whether</w:t>
      </w:r>
      <w:r w:rsidR="00BB00B5">
        <w:t xml:space="preserve"> there </w:t>
      </w:r>
      <w:r w:rsidR="00EB0911">
        <w:t>were</w:t>
      </w:r>
      <w:r w:rsidR="00BB00B5">
        <w:t xml:space="preserve"> differences in performance when attending to different target pairs. </w:t>
      </w:r>
      <w:r w:rsidR="0099483B">
        <w:t xml:space="preserve">A </w:t>
      </w:r>
      <w:r>
        <w:t xml:space="preserve">repeated measures ANOVA </w:t>
      </w:r>
      <w:r w:rsidR="00555ED1">
        <w:t>on hit rate</w:t>
      </w:r>
      <w:r w:rsidR="00924ABE">
        <w:t xml:space="preserve"> data </w:t>
      </w:r>
      <w:r w:rsidR="00555ED1">
        <w:t xml:space="preserve">did not show an effect of </w:t>
      </w:r>
      <w:r w:rsidR="003563FF" w:rsidRPr="003563FF">
        <w:rPr>
          <w:i/>
        </w:rPr>
        <w:t>attended colour pair</w:t>
      </w:r>
      <w:r w:rsidR="00EF6199">
        <w:t xml:space="preserve"> (</w:t>
      </w:r>
      <w:proofErr w:type="gramStart"/>
      <w:r w:rsidR="00EF6199">
        <w:t>F(</w:t>
      </w:r>
      <w:proofErr w:type="gramEnd"/>
      <w:r w:rsidR="00EF6199">
        <w:t>5,</w:t>
      </w:r>
      <w:r w:rsidR="0071412C">
        <w:t xml:space="preserve"> </w:t>
      </w:r>
      <w:r w:rsidR="00EF6199">
        <w:t>55</w:t>
      </w:r>
      <w:r w:rsidR="00924ABE">
        <w:t>)</w:t>
      </w:r>
      <w:r w:rsidR="0071412C">
        <w:t xml:space="preserve"> </w:t>
      </w:r>
      <w:r w:rsidR="00924ABE">
        <w:t>=</w:t>
      </w:r>
      <w:r w:rsidR="0071412C">
        <w:t xml:space="preserve"> </w:t>
      </w:r>
      <w:r w:rsidR="00555ED1">
        <w:t>1.55</w:t>
      </w:r>
      <w:r w:rsidR="00924ABE">
        <w:t>,</w:t>
      </w:r>
      <w:r w:rsidR="00162E5C">
        <w:t xml:space="preserve"> </w:t>
      </w:r>
      <w:r w:rsidR="00924ABE">
        <w:t>p</w:t>
      </w:r>
      <w:r w:rsidR="0071412C">
        <w:t xml:space="preserve"> </w:t>
      </w:r>
      <w:r w:rsidR="00924ABE">
        <w:t>=</w:t>
      </w:r>
      <w:r w:rsidR="0071412C">
        <w:t xml:space="preserve"> </w:t>
      </w:r>
      <w:r w:rsidR="00EF6199">
        <w:t>.</w:t>
      </w:r>
      <w:r w:rsidR="00550530">
        <w:t>19</w:t>
      </w:r>
      <w:r w:rsidR="00924ABE">
        <w:t>).</w:t>
      </w:r>
      <w:r w:rsidR="00550530">
        <w:t xml:space="preserve"> However, differences</w:t>
      </w:r>
      <w:r w:rsidR="00D3050B">
        <w:t xml:space="preserve"> between </w:t>
      </w:r>
      <w:r w:rsidR="00D3050B" w:rsidRPr="00D3050B">
        <w:rPr>
          <w:i/>
        </w:rPr>
        <w:t>attended colour pairs</w:t>
      </w:r>
      <w:r w:rsidR="00550530">
        <w:t xml:space="preserve"> were present in false alarm rates (</w:t>
      </w:r>
      <w:proofErr w:type="gramStart"/>
      <w:r w:rsidR="00550530">
        <w:t>F(</w:t>
      </w:r>
      <w:proofErr w:type="gramEnd"/>
      <w:r w:rsidR="00550530">
        <w:t>5,</w:t>
      </w:r>
      <w:r w:rsidR="0071412C">
        <w:t xml:space="preserve"> </w:t>
      </w:r>
      <w:r w:rsidR="00550530">
        <w:t>55)</w:t>
      </w:r>
      <w:r w:rsidR="0071412C">
        <w:t xml:space="preserve"> </w:t>
      </w:r>
      <w:r w:rsidR="00550530">
        <w:t>=</w:t>
      </w:r>
      <w:r w:rsidR="0071412C">
        <w:t xml:space="preserve"> </w:t>
      </w:r>
      <w:r w:rsidR="00550530">
        <w:t>8.68,</w:t>
      </w:r>
      <w:r w:rsidR="0071412C">
        <w:t xml:space="preserve"> </w:t>
      </w:r>
      <w:r w:rsidR="00550530">
        <w:t>p</w:t>
      </w:r>
      <w:r w:rsidR="0071412C">
        <w:t xml:space="preserve"> </w:t>
      </w:r>
      <w:r w:rsidR="00FF674C">
        <w:t>&lt;</w:t>
      </w:r>
      <w:r w:rsidR="0071412C">
        <w:t xml:space="preserve"> </w:t>
      </w:r>
      <w:r w:rsidR="00550530">
        <w:t>.00</w:t>
      </w:r>
      <w:r w:rsidR="00FF674C">
        <w:t>1</w:t>
      </w:r>
      <w:r w:rsidR="00550530">
        <w:t>,</w:t>
      </w:r>
      <w:r w:rsidR="00550530" w:rsidRPr="00550530">
        <w:t xml:space="preserve"> </w:t>
      </w:r>
      <w:r w:rsidR="00550530">
        <w:t>η</w:t>
      </w:r>
      <w:r w:rsidR="00550530" w:rsidRPr="004737B7">
        <w:rPr>
          <w:vertAlign w:val="subscript"/>
        </w:rPr>
        <w:t>p</w:t>
      </w:r>
      <w:r w:rsidR="00550530" w:rsidRPr="004737B7">
        <w:rPr>
          <w:vertAlign w:val="superscript"/>
        </w:rPr>
        <w:t>2</w:t>
      </w:r>
      <w:r w:rsidR="0071412C">
        <w:rPr>
          <w:vertAlign w:val="superscript"/>
        </w:rPr>
        <w:t xml:space="preserve"> </w:t>
      </w:r>
      <w:r w:rsidR="00550530">
        <w:t>=</w:t>
      </w:r>
      <w:r w:rsidR="0071412C">
        <w:t xml:space="preserve"> </w:t>
      </w:r>
      <w:r w:rsidR="00550530">
        <w:t>.44).</w:t>
      </w:r>
      <w:r w:rsidR="00924ABE">
        <w:t xml:space="preserve"> The </w:t>
      </w:r>
      <w:r w:rsidR="00F8725D">
        <w:t>post-hoc paired t-</w:t>
      </w:r>
      <w:r w:rsidR="00924ABE">
        <w:t xml:space="preserve">tests </w:t>
      </w:r>
      <w:r>
        <w:t xml:space="preserve">showed </w:t>
      </w:r>
      <w:r w:rsidR="00924ABE">
        <w:t xml:space="preserve">a </w:t>
      </w:r>
      <w:r>
        <w:t>s</w:t>
      </w:r>
      <w:r w:rsidR="00692DDD">
        <w:t>ign</w:t>
      </w:r>
      <w:r w:rsidR="00F8725D">
        <w:t>ificantly higher false alarm rate</w:t>
      </w:r>
      <w:r w:rsidR="00692DDD">
        <w:t xml:space="preserve"> for green/red compared to </w:t>
      </w:r>
      <w:r w:rsidR="00B02DF6">
        <w:t>blue/</w:t>
      </w:r>
      <w:r w:rsidR="00692DDD">
        <w:t>yellow (</w:t>
      </w:r>
      <w:proofErr w:type="gramStart"/>
      <w:r w:rsidR="00F8725D">
        <w:t>t(</w:t>
      </w:r>
      <w:proofErr w:type="gramEnd"/>
      <w:r w:rsidR="00F8725D">
        <w:t>11)</w:t>
      </w:r>
      <w:r w:rsidR="0071412C">
        <w:t xml:space="preserve"> </w:t>
      </w:r>
      <w:r w:rsidR="00F8725D">
        <w:t>=</w:t>
      </w:r>
      <w:r w:rsidR="0071412C">
        <w:t xml:space="preserve"> </w:t>
      </w:r>
      <w:r w:rsidR="00F8725D">
        <w:t>6.94, p</w:t>
      </w:r>
      <w:r w:rsidR="0071412C">
        <w:t xml:space="preserve"> </w:t>
      </w:r>
      <w:r w:rsidR="00FF674C">
        <w:t>&lt;</w:t>
      </w:r>
      <w:r w:rsidR="0071412C">
        <w:t xml:space="preserve"> </w:t>
      </w:r>
      <w:r w:rsidR="00F8725D">
        <w:t>.0</w:t>
      </w:r>
      <w:r w:rsidR="0005449B">
        <w:t>0</w:t>
      </w:r>
      <w:r w:rsidR="00FF674C">
        <w:t>1</w:t>
      </w:r>
      <w:r w:rsidR="00F8725D">
        <w:t>,</w:t>
      </w:r>
      <w:r w:rsidR="0071412C">
        <w:t xml:space="preserve"> </w:t>
      </w:r>
      <w:r w:rsidR="00F8725D">
        <w:t>d</w:t>
      </w:r>
      <w:r w:rsidR="0071412C">
        <w:t xml:space="preserve"> </w:t>
      </w:r>
      <w:r w:rsidR="00F8725D">
        <w:t>=</w:t>
      </w:r>
      <w:r w:rsidR="0071412C">
        <w:t xml:space="preserve"> </w:t>
      </w:r>
      <w:r w:rsidR="00F8725D">
        <w:t>2.30</w:t>
      </w:r>
      <w:r w:rsidR="00692DDD">
        <w:t>)</w:t>
      </w:r>
      <w:r w:rsidR="00F8725D">
        <w:t xml:space="preserve">, </w:t>
      </w:r>
      <w:r w:rsidR="0005449B">
        <w:t>blue/green (t(11)</w:t>
      </w:r>
      <w:r w:rsidR="0071412C">
        <w:t xml:space="preserve"> </w:t>
      </w:r>
      <w:r w:rsidR="0005449B">
        <w:t>=</w:t>
      </w:r>
      <w:r w:rsidR="0071412C">
        <w:t xml:space="preserve"> </w:t>
      </w:r>
      <w:r w:rsidR="0005449B">
        <w:t>4.90,</w:t>
      </w:r>
      <w:r w:rsidR="0071412C">
        <w:t xml:space="preserve"> </w:t>
      </w:r>
      <w:r w:rsidR="0005449B">
        <w:t>p</w:t>
      </w:r>
      <w:r w:rsidR="00FF674C">
        <w:t xml:space="preserve"> &lt; </w:t>
      </w:r>
      <w:r w:rsidR="0005449B">
        <w:t>.00</w:t>
      </w:r>
      <w:r w:rsidR="00FF674C">
        <w:t>1</w:t>
      </w:r>
      <w:r w:rsidR="0005449B">
        <w:t>,</w:t>
      </w:r>
      <w:r w:rsidR="0071412C">
        <w:t xml:space="preserve"> </w:t>
      </w:r>
      <w:r w:rsidR="0005449B">
        <w:t>d</w:t>
      </w:r>
      <w:r w:rsidR="0071412C">
        <w:t xml:space="preserve"> </w:t>
      </w:r>
      <w:r w:rsidR="0005449B">
        <w:t>=</w:t>
      </w:r>
      <w:r w:rsidR="0071412C">
        <w:t xml:space="preserve"> </w:t>
      </w:r>
      <w:r w:rsidR="0005449B">
        <w:t>1.65) and red/yellow (t(11)</w:t>
      </w:r>
      <w:r w:rsidR="0071412C">
        <w:t xml:space="preserve"> </w:t>
      </w:r>
      <w:r w:rsidR="0005449B">
        <w:t>=</w:t>
      </w:r>
      <w:r w:rsidR="0071412C">
        <w:t xml:space="preserve"> </w:t>
      </w:r>
      <w:r w:rsidR="0005449B">
        <w:t>3.69,</w:t>
      </w:r>
      <w:r w:rsidR="0071412C">
        <w:t xml:space="preserve"> </w:t>
      </w:r>
      <w:r w:rsidR="0005449B">
        <w:t>p</w:t>
      </w:r>
      <w:r w:rsidR="0071412C">
        <w:t xml:space="preserve"> </w:t>
      </w:r>
      <w:r w:rsidR="0005449B">
        <w:t>=</w:t>
      </w:r>
      <w:r w:rsidR="0071412C">
        <w:t xml:space="preserve"> </w:t>
      </w:r>
      <w:r w:rsidR="0005449B">
        <w:t>.0035,</w:t>
      </w:r>
      <w:r w:rsidR="0071412C">
        <w:t xml:space="preserve"> </w:t>
      </w:r>
      <w:r w:rsidR="0005449B">
        <w:t>d</w:t>
      </w:r>
      <w:r w:rsidR="0071412C">
        <w:t xml:space="preserve"> </w:t>
      </w:r>
      <w:r w:rsidR="0005449B">
        <w:t>=</w:t>
      </w:r>
      <w:r w:rsidR="0071412C">
        <w:t xml:space="preserve"> </w:t>
      </w:r>
      <w:r w:rsidR="0005449B">
        <w:t>1.07)</w:t>
      </w:r>
      <w:r w:rsidR="00692DDD">
        <w:t>.</w:t>
      </w:r>
      <w:r w:rsidR="00BB00B5">
        <w:t xml:space="preserve"> </w:t>
      </w:r>
      <w:r w:rsidR="00924ABE">
        <w:t xml:space="preserve">A repeated measures </w:t>
      </w:r>
      <w:r w:rsidR="00547BDE">
        <w:t xml:space="preserve">ANOVA on criterion data </w:t>
      </w:r>
      <w:r w:rsidR="00924ABE">
        <w:t>show</w:t>
      </w:r>
      <w:r w:rsidR="00547BDE">
        <w:t>ed</w:t>
      </w:r>
      <w:r w:rsidR="00924ABE">
        <w:t xml:space="preserve"> a significant effect of </w:t>
      </w:r>
      <w:r w:rsidR="003563FF" w:rsidRPr="003563FF">
        <w:rPr>
          <w:i/>
        </w:rPr>
        <w:t>attended colour pair</w:t>
      </w:r>
      <w:r w:rsidR="00924ABE">
        <w:t xml:space="preserve"> (</w:t>
      </w:r>
      <w:proofErr w:type="gramStart"/>
      <w:r w:rsidR="00924ABE">
        <w:t>F(</w:t>
      </w:r>
      <w:proofErr w:type="gramEnd"/>
      <w:r w:rsidR="00547BDE">
        <w:t>5,</w:t>
      </w:r>
      <w:r w:rsidR="0071412C">
        <w:t xml:space="preserve"> </w:t>
      </w:r>
      <w:r w:rsidR="00547BDE">
        <w:t>55</w:t>
      </w:r>
      <w:r w:rsidR="00924ABE">
        <w:t>)</w:t>
      </w:r>
      <w:r w:rsidR="0071412C">
        <w:t xml:space="preserve"> </w:t>
      </w:r>
      <w:r w:rsidR="00924ABE">
        <w:t>=</w:t>
      </w:r>
      <w:r w:rsidR="0071412C">
        <w:t xml:space="preserve"> </w:t>
      </w:r>
      <w:r w:rsidR="00547BDE">
        <w:t>3.77,</w:t>
      </w:r>
      <w:r w:rsidR="0071412C">
        <w:t xml:space="preserve"> </w:t>
      </w:r>
      <w:r w:rsidR="00547BDE">
        <w:t>p</w:t>
      </w:r>
      <w:r w:rsidR="0071412C">
        <w:t xml:space="preserve"> </w:t>
      </w:r>
      <w:r w:rsidR="00547BDE">
        <w:t>=</w:t>
      </w:r>
      <w:r w:rsidR="0071412C">
        <w:t xml:space="preserve"> </w:t>
      </w:r>
      <w:r w:rsidR="00547BDE">
        <w:t>.005</w:t>
      </w:r>
      <w:r w:rsidR="00924ABE">
        <w:t>,</w:t>
      </w:r>
      <w:r w:rsidR="00547BDE" w:rsidRPr="00547BDE">
        <w:t xml:space="preserve"> </w:t>
      </w:r>
      <w:r w:rsidR="00547BDE">
        <w:t>η</w:t>
      </w:r>
      <w:r w:rsidR="00547BDE" w:rsidRPr="004737B7">
        <w:rPr>
          <w:vertAlign w:val="subscript"/>
        </w:rPr>
        <w:t>p</w:t>
      </w:r>
      <w:r w:rsidR="00547BDE" w:rsidRPr="004737B7">
        <w:rPr>
          <w:vertAlign w:val="superscript"/>
        </w:rPr>
        <w:t>2</w:t>
      </w:r>
      <w:r w:rsidR="0071412C">
        <w:rPr>
          <w:vertAlign w:val="superscript"/>
        </w:rPr>
        <w:t xml:space="preserve"> </w:t>
      </w:r>
      <w:r w:rsidR="00547BDE">
        <w:t>=</w:t>
      </w:r>
      <w:r w:rsidR="0071412C">
        <w:t xml:space="preserve"> </w:t>
      </w:r>
      <w:r w:rsidR="00547BDE">
        <w:t>.26</w:t>
      </w:r>
      <w:r w:rsidR="00924ABE">
        <w:t xml:space="preserve">). </w:t>
      </w:r>
      <w:r w:rsidR="0005449B">
        <w:t>Post-hoc paired t-tests</w:t>
      </w:r>
      <w:r w:rsidR="00924ABE">
        <w:t xml:space="preserve"> indicated a less conservative criterion for </w:t>
      </w:r>
      <w:r w:rsidR="004737B7">
        <w:t xml:space="preserve">green/red </w:t>
      </w:r>
      <w:r w:rsidR="004737B7">
        <w:lastRenderedPageBreak/>
        <w:t>compared to blue/yellow</w:t>
      </w:r>
      <w:r w:rsidR="00924ABE">
        <w:t xml:space="preserve"> (</w:t>
      </w:r>
      <w:proofErr w:type="gramStart"/>
      <w:r w:rsidR="005467FC">
        <w:t>t(</w:t>
      </w:r>
      <w:proofErr w:type="gramEnd"/>
      <w:r w:rsidR="005467FC">
        <w:t>11)</w:t>
      </w:r>
      <w:r w:rsidR="0071412C">
        <w:t xml:space="preserve"> </w:t>
      </w:r>
      <w:r w:rsidR="005467FC">
        <w:t>=</w:t>
      </w:r>
      <w:r w:rsidR="0071412C">
        <w:t xml:space="preserve"> </w:t>
      </w:r>
      <w:r w:rsidR="005467FC">
        <w:t>5.38,</w:t>
      </w:r>
      <w:r w:rsidR="00162E5C">
        <w:t xml:space="preserve"> </w:t>
      </w:r>
      <w:r w:rsidR="004737B7">
        <w:t>p</w:t>
      </w:r>
      <w:r w:rsidR="0071412C">
        <w:t xml:space="preserve"> </w:t>
      </w:r>
      <w:r w:rsidR="00FF674C">
        <w:t>&lt;</w:t>
      </w:r>
      <w:r w:rsidR="004044DC">
        <w:t xml:space="preserve"> </w:t>
      </w:r>
      <w:r w:rsidR="004737B7" w:rsidRPr="004737B7">
        <w:t>0.00</w:t>
      </w:r>
      <w:r w:rsidR="00FF674C">
        <w:t>1</w:t>
      </w:r>
      <w:r w:rsidR="005467FC">
        <w:t>,</w:t>
      </w:r>
      <w:r w:rsidR="00162E5C">
        <w:t xml:space="preserve"> </w:t>
      </w:r>
      <w:r w:rsidR="005467FC">
        <w:t>d</w:t>
      </w:r>
      <w:r w:rsidR="0071412C">
        <w:t xml:space="preserve"> </w:t>
      </w:r>
      <w:r w:rsidR="005467FC">
        <w:t>=</w:t>
      </w:r>
      <w:r w:rsidR="0071412C">
        <w:t xml:space="preserve"> </w:t>
      </w:r>
      <w:r w:rsidR="005467FC">
        <w:t>1.54</w:t>
      </w:r>
      <w:r w:rsidR="00924ABE">
        <w:t>)</w:t>
      </w:r>
      <w:r w:rsidR="004044DC">
        <w:t>.</w:t>
      </w:r>
      <w:r w:rsidR="00BB00B5">
        <w:t xml:space="preserve"> </w:t>
      </w:r>
      <w:r w:rsidR="00692DDD">
        <w:t>No differe</w:t>
      </w:r>
      <w:r>
        <w:t>nces in RTs were found</w:t>
      </w:r>
      <w:r w:rsidR="004737B7">
        <w:t xml:space="preserve"> (</w:t>
      </w:r>
      <w:r w:rsidR="00813D22">
        <w:t xml:space="preserve">by attended colour pair: </w:t>
      </w:r>
      <w:proofErr w:type="gramStart"/>
      <w:r w:rsidR="00813D22">
        <w:t>F(</w:t>
      </w:r>
      <w:proofErr w:type="gramEnd"/>
      <w:r w:rsidR="00813D22">
        <w:t>5,</w:t>
      </w:r>
      <w:r w:rsidR="0071412C">
        <w:t xml:space="preserve"> </w:t>
      </w:r>
      <w:r w:rsidR="00813D22">
        <w:t>55)</w:t>
      </w:r>
      <w:r w:rsidR="0071412C">
        <w:t xml:space="preserve"> </w:t>
      </w:r>
      <w:r w:rsidR="00813D22">
        <w:t>=</w:t>
      </w:r>
      <w:r w:rsidR="0071412C">
        <w:t xml:space="preserve"> </w:t>
      </w:r>
      <w:r w:rsidR="00813D22">
        <w:t>1.11,</w:t>
      </w:r>
      <w:r w:rsidR="0071412C">
        <w:t xml:space="preserve"> </w:t>
      </w:r>
      <w:r w:rsidR="00813D22">
        <w:t>p</w:t>
      </w:r>
      <w:r w:rsidR="0071412C">
        <w:t xml:space="preserve"> </w:t>
      </w:r>
      <w:r w:rsidR="00813D22">
        <w:t>=</w:t>
      </w:r>
      <w:r w:rsidR="0071412C">
        <w:t xml:space="preserve"> </w:t>
      </w:r>
      <w:r w:rsidR="00813D22">
        <w:t>.37; by colour</w:t>
      </w:r>
      <w:r w:rsidR="004737B7">
        <w:t>: F(3,</w:t>
      </w:r>
      <w:r w:rsidR="0071412C">
        <w:t xml:space="preserve"> </w:t>
      </w:r>
      <w:r w:rsidR="004737B7">
        <w:t>33)</w:t>
      </w:r>
      <w:r w:rsidR="0071412C">
        <w:t xml:space="preserve"> </w:t>
      </w:r>
      <w:r w:rsidR="004737B7">
        <w:t>=</w:t>
      </w:r>
      <w:r w:rsidR="0071412C">
        <w:t xml:space="preserve"> </w:t>
      </w:r>
      <w:r w:rsidR="004737B7">
        <w:t>2.07,</w:t>
      </w:r>
      <w:r w:rsidR="0071412C">
        <w:t xml:space="preserve"> </w:t>
      </w:r>
      <w:r w:rsidR="004737B7">
        <w:t>p</w:t>
      </w:r>
      <w:r w:rsidR="0071412C">
        <w:t xml:space="preserve"> </w:t>
      </w:r>
      <w:r w:rsidR="004737B7">
        <w:t>=</w:t>
      </w:r>
      <w:r w:rsidR="0071412C">
        <w:t xml:space="preserve"> </w:t>
      </w:r>
      <w:r w:rsidR="004737B7">
        <w:t>.12).</w:t>
      </w:r>
    </w:p>
    <w:p w14:paraId="3EA9AC3D" w14:textId="346109BB" w:rsidR="00E27C35" w:rsidRDefault="001D6C13" w:rsidP="00E27C35">
      <w:r>
        <w:rPr>
          <w:noProof/>
          <w:lang w:eastAsia="en-GB"/>
        </w:rPr>
        <w:drawing>
          <wp:inline distT="0" distB="0" distL="0" distR="0" wp14:anchorId="09BF0921" wp14:editId="55366A49">
            <wp:extent cx="5731510" cy="41910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191000"/>
                    </a:xfrm>
                    <a:prstGeom prst="rect">
                      <a:avLst/>
                    </a:prstGeom>
                  </pic:spPr>
                </pic:pic>
              </a:graphicData>
            </a:graphic>
          </wp:inline>
        </w:drawing>
      </w:r>
    </w:p>
    <w:p w14:paraId="649F8007" w14:textId="77777777" w:rsidR="001D6C13" w:rsidRPr="001D6C13" w:rsidRDefault="001D6C13" w:rsidP="001D6C13">
      <w:pPr>
        <w:rPr>
          <w:bCs/>
          <w:i/>
        </w:rPr>
      </w:pPr>
      <w:r w:rsidRPr="001D6C13">
        <w:rPr>
          <w:b/>
          <w:bCs/>
          <w:i/>
        </w:rPr>
        <w:t>Figure 3. Behavioural performance: means of hits and false alarm rates, reaction times and criteria.</w:t>
      </w:r>
      <w:r w:rsidRPr="001D6C13">
        <w:rPr>
          <w:bCs/>
          <w:i/>
        </w:rPr>
        <w:t xml:space="preserve"> A) Experiment 1: Red, Blue, Green and Yellow (R, B, G, Y). B) Experiment 2: Red, Purple, Blue and Lime (RPBL). Conditions are denoted both by referring to the combinations of targets/distractors using colour initials (e.g., GY / RB for green &amp; yellow/red &amp; blue) and by an image showing the set of 4 colours positioned in hue space for each combination, as depicted previously in Figure 1b, with attended colour pairs enclosed in ovals. Error bars depict 95% CIs.</w:t>
      </w:r>
    </w:p>
    <w:p w14:paraId="7CE20877" w14:textId="7FFADC54" w:rsidR="00625597" w:rsidRDefault="00692DDD" w:rsidP="00E27C35">
      <w:r w:rsidRPr="00692DDD">
        <w:rPr>
          <w:b/>
        </w:rPr>
        <w:lastRenderedPageBreak/>
        <w:t xml:space="preserve">              </w:t>
      </w:r>
      <w:r w:rsidR="007146FA">
        <w:rPr>
          <w:b/>
        </w:rPr>
        <w:t xml:space="preserve">3.1.2 </w:t>
      </w:r>
      <w:r w:rsidR="00E27C35">
        <w:rPr>
          <w:b/>
        </w:rPr>
        <w:t xml:space="preserve">SSVEP results: </w:t>
      </w:r>
      <w:r w:rsidR="00D3050B">
        <w:t>Figure 4</w:t>
      </w:r>
      <w:r w:rsidR="001028DB">
        <w:t xml:space="preserve"> (upper panel)</w:t>
      </w:r>
      <w:r w:rsidR="00AA67A3">
        <w:t xml:space="preserve"> depicts the amplitude spectra </w:t>
      </w:r>
      <w:r w:rsidR="00D3050B">
        <w:t xml:space="preserve">and topographies, </w:t>
      </w:r>
      <w:r w:rsidR="00D56C82">
        <w:t>showing that maximal</w:t>
      </w:r>
      <w:r w:rsidR="00D56C82" w:rsidRPr="00D56C82">
        <w:t xml:space="preserve"> activity </w:t>
      </w:r>
      <w:r w:rsidR="00D56C82">
        <w:t xml:space="preserve">was observed at occipital sites </w:t>
      </w:r>
      <w:r w:rsidR="00D56C82" w:rsidRPr="00D56C82">
        <w:t>(</w:t>
      </w:r>
      <w:proofErr w:type="spellStart"/>
      <w:r w:rsidR="00D56C82" w:rsidRPr="00D56C82">
        <w:t>POz</w:t>
      </w:r>
      <w:proofErr w:type="spellEnd"/>
      <w:r w:rsidR="00D56C82" w:rsidRPr="00D56C82">
        <w:t xml:space="preserve">, Oz, </w:t>
      </w:r>
      <w:proofErr w:type="spellStart"/>
      <w:r w:rsidR="00D56C82" w:rsidRPr="00D56C82">
        <w:t>Iz</w:t>
      </w:r>
      <w:proofErr w:type="spellEnd"/>
      <w:r w:rsidR="00D56C82" w:rsidRPr="00D56C82">
        <w:t>, O1, O2)</w:t>
      </w:r>
      <w:r w:rsidR="00D56C82">
        <w:t xml:space="preserve"> and that peaks in the spectra were </w:t>
      </w:r>
      <w:r w:rsidR="00A351B0">
        <w:t>robust</w:t>
      </w:r>
      <w:r w:rsidR="00D56C82">
        <w:t xml:space="preserve"> at all four flicker frequencies</w:t>
      </w:r>
      <w:r w:rsidR="00D56C82" w:rsidRPr="00D56C82">
        <w:t xml:space="preserve">. </w:t>
      </w:r>
      <w:r w:rsidR="00D56C82">
        <w:t xml:space="preserve">The top row of </w:t>
      </w:r>
      <w:r w:rsidR="00D3050B">
        <w:t xml:space="preserve">Figure </w:t>
      </w:r>
      <w:r w:rsidR="001028DB">
        <w:t xml:space="preserve">5a </w:t>
      </w:r>
      <w:r w:rsidR="004737B7">
        <w:t xml:space="preserve">depicts the </w:t>
      </w:r>
      <w:r w:rsidR="00B374D0">
        <w:t>attentional effects</w:t>
      </w:r>
      <w:r w:rsidR="004737B7">
        <w:t xml:space="preserve"> for this experiment</w:t>
      </w:r>
      <w:r w:rsidR="00D56C82">
        <w:t xml:space="preserve">, derived by subtracting the normalised </w:t>
      </w:r>
      <w:r w:rsidR="00FD255E">
        <w:t xml:space="preserve">SSVEP </w:t>
      </w:r>
      <w:r w:rsidR="00D56C82">
        <w:t xml:space="preserve">amplitude when a colour pairing was attended </w:t>
      </w:r>
      <w:r w:rsidR="009D7A59">
        <w:t>(A) versus</w:t>
      </w:r>
      <w:r w:rsidR="00D56C82">
        <w:t xml:space="preserve"> unattended</w:t>
      </w:r>
      <w:r w:rsidR="009D7A59">
        <w:t xml:space="preserve"> (U)</w:t>
      </w:r>
      <w:r w:rsidR="004737B7">
        <w:t>.</w:t>
      </w:r>
      <w:r w:rsidR="00842E60">
        <w:t xml:space="preserve"> Collapsed across conditions the </w:t>
      </w:r>
      <w:r w:rsidR="00265A25">
        <w:t xml:space="preserve">overall </w:t>
      </w:r>
      <w:r w:rsidR="00842E60">
        <w:t xml:space="preserve">attentional effect </w:t>
      </w:r>
      <w:r w:rsidR="009D7A59">
        <w:t xml:space="preserve">(A – U) </w:t>
      </w:r>
      <w:r w:rsidR="00842E60">
        <w:t>was s</w:t>
      </w:r>
      <w:r w:rsidR="00874946">
        <w:t>ignif</w:t>
      </w:r>
      <w:r w:rsidR="00874946" w:rsidRPr="000B20EF">
        <w:t>icantly above zero (</w:t>
      </w:r>
      <w:r w:rsidR="00F869F0">
        <w:t xml:space="preserve">M = 0.103, SE = 0.032, </w:t>
      </w:r>
      <w:proofErr w:type="gramStart"/>
      <w:r w:rsidR="00F869F0">
        <w:t>t(</w:t>
      </w:r>
      <w:proofErr w:type="gramEnd"/>
      <w:r w:rsidR="00F869F0">
        <w:t>11) = 3.19, p = .009</w:t>
      </w:r>
      <w:r w:rsidR="00842E60" w:rsidRPr="000B20EF">
        <w:t>)</w:t>
      </w:r>
      <w:r w:rsidR="00D56C82">
        <w:t xml:space="preserve">, indicating that </w:t>
      </w:r>
      <w:r w:rsidR="00792F3D">
        <w:t>SSVEP amplitudes were enhanced by attention</w:t>
      </w:r>
      <w:r w:rsidR="00842E60" w:rsidRPr="000B20EF">
        <w:t xml:space="preserve">. </w:t>
      </w:r>
    </w:p>
    <w:p w14:paraId="066BBD36" w14:textId="223C9DC0" w:rsidR="00692DDD" w:rsidRDefault="00625597" w:rsidP="00E27C35">
      <w:r>
        <w:tab/>
      </w:r>
      <w:r w:rsidR="00D56C82">
        <w:t xml:space="preserve">To </w:t>
      </w:r>
      <w:r w:rsidR="009D7A59">
        <w:t>determine whether</w:t>
      </w:r>
      <w:r w:rsidR="00D56C82">
        <w:t xml:space="preserve"> linear separability influenced </w:t>
      </w:r>
      <w:r w:rsidR="009D7A59">
        <w:t>the</w:t>
      </w:r>
      <w:r w:rsidR="00D56C82">
        <w:t xml:space="preserve"> concurrent selection of </w:t>
      </w:r>
      <w:r w:rsidR="009D7A59">
        <w:t xml:space="preserve">two </w:t>
      </w:r>
      <w:r w:rsidR="00D56C82">
        <w:t>colour</w:t>
      </w:r>
      <w:r w:rsidR="009D7A59">
        <w:t>s</w:t>
      </w:r>
      <w:r w:rsidR="00D56C82">
        <w:t>, we conducted a repeated measures ANOVA</w:t>
      </w:r>
      <w:r w:rsidR="00792F3D">
        <w:t xml:space="preserve"> of SSVEP attention effects with the two factors </w:t>
      </w:r>
      <w:r w:rsidR="00792F3D" w:rsidRPr="005450ED">
        <w:rPr>
          <w:i/>
        </w:rPr>
        <w:t>target/distractor configuration</w:t>
      </w:r>
      <w:r w:rsidR="00792F3D">
        <w:t xml:space="preserve"> and </w:t>
      </w:r>
      <w:proofErr w:type="spellStart"/>
      <w:r w:rsidR="00792F3D" w:rsidRPr="005450ED">
        <w:rPr>
          <w:i/>
        </w:rPr>
        <w:t>color</w:t>
      </w:r>
      <w:proofErr w:type="spellEnd"/>
      <w:r w:rsidR="00D56C82">
        <w:t xml:space="preserve">. </w:t>
      </w:r>
      <w:r w:rsidR="004737B7">
        <w:t>T</w:t>
      </w:r>
      <w:r w:rsidR="00E27C35">
        <w:t xml:space="preserve">he factor of </w:t>
      </w:r>
      <w:r w:rsidR="00813D22">
        <w:rPr>
          <w:i/>
        </w:rPr>
        <w:t>target/distractor configuration</w:t>
      </w:r>
      <w:r w:rsidR="00E27C35">
        <w:t xml:space="preserve"> was highly significant (</w:t>
      </w:r>
      <w:r w:rsidR="00F869F0">
        <w:t xml:space="preserve">F(2, 22) = 17.15, p </w:t>
      </w:r>
      <w:r w:rsidR="00FF674C">
        <w:t xml:space="preserve">&lt; </w:t>
      </w:r>
      <w:r w:rsidR="00F869F0">
        <w:t>.00</w:t>
      </w:r>
      <w:r w:rsidR="00FF674C">
        <w:t>1</w:t>
      </w:r>
      <w:r w:rsidR="00F869F0">
        <w:t>, η</w:t>
      </w:r>
      <w:r w:rsidR="00F869F0" w:rsidRPr="004737B7">
        <w:rPr>
          <w:vertAlign w:val="subscript"/>
        </w:rPr>
        <w:t>p</w:t>
      </w:r>
      <w:r w:rsidR="00F869F0" w:rsidRPr="004737B7">
        <w:rPr>
          <w:vertAlign w:val="superscript"/>
        </w:rPr>
        <w:t>2</w:t>
      </w:r>
      <w:r w:rsidR="00F869F0">
        <w:rPr>
          <w:vertAlign w:val="superscript"/>
        </w:rPr>
        <w:t xml:space="preserve"> </w:t>
      </w:r>
      <w:r w:rsidR="00F869F0">
        <w:t>= .61</w:t>
      </w:r>
      <w:r w:rsidR="00E27C35">
        <w:t xml:space="preserve">), with post-hoc t-tests revealing that this was caused by a reduced </w:t>
      </w:r>
      <w:r w:rsidR="00E27C35" w:rsidRPr="000B20EF">
        <w:t xml:space="preserve">attentional effect for </w:t>
      </w:r>
      <w:r w:rsidR="006B048A">
        <w:t xml:space="preserve">the non-separable </w:t>
      </w:r>
      <w:r w:rsidR="00E27C35" w:rsidRPr="000B20EF">
        <w:t>green</w:t>
      </w:r>
      <w:r w:rsidR="00B02DF6">
        <w:t>/</w:t>
      </w:r>
      <w:r w:rsidR="00B02DF6" w:rsidRPr="000B20EF">
        <w:t>red</w:t>
      </w:r>
      <w:r w:rsidR="00E27C35" w:rsidRPr="000B20EF">
        <w:t xml:space="preserve"> and bl</w:t>
      </w:r>
      <w:r w:rsidR="00E27C35" w:rsidRPr="00191AA8">
        <w:t xml:space="preserve">ue/yellow </w:t>
      </w:r>
      <w:r w:rsidR="00C72EEA">
        <w:t>pairing</w:t>
      </w:r>
      <w:r w:rsidR="009D7A59">
        <w:t>s</w:t>
      </w:r>
      <w:r w:rsidR="006B048A">
        <w:t xml:space="preserve"> </w:t>
      </w:r>
      <w:r w:rsidR="008B5949" w:rsidRPr="00191AA8">
        <w:t xml:space="preserve">with respect to </w:t>
      </w:r>
      <w:r w:rsidR="000B20EF" w:rsidRPr="00191AA8">
        <w:t xml:space="preserve">both </w:t>
      </w:r>
      <w:r w:rsidR="000F42C8">
        <w:t xml:space="preserve">separable pairings: </w:t>
      </w:r>
      <w:r w:rsidR="000B20EF" w:rsidRPr="00191AA8">
        <w:t xml:space="preserve">yellow/green and red/blue </w:t>
      </w:r>
      <w:r w:rsidR="00E27C35" w:rsidRPr="00191AA8">
        <w:t>(</w:t>
      </w:r>
      <w:r w:rsidR="00191AA8" w:rsidRPr="00191AA8">
        <w:t>t(11) = 4.40</w:t>
      </w:r>
      <w:r w:rsidR="000B20EF" w:rsidRPr="00191AA8">
        <w:t>, p</w:t>
      </w:r>
      <w:r w:rsidR="00DD7D97" w:rsidRPr="00191AA8">
        <w:t xml:space="preserve"> </w:t>
      </w:r>
      <w:r w:rsidR="000B20EF" w:rsidRPr="00191AA8">
        <w:t>=</w:t>
      </w:r>
      <w:r w:rsidR="00DD7D97" w:rsidRPr="00191AA8">
        <w:t xml:space="preserve"> </w:t>
      </w:r>
      <w:r w:rsidR="000B20EF" w:rsidRPr="00191AA8">
        <w:t xml:space="preserve">.001, d = </w:t>
      </w:r>
      <w:r w:rsidR="00191AA8" w:rsidRPr="00191AA8">
        <w:t>1.28</w:t>
      </w:r>
      <w:r w:rsidR="000B20EF" w:rsidRPr="00191AA8">
        <w:t xml:space="preserve">) and </w:t>
      </w:r>
      <w:r w:rsidR="00B02DF6" w:rsidRPr="00191AA8">
        <w:t>red</w:t>
      </w:r>
      <w:r w:rsidR="00B02DF6">
        <w:t>/</w:t>
      </w:r>
      <w:r w:rsidR="000B20EF" w:rsidRPr="00191AA8">
        <w:t xml:space="preserve">yellow and </w:t>
      </w:r>
      <w:r w:rsidR="00B02DF6" w:rsidRPr="00191AA8">
        <w:t>blue</w:t>
      </w:r>
      <w:r w:rsidR="00B02DF6">
        <w:t>/</w:t>
      </w:r>
      <w:r w:rsidR="000B20EF" w:rsidRPr="00191AA8">
        <w:t xml:space="preserve">green (t(11) = 4.98, </w:t>
      </w:r>
      <w:r w:rsidR="00692DDD" w:rsidRPr="00191AA8">
        <w:t>p</w:t>
      </w:r>
      <w:r w:rsidR="00DD7D97" w:rsidRPr="00191AA8">
        <w:t xml:space="preserve"> </w:t>
      </w:r>
      <w:r w:rsidR="00FF674C">
        <w:t xml:space="preserve">&lt; </w:t>
      </w:r>
      <w:r w:rsidR="00692DDD" w:rsidRPr="00191AA8">
        <w:t>.00</w:t>
      </w:r>
      <w:r w:rsidR="00FF674C">
        <w:t>1</w:t>
      </w:r>
      <w:r w:rsidR="00191AA8" w:rsidRPr="00191AA8">
        <w:t>, d = 1.63</w:t>
      </w:r>
      <w:r w:rsidR="000B20EF" w:rsidRPr="00191AA8">
        <w:t>)</w:t>
      </w:r>
      <w:r w:rsidR="000F42C8">
        <w:t xml:space="preserve">. The </w:t>
      </w:r>
      <w:r w:rsidR="006A59AE">
        <w:t xml:space="preserve">attention effects of the </w:t>
      </w:r>
      <w:r w:rsidR="000B20EF" w:rsidRPr="00191AA8">
        <w:t>latter two</w:t>
      </w:r>
      <w:r w:rsidR="00C72EEA">
        <w:t xml:space="preserve"> separable</w:t>
      </w:r>
      <w:r w:rsidR="00CB7575">
        <w:t xml:space="preserve"> </w:t>
      </w:r>
      <w:r w:rsidR="000B20EF" w:rsidRPr="00191AA8">
        <w:t xml:space="preserve">colour pairs </w:t>
      </w:r>
      <w:r w:rsidR="000F42C8">
        <w:t xml:space="preserve">did </w:t>
      </w:r>
      <w:r w:rsidR="000B20EF" w:rsidRPr="00191AA8">
        <w:t xml:space="preserve">not </w:t>
      </w:r>
      <w:r w:rsidR="009D7A59">
        <w:t xml:space="preserve">differ </w:t>
      </w:r>
      <w:r w:rsidR="000B20EF" w:rsidRPr="00191AA8">
        <w:t>significantly</w:t>
      </w:r>
      <w:r w:rsidR="00191AA8" w:rsidRPr="00191AA8">
        <w:t xml:space="preserve"> from each other (</w:t>
      </w:r>
      <w:proofErr w:type="gramStart"/>
      <w:r w:rsidR="00191AA8" w:rsidRPr="00191AA8">
        <w:t>t(</w:t>
      </w:r>
      <w:proofErr w:type="gramEnd"/>
      <w:r w:rsidR="00191AA8" w:rsidRPr="00191AA8">
        <w:t>11) = 1.57, p = .14</w:t>
      </w:r>
      <w:r w:rsidR="00692DDD" w:rsidRPr="00191AA8">
        <w:t>)</w:t>
      </w:r>
      <w:r w:rsidR="00E27C35" w:rsidRPr="00191AA8">
        <w:t xml:space="preserve">. There were also significant differences between </w:t>
      </w:r>
      <w:r w:rsidR="005F4E4A" w:rsidRPr="00191AA8">
        <w:rPr>
          <w:i/>
        </w:rPr>
        <w:t>c</w:t>
      </w:r>
      <w:r w:rsidR="00692DDD" w:rsidRPr="00191AA8">
        <w:rPr>
          <w:i/>
        </w:rPr>
        <w:t>olour</w:t>
      </w:r>
      <w:r w:rsidR="00D3050B" w:rsidRPr="00191AA8">
        <w:rPr>
          <w:i/>
        </w:rPr>
        <w:t>s</w:t>
      </w:r>
      <w:r w:rsidR="00692DDD" w:rsidRPr="00191AA8">
        <w:t xml:space="preserve"> </w:t>
      </w:r>
      <w:r w:rsidR="00E27C35" w:rsidRPr="00191AA8">
        <w:t>(</w:t>
      </w:r>
      <w:proofErr w:type="gramStart"/>
      <w:r w:rsidR="00F869F0" w:rsidRPr="00191AA8">
        <w:t>F(</w:t>
      </w:r>
      <w:proofErr w:type="gramEnd"/>
      <w:r w:rsidR="00F869F0" w:rsidRPr="00191AA8">
        <w:t>3, 33) = 3.49, p = .027, η</w:t>
      </w:r>
      <w:r w:rsidR="00F869F0" w:rsidRPr="00191AA8">
        <w:rPr>
          <w:vertAlign w:val="subscript"/>
        </w:rPr>
        <w:t>p</w:t>
      </w:r>
      <w:r w:rsidR="00F869F0" w:rsidRPr="00191AA8">
        <w:rPr>
          <w:vertAlign w:val="superscript"/>
        </w:rPr>
        <w:t>2</w:t>
      </w:r>
      <w:r w:rsidR="00F869F0">
        <w:rPr>
          <w:vertAlign w:val="superscript"/>
        </w:rPr>
        <w:t xml:space="preserve"> </w:t>
      </w:r>
      <w:r w:rsidR="00F869F0">
        <w:t>= .24</w:t>
      </w:r>
      <w:r w:rsidR="00E27C35">
        <w:t xml:space="preserve">), with attentional effects for </w:t>
      </w:r>
      <w:r w:rsidR="00692DDD">
        <w:t>yellow</w:t>
      </w:r>
      <w:r w:rsidR="00E27C35">
        <w:t xml:space="preserve"> tending to be</w:t>
      </w:r>
      <w:r w:rsidR="00692DDD">
        <w:t xml:space="preserve"> higher </w:t>
      </w:r>
      <w:r w:rsidR="008B5949" w:rsidRPr="00677844">
        <w:t xml:space="preserve">overall </w:t>
      </w:r>
      <w:r w:rsidR="00692DDD" w:rsidRPr="00677844">
        <w:t>than</w:t>
      </w:r>
      <w:r w:rsidR="00677844" w:rsidRPr="00677844">
        <w:t xml:space="preserve"> for blu</w:t>
      </w:r>
      <w:r w:rsidR="00191AA8" w:rsidRPr="00191AA8">
        <w:t>e (t(11) = 2.92</w:t>
      </w:r>
      <w:r w:rsidR="00677844" w:rsidRPr="00191AA8">
        <w:t>, p</w:t>
      </w:r>
      <w:r w:rsidR="00DD7D97" w:rsidRPr="00191AA8">
        <w:t xml:space="preserve"> </w:t>
      </w:r>
      <w:r w:rsidR="00677844" w:rsidRPr="00191AA8">
        <w:t>=</w:t>
      </w:r>
      <w:r w:rsidR="00DD7D97" w:rsidRPr="00191AA8">
        <w:t xml:space="preserve"> </w:t>
      </w:r>
      <w:r w:rsidR="00191AA8" w:rsidRPr="00191AA8">
        <w:t>.014</w:t>
      </w:r>
      <w:r w:rsidR="00677844" w:rsidRPr="00191AA8">
        <w:t xml:space="preserve">, critical p value reduced to p = .008 due to multiple </w:t>
      </w:r>
      <w:r w:rsidR="000F42C8">
        <w:t xml:space="preserve"> comparisons</w:t>
      </w:r>
      <w:r w:rsidR="00677844" w:rsidRPr="00191AA8">
        <w:t>)</w:t>
      </w:r>
      <w:r w:rsidR="00E27C35" w:rsidRPr="00191AA8">
        <w:t>.</w:t>
      </w:r>
      <w:r w:rsidR="00E27C35">
        <w:t xml:space="preserve"> No interaction between the two factors was observed (</w:t>
      </w:r>
      <w:proofErr w:type="gramStart"/>
      <w:r w:rsidR="00F869F0">
        <w:t>F(</w:t>
      </w:r>
      <w:proofErr w:type="gramEnd"/>
      <w:r w:rsidR="00F869F0">
        <w:t>3.37, 37.08) = 1.91, p = .139</w:t>
      </w:r>
      <w:r w:rsidR="00E27C35">
        <w:t>).</w:t>
      </w:r>
    </w:p>
    <w:p w14:paraId="6E467D62" w14:textId="77777777" w:rsidR="00C121E6" w:rsidRDefault="00C121E6" w:rsidP="00C121E6"/>
    <w:p w14:paraId="6413F02C" w14:textId="3EE75232" w:rsidR="001028DB" w:rsidRDefault="001D6C13" w:rsidP="00C121E6">
      <w:pPr>
        <w:rPr>
          <w:b/>
        </w:rPr>
      </w:pPr>
      <w:r>
        <w:rPr>
          <w:b/>
          <w:noProof/>
          <w:lang w:eastAsia="en-GB"/>
        </w:rPr>
        <w:lastRenderedPageBreak/>
        <w:drawing>
          <wp:inline distT="0" distB="0" distL="0" distR="0" wp14:anchorId="6A5BE0E0" wp14:editId="3AA258FF">
            <wp:extent cx="5731510" cy="65919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6591935"/>
                    </a:xfrm>
                    <a:prstGeom prst="rect">
                      <a:avLst/>
                    </a:prstGeom>
                  </pic:spPr>
                </pic:pic>
              </a:graphicData>
            </a:graphic>
          </wp:inline>
        </w:drawing>
      </w:r>
    </w:p>
    <w:p w14:paraId="0EBB183C" w14:textId="77777777" w:rsidR="001D6C13" w:rsidRPr="001D6C13" w:rsidRDefault="001D6C13" w:rsidP="001D6C13">
      <w:pPr>
        <w:rPr>
          <w:bCs/>
          <w:i/>
        </w:rPr>
      </w:pPr>
      <w:r w:rsidRPr="001D6C13">
        <w:rPr>
          <w:b/>
          <w:bCs/>
          <w:i/>
        </w:rPr>
        <w:t>Figure 4.</w:t>
      </w:r>
      <w:r w:rsidRPr="001D6C13">
        <w:rPr>
          <w:bCs/>
          <w:i/>
        </w:rPr>
        <w:t xml:space="preserve"> </w:t>
      </w:r>
      <w:r w:rsidRPr="001D6C13">
        <w:rPr>
          <w:b/>
          <w:bCs/>
          <w:i/>
        </w:rPr>
        <w:t>SSVEPs in experiment 1 (red, blue, green, yellow; upper panel) and experiment 2 (red, purple, blue, lime; lower panel)</w:t>
      </w:r>
      <w:r w:rsidRPr="001D6C13">
        <w:rPr>
          <w:bCs/>
          <w:i/>
        </w:rPr>
        <w:t>. Topographies of SSVEPs, collapsed across all conditions, indicate a maximum amplitude over occipital scalp (</w:t>
      </w:r>
      <w:proofErr w:type="spellStart"/>
      <w:r w:rsidRPr="001D6C13">
        <w:rPr>
          <w:bCs/>
          <w:i/>
        </w:rPr>
        <w:t>POz</w:t>
      </w:r>
      <w:proofErr w:type="spellEnd"/>
      <w:r w:rsidRPr="001D6C13">
        <w:rPr>
          <w:bCs/>
          <w:i/>
        </w:rPr>
        <w:t xml:space="preserve">, Oz, </w:t>
      </w:r>
      <w:proofErr w:type="spellStart"/>
      <w:r w:rsidRPr="001D6C13">
        <w:rPr>
          <w:bCs/>
          <w:i/>
        </w:rPr>
        <w:t>Iz</w:t>
      </w:r>
      <w:proofErr w:type="spellEnd"/>
      <w:r w:rsidRPr="001D6C13">
        <w:rPr>
          <w:bCs/>
          <w:i/>
        </w:rPr>
        <w:t xml:space="preserve">, O1, O2). EEG </w:t>
      </w:r>
      <w:r w:rsidRPr="001D6C13">
        <w:rPr>
          <w:bCs/>
          <w:i/>
        </w:rPr>
        <w:lastRenderedPageBreak/>
        <w:t>activity at these electrodes is depicted in the graph of the spectra beneath, accompanied by a bar chart of raw SSVEP amplitudes with 95% CIs. Different combinations of colours are labelled with the same abbreviations as in previous figures: Y for yellow, G for green, R for red and B for blue, P for purple, L for lime.</w:t>
      </w:r>
    </w:p>
    <w:p w14:paraId="4B491471" w14:textId="09AA389C" w:rsidR="001D6C13" w:rsidRDefault="001D6C13" w:rsidP="00C121E6">
      <w:pPr>
        <w:rPr>
          <w:b/>
        </w:rPr>
      </w:pPr>
      <w:r>
        <w:rPr>
          <w:b/>
          <w:noProof/>
          <w:lang w:eastAsia="en-GB"/>
        </w:rPr>
        <w:drawing>
          <wp:inline distT="0" distB="0" distL="0" distR="0" wp14:anchorId="2BC09CC5" wp14:editId="338F862D">
            <wp:extent cx="5731510" cy="427037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4270375"/>
                    </a:xfrm>
                    <a:prstGeom prst="rect">
                      <a:avLst/>
                    </a:prstGeom>
                  </pic:spPr>
                </pic:pic>
              </a:graphicData>
            </a:graphic>
          </wp:inline>
        </w:drawing>
      </w:r>
    </w:p>
    <w:p w14:paraId="3894E5CD" w14:textId="77777777" w:rsidR="001D6C13" w:rsidRPr="001D6C13" w:rsidRDefault="001D6C13" w:rsidP="001D6C13">
      <w:pPr>
        <w:rPr>
          <w:bCs/>
          <w:i/>
        </w:rPr>
      </w:pPr>
      <w:r w:rsidRPr="001D6C13">
        <w:rPr>
          <w:b/>
          <w:bCs/>
          <w:i/>
        </w:rPr>
        <w:t xml:space="preserve">Figure 5. Attentional effects on SSVEPs. </w:t>
      </w:r>
      <w:r w:rsidRPr="001D6C13">
        <w:rPr>
          <w:bCs/>
          <w:i/>
        </w:rPr>
        <w:t>a)</w:t>
      </w:r>
      <w:r w:rsidRPr="001D6C13">
        <w:rPr>
          <w:b/>
          <w:bCs/>
          <w:i/>
        </w:rPr>
        <w:t xml:space="preserve"> </w:t>
      </w:r>
      <w:r w:rsidRPr="001D6C13">
        <w:rPr>
          <w:bCs/>
          <w:i/>
        </w:rPr>
        <w:t xml:space="preserve">Plots of grand-mean attentional effects computed from normalised SSVEP amplitudes for both experiments. The attentional effects represent the increase in SSVEP amplitude for an attended colour (A) relative to that same colour when unattended (U) within each pairing of targets and distractors. Colour abbreviations as in previous figures (R for red, B for blue, G for green, Y for yellow, P for purple and L for lime). The error bars show 95% confidence intervals. It can be seen that </w:t>
      </w:r>
      <w:r w:rsidRPr="001D6C13">
        <w:rPr>
          <w:bCs/>
          <w:i/>
        </w:rPr>
        <w:lastRenderedPageBreak/>
        <w:t>when linearly non-separable combinations of colours are attended, there is no reliable increase in SSVEP amplitude elicited by the attended colours. b)</w:t>
      </w:r>
      <w:r w:rsidRPr="001D6C13">
        <w:rPr>
          <w:b/>
          <w:bCs/>
          <w:i/>
        </w:rPr>
        <w:t xml:space="preserve"> </w:t>
      </w:r>
      <w:r w:rsidRPr="001D6C13">
        <w:rPr>
          <w:bCs/>
          <w:i/>
        </w:rPr>
        <w:t>Attentional effects on SSVEPs are plotted as a function of distance between the targets. Colour distances are quantified in terms of angles between the two targets in CIE LUV space. The average across all linearly separable targets (crosses) is shown by the dotted line, while the average across all non-separable targets (circles) is shown by the full line. For each pair, the attended colours are indicated by initial letters, e.g. RY for red/yellow. Error bars represent 1 standard deviation.</w:t>
      </w:r>
    </w:p>
    <w:p w14:paraId="624A7669" w14:textId="77777777" w:rsidR="001D6C13" w:rsidRDefault="001D6C13" w:rsidP="00C121E6">
      <w:pPr>
        <w:rPr>
          <w:b/>
        </w:rPr>
      </w:pPr>
    </w:p>
    <w:p w14:paraId="76428108" w14:textId="2576489B" w:rsidR="00180943" w:rsidRPr="005450ED" w:rsidRDefault="007146FA" w:rsidP="00C121E6">
      <w:pPr>
        <w:rPr>
          <w:b/>
        </w:rPr>
      </w:pPr>
      <w:r>
        <w:rPr>
          <w:b/>
        </w:rPr>
        <w:t xml:space="preserve">3.1.3 </w:t>
      </w:r>
      <w:r w:rsidR="00180943" w:rsidRPr="005450ED">
        <w:rPr>
          <w:b/>
        </w:rPr>
        <w:t>Interim discussion</w:t>
      </w:r>
    </w:p>
    <w:p w14:paraId="1972F8F7" w14:textId="4CA23A03" w:rsidR="00180943" w:rsidRDefault="00180943" w:rsidP="00180943">
      <w:r>
        <w:tab/>
      </w:r>
      <w:r w:rsidR="00B07F99">
        <w:t>The results of</w:t>
      </w:r>
      <w:r>
        <w:t xml:space="preserve"> experiment </w:t>
      </w:r>
      <w:r w:rsidR="00B07F99">
        <w:t xml:space="preserve">1 </w:t>
      </w:r>
      <w:r w:rsidR="00792F3D">
        <w:t xml:space="preserve">confirm that </w:t>
      </w:r>
      <w:r>
        <w:t>concurrent</w:t>
      </w:r>
      <w:r w:rsidR="00792F3D">
        <w:t>ly attending</w:t>
      </w:r>
      <w:r>
        <w:t xml:space="preserve"> two colours </w:t>
      </w:r>
      <w:r w:rsidR="00792F3D">
        <w:t xml:space="preserve">enhances their </w:t>
      </w:r>
      <w:r>
        <w:t>SSVEP</w:t>
      </w:r>
      <w:r w:rsidR="00792F3D">
        <w:t xml:space="preserve"> amplitudes and that this effect </w:t>
      </w:r>
      <w:r w:rsidR="00B02DF6">
        <w:t xml:space="preserve">may also </w:t>
      </w:r>
      <w:r w:rsidR="00792F3D">
        <w:t>depend upon</w:t>
      </w:r>
      <w:r w:rsidR="002A1DCC">
        <w:t xml:space="preserve"> the </w:t>
      </w:r>
      <w:r>
        <w:t>linear separability of targets from distractors.</w:t>
      </w:r>
      <w:r w:rsidR="00266D07">
        <w:t xml:space="preserve"> However, </w:t>
      </w:r>
      <w:r w:rsidR="00284275">
        <w:t xml:space="preserve">due to the </w:t>
      </w:r>
      <w:r w:rsidR="00D43608">
        <w:t xml:space="preserve">relatively even spread </w:t>
      </w:r>
      <w:r w:rsidR="00284275">
        <w:t xml:space="preserve">of </w:t>
      </w:r>
      <w:r w:rsidR="00B07F99">
        <w:t xml:space="preserve">the four </w:t>
      </w:r>
      <w:r w:rsidR="00284275">
        <w:t>colours</w:t>
      </w:r>
      <w:r w:rsidR="00D43608">
        <w:t xml:space="preserve"> in perceptual colour space</w:t>
      </w:r>
      <w:r w:rsidR="00284275">
        <w:t xml:space="preserve">, this interpretation is ambiguous because the two target colours were also more </w:t>
      </w:r>
      <w:r w:rsidR="00B07F99">
        <w:t>widely separated</w:t>
      </w:r>
      <w:r w:rsidR="00284275">
        <w:t xml:space="preserve"> in the non-separable conditions (see Figure 1)</w:t>
      </w:r>
      <w:r w:rsidR="00266D07">
        <w:t>. Therefore, we conducted a</w:t>
      </w:r>
      <w:r w:rsidR="00284275">
        <w:t xml:space="preserve"> second</w:t>
      </w:r>
      <w:r w:rsidR="00266D07">
        <w:t xml:space="preserve"> experiment with a set of non-</w:t>
      </w:r>
      <w:r w:rsidR="00D43608">
        <w:t>evenly distributed</w:t>
      </w:r>
      <w:r w:rsidR="00266D07">
        <w:t xml:space="preserve"> colours using the same experimental protocol</w:t>
      </w:r>
      <w:r w:rsidR="00284275">
        <w:t xml:space="preserve">, which allows us to </w:t>
      </w:r>
      <w:r w:rsidR="00AB79E5">
        <w:t xml:space="preserve">disentangle </w:t>
      </w:r>
      <w:r w:rsidR="00284275">
        <w:t>linear separability and target proximity</w:t>
      </w:r>
      <w:r w:rsidR="00266D07">
        <w:t xml:space="preserve">. In this experiment, </w:t>
      </w:r>
      <w:r w:rsidR="00A74799">
        <w:t>the</w:t>
      </w:r>
      <w:r w:rsidR="00266D07">
        <w:t xml:space="preserve"> goal </w:t>
      </w:r>
      <w:r w:rsidR="00A74799">
        <w:t>was</w:t>
      </w:r>
      <w:r w:rsidR="00266D07">
        <w:t xml:space="preserve"> first, to replicate </w:t>
      </w:r>
      <w:r w:rsidR="00A74799">
        <w:t>the</w:t>
      </w:r>
      <w:r w:rsidR="00266D07">
        <w:t xml:space="preserve"> findings </w:t>
      </w:r>
      <w:r w:rsidR="00A74799">
        <w:t xml:space="preserve">of experiment 1 </w:t>
      </w:r>
      <w:r w:rsidR="00266D07">
        <w:t>on divided attention to colour in a different colour context, and second, to extend them by obtaining data that allow a direct comparison between linear separability and target proximity.</w:t>
      </w:r>
    </w:p>
    <w:p w14:paraId="06986B72" w14:textId="77777777" w:rsidR="00F508F2" w:rsidRPr="00C97825" w:rsidRDefault="00F508F2" w:rsidP="00180943"/>
    <w:p w14:paraId="4A4DD7D8" w14:textId="59CC473C" w:rsidR="00692DDD" w:rsidRPr="007146FA" w:rsidRDefault="00A07DD8" w:rsidP="007146FA">
      <w:pPr>
        <w:pStyle w:val="ListParagraph"/>
        <w:numPr>
          <w:ilvl w:val="1"/>
          <w:numId w:val="10"/>
        </w:numPr>
        <w:rPr>
          <w:b/>
        </w:rPr>
      </w:pPr>
      <w:r w:rsidRPr="007146FA">
        <w:rPr>
          <w:b/>
        </w:rPr>
        <w:lastRenderedPageBreak/>
        <w:t>E</w:t>
      </w:r>
      <w:r w:rsidR="00E27C35" w:rsidRPr="007146FA">
        <w:rPr>
          <w:b/>
        </w:rPr>
        <w:t>xperiment</w:t>
      </w:r>
      <w:r w:rsidRPr="007146FA">
        <w:rPr>
          <w:b/>
        </w:rPr>
        <w:t xml:space="preserve"> </w:t>
      </w:r>
      <w:r w:rsidR="00525E62" w:rsidRPr="007146FA">
        <w:rPr>
          <w:b/>
        </w:rPr>
        <w:t xml:space="preserve">2, </w:t>
      </w:r>
      <w:r w:rsidR="00A14A32" w:rsidRPr="007146FA">
        <w:rPr>
          <w:b/>
        </w:rPr>
        <w:t xml:space="preserve">red, </w:t>
      </w:r>
      <w:r w:rsidR="00ED6B16" w:rsidRPr="007146FA">
        <w:rPr>
          <w:b/>
        </w:rPr>
        <w:t xml:space="preserve">purple, </w:t>
      </w:r>
      <w:r w:rsidR="00A14A32" w:rsidRPr="007146FA">
        <w:rPr>
          <w:b/>
        </w:rPr>
        <w:t>blue and lime</w:t>
      </w:r>
    </w:p>
    <w:p w14:paraId="68CE6DF2" w14:textId="443AED6E" w:rsidR="00692DDD" w:rsidRPr="00692DDD" w:rsidRDefault="007146FA" w:rsidP="007146FA">
      <w:r>
        <w:t xml:space="preserve">3.2.1. </w:t>
      </w:r>
      <w:r w:rsidR="00E27C35" w:rsidRPr="00E27C35">
        <w:rPr>
          <w:b/>
        </w:rPr>
        <w:t>Behavioural results:</w:t>
      </w:r>
      <w:r w:rsidR="00E27C35">
        <w:t xml:space="preserve"> </w:t>
      </w:r>
      <w:r w:rsidR="00590E98">
        <w:t>Collapsed across all conditions,</w:t>
      </w:r>
      <w:r w:rsidR="00692DDD" w:rsidRPr="00692DDD">
        <w:t xml:space="preserve"> </w:t>
      </w:r>
      <w:r w:rsidR="00DD7D97">
        <w:t xml:space="preserve">hit rates were </w:t>
      </w:r>
      <w:r w:rsidR="00E425B8">
        <w:t>59</w:t>
      </w:r>
      <w:r w:rsidR="00DD7D97">
        <w:t xml:space="preserve">% ± </w:t>
      </w:r>
      <w:r w:rsidR="00E425B8">
        <w:t>2</w:t>
      </w:r>
      <w:r w:rsidR="00DD7D97">
        <w:t>%</w:t>
      </w:r>
      <w:r w:rsidR="00692DDD" w:rsidRPr="00692DDD">
        <w:t>,</w:t>
      </w:r>
      <w:r w:rsidR="00E425B8">
        <w:t xml:space="preserve"> false alarm rates</w:t>
      </w:r>
      <w:r w:rsidR="00692DDD" w:rsidRPr="00692DDD">
        <w:t xml:space="preserve"> </w:t>
      </w:r>
      <w:r w:rsidR="00DD7D97">
        <w:t xml:space="preserve">were </w:t>
      </w:r>
      <w:r w:rsidR="00E425B8">
        <w:t>22</w:t>
      </w:r>
      <w:r w:rsidR="00DD7D97">
        <w:t xml:space="preserve">% ± </w:t>
      </w:r>
      <w:r w:rsidR="00E425B8">
        <w:t>3</w:t>
      </w:r>
      <w:r w:rsidR="00DD7D97">
        <w:t>%</w:t>
      </w:r>
      <w:r w:rsidR="00E425B8">
        <w:t xml:space="preserve">, </w:t>
      </w:r>
      <w:r w:rsidR="00692DDD" w:rsidRPr="00692DDD">
        <w:t>RT</w:t>
      </w:r>
      <w:r w:rsidR="00590E98">
        <w:t>s were</w:t>
      </w:r>
      <w:r w:rsidR="00DD7D97">
        <w:t xml:space="preserve"> </w:t>
      </w:r>
      <w:r w:rsidR="00692DDD" w:rsidRPr="00692DDD">
        <w:t>58</w:t>
      </w:r>
      <w:r w:rsidR="00DD7D97">
        <w:t xml:space="preserve">1 </w:t>
      </w:r>
      <w:proofErr w:type="spellStart"/>
      <w:r w:rsidR="00DD7D97">
        <w:t>m</w:t>
      </w:r>
      <w:r w:rsidR="00692DDD" w:rsidRPr="00692DDD">
        <w:t>s</w:t>
      </w:r>
      <w:proofErr w:type="spellEnd"/>
      <w:r w:rsidR="00692DDD" w:rsidRPr="00692DDD">
        <w:t xml:space="preserve"> ± 1</w:t>
      </w:r>
      <w:r w:rsidR="00DD7D97">
        <w:t xml:space="preserve">4 </w:t>
      </w:r>
      <w:proofErr w:type="spellStart"/>
      <w:r w:rsidR="00DD7D97">
        <w:t>ms</w:t>
      </w:r>
      <w:proofErr w:type="spellEnd"/>
      <w:r w:rsidR="00692DDD" w:rsidRPr="00692DDD">
        <w:t>,</w:t>
      </w:r>
      <w:r w:rsidR="00590E98">
        <w:t xml:space="preserve"> and the</w:t>
      </w:r>
      <w:r w:rsidR="00692DDD" w:rsidRPr="00692DDD">
        <w:t xml:space="preserve"> criterion </w:t>
      </w:r>
      <w:r w:rsidR="00590E98">
        <w:t>was</w:t>
      </w:r>
      <w:r w:rsidR="00692DDD" w:rsidRPr="00692DDD">
        <w:t xml:space="preserve"> 0.31 ± 0.08</w:t>
      </w:r>
      <w:r w:rsidR="00590E98">
        <w:t>.</w:t>
      </w:r>
      <w:r w:rsidR="00C73AD1">
        <w:t xml:space="preserve"> This </w:t>
      </w:r>
      <w:r w:rsidR="003D2B7D">
        <w:t>was</w:t>
      </w:r>
      <w:r w:rsidR="00C73AD1">
        <w:t xml:space="preserve"> a very similar level of performance to </w:t>
      </w:r>
      <w:r w:rsidR="003D2B7D">
        <w:t>that</w:t>
      </w:r>
      <w:r w:rsidR="00C73AD1">
        <w:t xml:space="preserve"> observed in experiment </w:t>
      </w:r>
      <w:r w:rsidR="00525E62">
        <w:t>1 (</w:t>
      </w:r>
      <w:r w:rsidR="00D43608">
        <w:t>red, blue, green, yellow</w:t>
      </w:r>
      <w:r w:rsidR="00525E62">
        <w:t>)</w:t>
      </w:r>
      <w:r w:rsidR="00A14A32">
        <w:t xml:space="preserve"> </w:t>
      </w:r>
      <w:r w:rsidR="00C73AD1">
        <w:t xml:space="preserve">and again </w:t>
      </w:r>
      <w:r w:rsidR="003D2B7D">
        <w:t>confirms</w:t>
      </w:r>
      <w:r w:rsidR="00C73AD1">
        <w:t xml:space="preserve"> that the task was challenging but achievable and that </w:t>
      </w:r>
      <w:r w:rsidR="00B02DF6">
        <w:t>most</w:t>
      </w:r>
      <w:r w:rsidR="00C73AD1">
        <w:t xml:space="preserve"> participants adopted a </w:t>
      </w:r>
      <w:r w:rsidR="00A14A32">
        <w:t xml:space="preserve">relatively </w:t>
      </w:r>
      <w:r w:rsidR="00C73AD1">
        <w:t xml:space="preserve">conservative criterion. </w:t>
      </w:r>
    </w:p>
    <w:p w14:paraId="7A245C40" w14:textId="3449B53E" w:rsidR="00590E98" w:rsidRDefault="00590E98" w:rsidP="00590E98">
      <w:r>
        <w:tab/>
      </w:r>
      <w:r w:rsidR="00C73AD1">
        <w:t>Behavioural data are depicted in Figure 3b</w:t>
      </w:r>
      <w:r w:rsidR="00BB6406">
        <w:t>, with hits and false alarms in the top row, criteri</w:t>
      </w:r>
      <w:r w:rsidR="003D2B7D">
        <w:t>a</w:t>
      </w:r>
      <w:r w:rsidR="00BB6406">
        <w:t xml:space="preserve"> in the middle row and RTs in the bottom row</w:t>
      </w:r>
      <w:r w:rsidR="00C73AD1">
        <w:t xml:space="preserve">. </w:t>
      </w:r>
      <w:r w:rsidR="003D2B7D">
        <w:t xml:space="preserve"> </w:t>
      </w:r>
      <w:r w:rsidR="00EE2294">
        <w:t xml:space="preserve">A repeated </w:t>
      </w:r>
      <w:r w:rsidR="00E425B8">
        <w:t>measures ANOVA of the hit rates</w:t>
      </w:r>
      <w:r w:rsidR="003C7C25">
        <w:t xml:space="preserve"> showed</w:t>
      </w:r>
      <w:r w:rsidR="00EE2294">
        <w:t xml:space="preserve"> a significant difference between </w:t>
      </w:r>
      <w:r w:rsidR="005F4E4A" w:rsidRPr="005F4E4A">
        <w:rPr>
          <w:i/>
        </w:rPr>
        <w:t>attended colour pair</w:t>
      </w:r>
      <w:r w:rsidR="004C6F39">
        <w:rPr>
          <w:i/>
        </w:rPr>
        <w:t>s</w:t>
      </w:r>
      <w:r w:rsidR="005F4E4A">
        <w:t xml:space="preserve"> </w:t>
      </w:r>
      <w:r w:rsidR="00EE2294">
        <w:t>(</w:t>
      </w:r>
      <w:proofErr w:type="gramStart"/>
      <w:r w:rsidR="00EE2294">
        <w:t>F(</w:t>
      </w:r>
      <w:proofErr w:type="gramEnd"/>
      <w:r w:rsidR="00120E09">
        <w:t>5,</w:t>
      </w:r>
      <w:r w:rsidR="00DD7D97">
        <w:t xml:space="preserve"> </w:t>
      </w:r>
      <w:r w:rsidR="00120E09">
        <w:t>65</w:t>
      </w:r>
      <w:r w:rsidR="00EE2294">
        <w:t>)</w:t>
      </w:r>
      <w:r w:rsidR="00DD7D97">
        <w:t xml:space="preserve"> </w:t>
      </w:r>
      <w:r w:rsidR="00EE2294">
        <w:t>=</w:t>
      </w:r>
      <w:r w:rsidR="00DD7D97">
        <w:t xml:space="preserve"> </w:t>
      </w:r>
      <w:r w:rsidR="00E425B8">
        <w:t>3.</w:t>
      </w:r>
      <w:r w:rsidR="00120E09">
        <w:t>8</w:t>
      </w:r>
      <w:r w:rsidR="00E425B8">
        <w:t>9,</w:t>
      </w:r>
      <w:r w:rsidR="00DD7D97">
        <w:t xml:space="preserve"> </w:t>
      </w:r>
      <w:r w:rsidR="00E425B8">
        <w:t>p</w:t>
      </w:r>
      <w:r w:rsidR="00DD7D97">
        <w:t xml:space="preserve"> </w:t>
      </w:r>
      <w:r w:rsidR="00E425B8">
        <w:t>=</w:t>
      </w:r>
      <w:r w:rsidR="00DD7D97">
        <w:t xml:space="preserve"> </w:t>
      </w:r>
      <w:r w:rsidR="00E425B8">
        <w:t>.004</w:t>
      </w:r>
      <w:r w:rsidR="00EE2294">
        <w:t>,</w:t>
      </w:r>
      <w:r w:rsidR="00EE2294" w:rsidRPr="00EE2294">
        <w:t xml:space="preserve"> </w:t>
      </w:r>
      <w:r w:rsidR="004737B7">
        <w:t>η</w:t>
      </w:r>
      <w:r w:rsidR="004737B7" w:rsidRPr="004737B7">
        <w:rPr>
          <w:vertAlign w:val="subscript"/>
        </w:rPr>
        <w:t>p</w:t>
      </w:r>
      <w:r w:rsidR="004737B7" w:rsidRPr="004737B7">
        <w:rPr>
          <w:vertAlign w:val="superscript"/>
        </w:rPr>
        <w:t>2</w:t>
      </w:r>
      <w:r w:rsidR="00DD7D97">
        <w:rPr>
          <w:vertAlign w:val="superscript"/>
        </w:rPr>
        <w:t xml:space="preserve"> </w:t>
      </w:r>
      <w:r w:rsidR="00EE2294">
        <w:t>=</w:t>
      </w:r>
      <w:r w:rsidR="00DD7D97">
        <w:t xml:space="preserve"> </w:t>
      </w:r>
      <w:r w:rsidR="00EE2294">
        <w:t>.</w:t>
      </w:r>
      <w:r w:rsidR="00E425B8">
        <w:t>23</w:t>
      </w:r>
      <w:r w:rsidR="00EE2294">
        <w:t>)</w:t>
      </w:r>
      <w:r>
        <w:t>.</w:t>
      </w:r>
      <w:r w:rsidR="00E425B8">
        <w:t xml:space="preserve"> This was due to the fact that hit rates were higher for attending purple/blue than lime/red (</w:t>
      </w:r>
      <w:proofErr w:type="gramStart"/>
      <w:r w:rsidR="00E425B8">
        <w:t>t(</w:t>
      </w:r>
      <w:proofErr w:type="gramEnd"/>
      <w:r w:rsidR="00E425B8">
        <w:t>13)</w:t>
      </w:r>
      <w:r w:rsidR="00DD7D97">
        <w:t xml:space="preserve"> </w:t>
      </w:r>
      <w:r w:rsidR="00E425B8">
        <w:t>=</w:t>
      </w:r>
      <w:r w:rsidR="00DD7D97">
        <w:t xml:space="preserve"> </w:t>
      </w:r>
      <w:r w:rsidR="00E425B8">
        <w:t>4.25,</w:t>
      </w:r>
      <w:r w:rsidR="00DD7D97">
        <w:t xml:space="preserve"> </w:t>
      </w:r>
      <w:r w:rsidR="00E425B8">
        <w:t>p</w:t>
      </w:r>
      <w:r w:rsidR="00DD7D97">
        <w:t xml:space="preserve"> </w:t>
      </w:r>
      <w:r w:rsidR="00E425B8">
        <w:t>=</w:t>
      </w:r>
      <w:r w:rsidR="00DD7D97">
        <w:t xml:space="preserve"> </w:t>
      </w:r>
      <w:r w:rsidR="00E425B8">
        <w:t>0.001,</w:t>
      </w:r>
      <w:r w:rsidR="00DD7D97">
        <w:t xml:space="preserve"> </w:t>
      </w:r>
      <w:r w:rsidR="00E425B8">
        <w:t>d</w:t>
      </w:r>
      <w:r w:rsidR="00DD7D97">
        <w:t xml:space="preserve"> </w:t>
      </w:r>
      <w:r w:rsidR="00E425B8">
        <w:t>=</w:t>
      </w:r>
      <w:r w:rsidR="00DD7D97">
        <w:t xml:space="preserve"> </w:t>
      </w:r>
      <w:r w:rsidR="00E425B8">
        <w:t>1.16).</w:t>
      </w:r>
      <w:r w:rsidR="00EE5B59">
        <w:t xml:space="preserve"> Although both of these pairs </w:t>
      </w:r>
      <w:r w:rsidR="00F80C91">
        <w:t>were</w:t>
      </w:r>
      <w:r w:rsidR="00EE5B59">
        <w:t xml:space="preserve"> linearly separable, target proximity </w:t>
      </w:r>
      <w:r w:rsidR="00F80C91">
        <w:t>was</w:t>
      </w:r>
      <w:r w:rsidR="00EE5B59">
        <w:t xml:space="preserve"> </w:t>
      </w:r>
      <w:r w:rsidR="003D2B7D">
        <w:t>closer</w:t>
      </w:r>
      <w:r w:rsidR="00EE5B59">
        <w:t xml:space="preserve"> for purple/blue than lime/red.</w:t>
      </w:r>
      <w:r>
        <w:t xml:space="preserve"> </w:t>
      </w:r>
      <w:r w:rsidR="00427E85">
        <w:t>No significant differences in false alarm rates were found (</w:t>
      </w:r>
      <w:proofErr w:type="gramStart"/>
      <w:r w:rsidR="00427E85">
        <w:t>F(</w:t>
      </w:r>
      <w:proofErr w:type="gramEnd"/>
      <w:r w:rsidR="00427E85">
        <w:t>5,</w:t>
      </w:r>
      <w:r w:rsidR="00DD7D97">
        <w:t xml:space="preserve"> </w:t>
      </w:r>
      <w:r w:rsidR="00427E85">
        <w:t>65)</w:t>
      </w:r>
      <w:r w:rsidR="00DD7D97">
        <w:t xml:space="preserve"> </w:t>
      </w:r>
      <w:r w:rsidR="00427E85">
        <w:t>=</w:t>
      </w:r>
      <w:r w:rsidR="00DD7D97">
        <w:t xml:space="preserve"> </w:t>
      </w:r>
      <w:r w:rsidR="00427E85">
        <w:t>1.43,</w:t>
      </w:r>
      <w:r w:rsidR="00DD7D97">
        <w:t xml:space="preserve"> </w:t>
      </w:r>
      <w:r w:rsidR="00427E85">
        <w:t>p</w:t>
      </w:r>
      <w:r w:rsidR="00DD7D97">
        <w:t xml:space="preserve"> </w:t>
      </w:r>
      <w:r w:rsidR="00427E85">
        <w:t>=</w:t>
      </w:r>
      <w:r w:rsidR="00DD7D97">
        <w:t xml:space="preserve"> </w:t>
      </w:r>
      <w:r w:rsidR="00427E85">
        <w:t>.23</w:t>
      </w:r>
      <w:r w:rsidR="00136D84">
        <w:t>).</w:t>
      </w:r>
      <w:r w:rsidR="00C73AD1">
        <w:t xml:space="preserve"> </w:t>
      </w:r>
      <w:r w:rsidR="00136D84">
        <w:t xml:space="preserve">A </w:t>
      </w:r>
      <w:r w:rsidR="003C7C25">
        <w:t>repeated measur</w:t>
      </w:r>
      <w:r w:rsidR="00136D84">
        <w:t>es ANOVA of the criterion</w:t>
      </w:r>
      <w:r w:rsidR="003C7C25">
        <w:t xml:space="preserve"> </w:t>
      </w:r>
      <w:r w:rsidR="00427E85">
        <w:t xml:space="preserve">also </w:t>
      </w:r>
      <w:r w:rsidR="003C7C25">
        <w:t>show</w:t>
      </w:r>
      <w:r w:rsidR="00136D84">
        <w:t>ed</w:t>
      </w:r>
      <w:r w:rsidR="003C7C25">
        <w:t xml:space="preserve"> an effect of </w:t>
      </w:r>
      <w:r w:rsidR="005F4E4A" w:rsidRPr="005F4E4A">
        <w:rPr>
          <w:i/>
        </w:rPr>
        <w:t>attended colour pair</w:t>
      </w:r>
      <w:r w:rsidR="003C7C25">
        <w:t xml:space="preserve"> (</w:t>
      </w:r>
      <w:proofErr w:type="gramStart"/>
      <w:r w:rsidR="003C7C25">
        <w:t>F(</w:t>
      </w:r>
      <w:proofErr w:type="gramEnd"/>
      <w:r w:rsidR="00136D84">
        <w:t>5,</w:t>
      </w:r>
      <w:r w:rsidR="00DD7D97">
        <w:t xml:space="preserve"> </w:t>
      </w:r>
      <w:r w:rsidR="00136D84">
        <w:t>65</w:t>
      </w:r>
      <w:r w:rsidR="003C7C25">
        <w:t>)</w:t>
      </w:r>
      <w:r w:rsidR="00DD7D97">
        <w:t xml:space="preserve"> </w:t>
      </w:r>
      <w:r w:rsidR="003C7C25">
        <w:t>=</w:t>
      </w:r>
      <w:r w:rsidR="00DD7D97">
        <w:t xml:space="preserve"> </w:t>
      </w:r>
      <w:r w:rsidR="00136D84">
        <w:t>2.76</w:t>
      </w:r>
      <w:r w:rsidR="003C7C25">
        <w:t>,</w:t>
      </w:r>
      <w:r w:rsidR="00DD7D97">
        <w:t xml:space="preserve"> </w:t>
      </w:r>
      <w:r w:rsidR="003C7C25">
        <w:t>p</w:t>
      </w:r>
      <w:r w:rsidR="00DD7D97">
        <w:t xml:space="preserve"> </w:t>
      </w:r>
      <w:r w:rsidR="003C7C25">
        <w:t>=</w:t>
      </w:r>
      <w:r w:rsidR="00DD7D97">
        <w:t xml:space="preserve"> </w:t>
      </w:r>
      <w:r w:rsidR="003C7C25">
        <w:t>.</w:t>
      </w:r>
      <w:r w:rsidR="00136D84">
        <w:t>025,</w:t>
      </w:r>
      <w:r w:rsidR="00136D84" w:rsidRPr="00136D84">
        <w:t xml:space="preserve"> </w:t>
      </w:r>
      <w:r w:rsidR="00136D84">
        <w:t>η</w:t>
      </w:r>
      <w:r w:rsidR="00136D84" w:rsidRPr="004737B7">
        <w:rPr>
          <w:vertAlign w:val="subscript"/>
        </w:rPr>
        <w:t>p</w:t>
      </w:r>
      <w:r w:rsidR="00136D84" w:rsidRPr="004737B7">
        <w:rPr>
          <w:vertAlign w:val="superscript"/>
        </w:rPr>
        <w:t>2</w:t>
      </w:r>
      <w:r w:rsidR="00DD7D97">
        <w:rPr>
          <w:vertAlign w:val="superscript"/>
        </w:rPr>
        <w:t xml:space="preserve"> </w:t>
      </w:r>
      <w:r w:rsidR="00136D84">
        <w:t>=</w:t>
      </w:r>
      <w:r w:rsidR="00DD7D97">
        <w:t xml:space="preserve"> </w:t>
      </w:r>
      <w:r w:rsidR="00136D84">
        <w:t>.18</w:t>
      </w:r>
      <w:r w:rsidR="003C7C25">
        <w:t xml:space="preserve">). </w:t>
      </w:r>
      <w:r w:rsidR="00427E85">
        <w:t>Post-hoc tests were inconclusive,</w:t>
      </w:r>
      <w:r w:rsidR="009932C5">
        <w:t xml:space="preserve"> due to the criterion p value being reduced to p = .0033 to account for 15 comparisons,</w:t>
      </w:r>
      <w:r w:rsidR="00427E85">
        <w:t xml:space="preserve"> although t</w:t>
      </w:r>
      <w:r>
        <w:t>here was a</w:t>
      </w:r>
      <w:r w:rsidR="00692DDD">
        <w:t xml:space="preserve"> </w:t>
      </w:r>
      <w:r w:rsidR="009932C5">
        <w:t xml:space="preserve">strong </w:t>
      </w:r>
      <w:r w:rsidR="00692DDD">
        <w:t>trend for a less conservative bias for purple/blue compared to red/yellow</w:t>
      </w:r>
      <w:r w:rsidR="003C7C25">
        <w:t xml:space="preserve"> (</w:t>
      </w:r>
      <w:proofErr w:type="gramStart"/>
      <w:r w:rsidR="00427E85">
        <w:t>t(</w:t>
      </w:r>
      <w:proofErr w:type="gramEnd"/>
      <w:r w:rsidR="00427E85">
        <w:t>13)</w:t>
      </w:r>
      <w:r w:rsidR="00DD7D97">
        <w:t xml:space="preserve"> </w:t>
      </w:r>
      <w:r w:rsidR="00427E85">
        <w:t>=</w:t>
      </w:r>
      <w:r w:rsidR="00DD7D97">
        <w:t xml:space="preserve"> </w:t>
      </w:r>
      <w:r w:rsidR="00427E85">
        <w:t xml:space="preserve">3.36, </w:t>
      </w:r>
      <w:r w:rsidR="003C7C25">
        <w:t>p</w:t>
      </w:r>
      <w:r w:rsidR="00DD7D97">
        <w:t xml:space="preserve"> </w:t>
      </w:r>
      <w:r w:rsidR="00427E85">
        <w:t>=</w:t>
      </w:r>
      <w:r w:rsidR="00DD7D97">
        <w:t xml:space="preserve"> </w:t>
      </w:r>
      <w:r w:rsidR="00427E85">
        <w:t>.0051</w:t>
      </w:r>
      <w:r w:rsidR="009932C5">
        <w:t>, d = 0.92</w:t>
      </w:r>
      <w:r w:rsidR="00332F70">
        <w:t>).</w:t>
      </w:r>
      <w:r w:rsidR="00C73AD1">
        <w:t xml:space="preserve"> </w:t>
      </w:r>
      <w:r>
        <w:tab/>
        <w:t>No RT differences were found</w:t>
      </w:r>
      <w:r w:rsidR="00FA341B">
        <w:t xml:space="preserve"> between </w:t>
      </w:r>
      <w:r w:rsidR="00A61BDB">
        <w:t>attended colour pairs (</w:t>
      </w:r>
      <w:proofErr w:type="gramStart"/>
      <w:r w:rsidR="00A61BDB">
        <w:t>F(</w:t>
      </w:r>
      <w:proofErr w:type="gramEnd"/>
      <w:r w:rsidR="00A61BDB">
        <w:t>5,</w:t>
      </w:r>
      <w:r w:rsidR="00DD7D97">
        <w:t xml:space="preserve"> </w:t>
      </w:r>
      <w:r w:rsidR="00A61BDB">
        <w:t>65</w:t>
      </w:r>
      <w:r w:rsidR="00FA341B">
        <w:t>)</w:t>
      </w:r>
      <w:r w:rsidR="00DD7D97">
        <w:t xml:space="preserve"> </w:t>
      </w:r>
      <w:r w:rsidR="00FA341B">
        <w:t>=</w:t>
      </w:r>
      <w:r w:rsidR="00DD7D97">
        <w:t xml:space="preserve"> </w:t>
      </w:r>
      <w:r w:rsidR="00FA341B">
        <w:t>0</w:t>
      </w:r>
      <w:r w:rsidR="00A61BDB">
        <w:t>.52,</w:t>
      </w:r>
      <w:r w:rsidR="00DD7D97">
        <w:t xml:space="preserve"> </w:t>
      </w:r>
      <w:r w:rsidR="00A61BDB">
        <w:t>p</w:t>
      </w:r>
      <w:r w:rsidR="00DD7D97">
        <w:t xml:space="preserve"> </w:t>
      </w:r>
      <w:r w:rsidR="00A61BDB">
        <w:t>=</w:t>
      </w:r>
      <w:r w:rsidR="00DD7D97">
        <w:t xml:space="preserve"> </w:t>
      </w:r>
      <w:r w:rsidR="00A61BDB">
        <w:t>.76</w:t>
      </w:r>
      <w:r w:rsidR="00427E85">
        <w:t xml:space="preserve">) or </w:t>
      </w:r>
      <w:r w:rsidR="00A61BDB">
        <w:t>c</w:t>
      </w:r>
      <w:r w:rsidR="00427E85">
        <w:t>olours (F(3,39)</w:t>
      </w:r>
      <w:r w:rsidR="00DD7D97">
        <w:t xml:space="preserve"> </w:t>
      </w:r>
      <w:r w:rsidR="00427E85">
        <w:t>=</w:t>
      </w:r>
      <w:r w:rsidR="00DD7D97">
        <w:t xml:space="preserve"> </w:t>
      </w:r>
      <w:r w:rsidR="00427E85">
        <w:t>1.45,</w:t>
      </w:r>
      <w:r w:rsidR="00DD7D97">
        <w:t xml:space="preserve"> </w:t>
      </w:r>
      <w:r w:rsidR="00427E85">
        <w:t>p</w:t>
      </w:r>
      <w:r w:rsidR="00DD7D97">
        <w:t xml:space="preserve"> </w:t>
      </w:r>
      <w:r w:rsidR="00427E85">
        <w:t>=</w:t>
      </w:r>
      <w:r w:rsidR="00DD7D97">
        <w:t xml:space="preserve"> </w:t>
      </w:r>
      <w:r w:rsidR="00427E85">
        <w:t>.24</w:t>
      </w:r>
      <w:r w:rsidR="00FA341B">
        <w:t>)</w:t>
      </w:r>
      <w:r w:rsidR="00427E85">
        <w:t>.</w:t>
      </w:r>
    </w:p>
    <w:p w14:paraId="77836818" w14:textId="72A432C8" w:rsidR="00947C21" w:rsidRDefault="00590E98" w:rsidP="00947C21">
      <w:r>
        <w:tab/>
      </w:r>
      <w:r w:rsidR="007146FA">
        <w:t xml:space="preserve">3.2.2. </w:t>
      </w:r>
      <w:r w:rsidR="00692DDD" w:rsidRPr="00590E98">
        <w:rPr>
          <w:b/>
        </w:rPr>
        <w:t>SSVEP</w:t>
      </w:r>
      <w:r w:rsidRPr="00590E98">
        <w:rPr>
          <w:b/>
        </w:rPr>
        <w:t xml:space="preserve"> results</w:t>
      </w:r>
      <w:r w:rsidR="00692DDD" w:rsidRPr="00590E98">
        <w:rPr>
          <w:b/>
        </w:rPr>
        <w:t>:</w:t>
      </w:r>
      <w:r>
        <w:t xml:space="preserve"> </w:t>
      </w:r>
      <w:r w:rsidR="00E80059">
        <w:t xml:space="preserve">Figure </w:t>
      </w:r>
      <w:r w:rsidR="001028DB">
        <w:t>4</w:t>
      </w:r>
      <w:r w:rsidR="00463484">
        <w:t xml:space="preserve"> depicts the amplitude spectra </w:t>
      </w:r>
      <w:r w:rsidR="00B916E9">
        <w:t xml:space="preserve">and topographies, </w:t>
      </w:r>
      <w:r w:rsidR="00BB6406">
        <w:t>showing that maximal</w:t>
      </w:r>
      <w:r w:rsidR="00BB6406" w:rsidRPr="00D56C82">
        <w:t xml:space="preserve"> activity </w:t>
      </w:r>
      <w:r w:rsidR="00BB6406">
        <w:t xml:space="preserve">was observed at occipital sites </w:t>
      </w:r>
      <w:r w:rsidR="00BB6406" w:rsidRPr="00D56C82">
        <w:t>(</w:t>
      </w:r>
      <w:proofErr w:type="spellStart"/>
      <w:r w:rsidR="00BB6406" w:rsidRPr="00D56C82">
        <w:t>POz</w:t>
      </w:r>
      <w:proofErr w:type="spellEnd"/>
      <w:r w:rsidR="00BB6406" w:rsidRPr="00D56C82">
        <w:t xml:space="preserve">, Oz, </w:t>
      </w:r>
      <w:proofErr w:type="spellStart"/>
      <w:r w:rsidR="00BB6406" w:rsidRPr="00D56C82">
        <w:t>Iz</w:t>
      </w:r>
      <w:proofErr w:type="spellEnd"/>
      <w:r w:rsidR="00BB6406" w:rsidRPr="00D56C82">
        <w:t>, O1, O2)</w:t>
      </w:r>
      <w:r w:rsidR="00BB6406">
        <w:t xml:space="preserve"> and that peaks in the spectra were robust at all four flicker frequencies</w:t>
      </w:r>
      <w:r w:rsidR="00BB6406" w:rsidRPr="00D56C82">
        <w:t xml:space="preserve">. </w:t>
      </w:r>
      <w:r w:rsidR="00BB6406">
        <w:t xml:space="preserve">The bottom row of </w:t>
      </w:r>
      <w:r w:rsidR="00B916E9">
        <w:t xml:space="preserve">Figure </w:t>
      </w:r>
      <w:r w:rsidR="001028DB">
        <w:t>5</w:t>
      </w:r>
      <w:r w:rsidR="00B916E9">
        <w:t>a</w:t>
      </w:r>
      <w:r w:rsidR="00E80059">
        <w:t xml:space="preserve"> </w:t>
      </w:r>
      <w:r w:rsidR="00E80059">
        <w:lastRenderedPageBreak/>
        <w:t xml:space="preserve">depicts the attentional effects </w:t>
      </w:r>
      <w:r w:rsidR="00947C21">
        <w:t xml:space="preserve">derived by calculating the difference in </w:t>
      </w:r>
      <w:r w:rsidR="00EB6FFB">
        <w:t>normalised</w:t>
      </w:r>
      <w:r w:rsidR="00E80059">
        <w:t xml:space="preserve"> SSVEP amplitude</w:t>
      </w:r>
      <w:r w:rsidR="00EB6FFB">
        <w:t>s</w:t>
      </w:r>
      <w:r w:rsidR="00E80059">
        <w:t xml:space="preserve"> </w:t>
      </w:r>
      <w:r w:rsidR="00947C21">
        <w:t>when a colour pair was attended</w:t>
      </w:r>
      <w:r w:rsidR="005A5645">
        <w:t xml:space="preserve"> (A) versus</w:t>
      </w:r>
      <w:r w:rsidR="00947C21">
        <w:t xml:space="preserve"> </w:t>
      </w:r>
      <w:r w:rsidR="005A5645">
        <w:t>unattended (U)</w:t>
      </w:r>
      <w:r w:rsidR="00E80059">
        <w:t xml:space="preserve">. </w:t>
      </w:r>
      <w:r w:rsidR="00842E60">
        <w:t xml:space="preserve">Collapsed across conditions the </w:t>
      </w:r>
      <w:r w:rsidR="00265A25">
        <w:t xml:space="preserve">overall </w:t>
      </w:r>
      <w:r w:rsidR="00842E60">
        <w:t>attentional effect was s</w:t>
      </w:r>
      <w:r w:rsidR="00C87676">
        <w:t>ignificantly above zero (</w:t>
      </w:r>
      <w:r w:rsidR="00F869F0">
        <w:t xml:space="preserve">M = 0.068, SE = 0.019, </w:t>
      </w:r>
      <w:proofErr w:type="gramStart"/>
      <w:r w:rsidR="00F869F0">
        <w:t>t(</w:t>
      </w:r>
      <w:proofErr w:type="gramEnd"/>
      <w:r w:rsidR="00F869F0">
        <w:t>13) = 3.53, p = .004</w:t>
      </w:r>
      <w:r w:rsidR="00842E60">
        <w:t>)</w:t>
      </w:r>
      <w:r w:rsidR="00947C21">
        <w:t xml:space="preserve">, </w:t>
      </w:r>
      <w:r w:rsidR="00EE5B59">
        <w:t>confirming</w:t>
      </w:r>
      <w:r w:rsidR="00947C21">
        <w:t xml:space="preserve"> that concurrent selection of two colours </w:t>
      </w:r>
      <w:r w:rsidR="00EE5B59">
        <w:t>enhanced their</w:t>
      </w:r>
      <w:r w:rsidR="00947C21">
        <w:t xml:space="preserve"> SSVEP</w:t>
      </w:r>
      <w:r w:rsidR="00EE5B59">
        <w:t xml:space="preserve"> amplitudes.</w:t>
      </w:r>
    </w:p>
    <w:p w14:paraId="3891B1E9" w14:textId="4E57B69A" w:rsidR="00692DDD" w:rsidRDefault="00947C21" w:rsidP="00692DDD">
      <w:r>
        <w:tab/>
        <w:t xml:space="preserve">To </w:t>
      </w:r>
      <w:r w:rsidR="005A5645">
        <w:t>determine whether</w:t>
      </w:r>
      <w:r>
        <w:t xml:space="preserve"> linear separability influenced such concurrent selection of colour, we conducted a repeated measures ANOVA</w:t>
      </w:r>
      <w:r w:rsidR="00E65F49">
        <w:t xml:space="preserve"> on SSVEP amplitudes</w:t>
      </w:r>
      <w:r>
        <w:t xml:space="preserve">. </w:t>
      </w:r>
      <w:r w:rsidR="00590E98">
        <w:t xml:space="preserve">There was </w:t>
      </w:r>
      <w:r w:rsidR="00E80059">
        <w:t xml:space="preserve">a </w:t>
      </w:r>
      <w:r w:rsidR="00590E98">
        <w:t xml:space="preserve">significant difference between attentional effects </w:t>
      </w:r>
      <w:r w:rsidR="00071A62">
        <w:t xml:space="preserve">(A – U) </w:t>
      </w:r>
      <w:r w:rsidR="00590E98">
        <w:t xml:space="preserve">according to </w:t>
      </w:r>
      <w:r w:rsidR="005F4E4A" w:rsidRPr="005F4E4A">
        <w:rPr>
          <w:i/>
        </w:rPr>
        <w:t>attended colour pair</w:t>
      </w:r>
      <w:r w:rsidR="00692DDD">
        <w:t xml:space="preserve"> </w:t>
      </w:r>
      <w:r w:rsidR="00590E98">
        <w:t>(</w:t>
      </w:r>
      <w:r w:rsidR="00F869F0">
        <w:t>(F(2, 26) = 4.92, p = .015, η</w:t>
      </w:r>
      <w:r w:rsidR="00F869F0" w:rsidRPr="004737B7">
        <w:rPr>
          <w:vertAlign w:val="subscript"/>
        </w:rPr>
        <w:t>p</w:t>
      </w:r>
      <w:r w:rsidR="00F869F0" w:rsidRPr="004737B7">
        <w:rPr>
          <w:vertAlign w:val="superscript"/>
        </w:rPr>
        <w:t>2</w:t>
      </w:r>
      <w:r w:rsidR="00F869F0">
        <w:rPr>
          <w:vertAlign w:val="superscript"/>
        </w:rPr>
        <w:t xml:space="preserve"> </w:t>
      </w:r>
      <w:r w:rsidR="00F869F0">
        <w:t>= .28</w:t>
      </w:r>
      <w:r w:rsidR="00590E98">
        <w:t xml:space="preserve">), driven by </w:t>
      </w:r>
      <w:r w:rsidR="00590E98" w:rsidRPr="009932C5">
        <w:t>a tendency towards a lower effect for</w:t>
      </w:r>
      <w:r w:rsidR="000F42C8">
        <w:t xml:space="preserve"> the non-separable</w:t>
      </w:r>
      <w:r w:rsidR="00590E98" w:rsidRPr="009932C5">
        <w:t xml:space="preserve"> purple/lime and red/blue </w:t>
      </w:r>
      <w:r w:rsidR="000F42C8">
        <w:t xml:space="preserve">pairing </w:t>
      </w:r>
      <w:r w:rsidR="00F523C8" w:rsidRPr="009932C5">
        <w:t xml:space="preserve">than for </w:t>
      </w:r>
      <w:r w:rsidR="000F42C8">
        <w:t xml:space="preserve">the separable </w:t>
      </w:r>
      <w:r w:rsidR="00F523C8" w:rsidRPr="009932C5">
        <w:t>purple/red and blue/lime</w:t>
      </w:r>
      <w:r w:rsidR="000F42C8">
        <w:t xml:space="preserve"> pairing</w:t>
      </w:r>
      <w:r w:rsidR="00F523C8" w:rsidRPr="009932C5">
        <w:t xml:space="preserve"> </w:t>
      </w:r>
      <w:r w:rsidR="00590E98" w:rsidRPr="00191AA8">
        <w:t>(</w:t>
      </w:r>
      <w:r w:rsidR="00191AA8" w:rsidRPr="00191AA8">
        <w:t>t(13) = 2.69</w:t>
      </w:r>
      <w:r w:rsidR="009932C5" w:rsidRPr="00191AA8">
        <w:t xml:space="preserve">, </w:t>
      </w:r>
      <w:r w:rsidR="00B30635" w:rsidRPr="00191AA8">
        <w:t>p</w:t>
      </w:r>
      <w:r w:rsidR="009932C5" w:rsidRPr="00191AA8">
        <w:t xml:space="preserve"> </w:t>
      </w:r>
      <w:r w:rsidR="00B30635" w:rsidRPr="00191AA8">
        <w:t>=</w:t>
      </w:r>
      <w:r w:rsidR="009932C5" w:rsidRPr="00191AA8">
        <w:t xml:space="preserve"> </w:t>
      </w:r>
      <w:r w:rsidR="00B30635" w:rsidRPr="00191AA8">
        <w:t>.0</w:t>
      </w:r>
      <w:r w:rsidR="00191AA8" w:rsidRPr="00191AA8">
        <w:t>19</w:t>
      </w:r>
      <w:r w:rsidR="00B30635" w:rsidRPr="00191AA8">
        <w:t>; Bonferroni-corrected criterion being p=.017</w:t>
      </w:r>
      <w:r w:rsidR="00692DDD" w:rsidRPr="00191AA8">
        <w:t>)</w:t>
      </w:r>
      <w:r w:rsidR="00590E98" w:rsidRPr="00191AA8">
        <w:t>.</w:t>
      </w:r>
      <w:r w:rsidR="00590E98">
        <w:t xml:space="preserve"> There were no significant differences </w:t>
      </w:r>
      <w:r w:rsidR="00CE2728">
        <w:t>as a function of</w:t>
      </w:r>
      <w:r w:rsidR="00590E98">
        <w:t xml:space="preserve"> </w:t>
      </w:r>
      <w:r w:rsidR="005F4E4A">
        <w:rPr>
          <w:i/>
        </w:rPr>
        <w:t>c</w:t>
      </w:r>
      <w:r w:rsidR="00590E98" w:rsidRPr="005F4E4A">
        <w:rPr>
          <w:i/>
        </w:rPr>
        <w:t>olour</w:t>
      </w:r>
      <w:r w:rsidR="00590E98">
        <w:t xml:space="preserve"> (</w:t>
      </w:r>
      <w:proofErr w:type="gramStart"/>
      <w:r w:rsidR="00F869F0">
        <w:t>F(</w:t>
      </w:r>
      <w:proofErr w:type="gramEnd"/>
      <w:r w:rsidR="00F869F0">
        <w:t>1.69, 21.92) = 1.43, p = .26</w:t>
      </w:r>
      <w:r w:rsidR="00590E98">
        <w:t xml:space="preserve">). However, this time there was a significant interaction between </w:t>
      </w:r>
      <w:r w:rsidR="005F4E4A">
        <w:t>the two factors</w:t>
      </w:r>
      <w:r w:rsidR="00590E98">
        <w:t xml:space="preserve"> (</w:t>
      </w:r>
      <w:proofErr w:type="gramStart"/>
      <w:r w:rsidR="00F869F0">
        <w:t>F(</w:t>
      </w:r>
      <w:proofErr w:type="gramEnd"/>
      <w:r w:rsidR="00F869F0">
        <w:t>6, 78) = 3.53, p = .004, η</w:t>
      </w:r>
      <w:r w:rsidR="00F869F0" w:rsidRPr="004737B7">
        <w:rPr>
          <w:vertAlign w:val="subscript"/>
        </w:rPr>
        <w:t>p</w:t>
      </w:r>
      <w:r w:rsidR="00F869F0" w:rsidRPr="004737B7">
        <w:rPr>
          <w:vertAlign w:val="superscript"/>
        </w:rPr>
        <w:t>2</w:t>
      </w:r>
      <w:r w:rsidR="00F869F0">
        <w:rPr>
          <w:vertAlign w:val="superscript"/>
        </w:rPr>
        <w:t xml:space="preserve"> </w:t>
      </w:r>
      <w:r w:rsidR="00F869F0">
        <w:t>= .21</w:t>
      </w:r>
      <w:r w:rsidR="00590E98">
        <w:t>).</w:t>
      </w:r>
      <w:r w:rsidR="003349B2">
        <w:t xml:space="preserve"> </w:t>
      </w:r>
      <w:r w:rsidR="00265A25">
        <w:t xml:space="preserve"> This </w:t>
      </w:r>
      <w:r w:rsidR="003349B2">
        <w:t xml:space="preserve">interaction </w:t>
      </w:r>
      <w:r w:rsidR="00265A25">
        <w:t xml:space="preserve">was decomposed </w:t>
      </w:r>
      <w:r w:rsidR="003349B2">
        <w:t xml:space="preserve">for each colour using four repeated measures ANOVAs with the factor </w:t>
      </w:r>
      <w:r w:rsidR="005F4E4A" w:rsidRPr="005F4E4A">
        <w:rPr>
          <w:i/>
        </w:rPr>
        <w:t>attended colour pair</w:t>
      </w:r>
      <w:r w:rsidR="003349B2">
        <w:t>, reducing the p value from .05 to p</w:t>
      </w:r>
      <w:r w:rsidR="00DD7D97">
        <w:t xml:space="preserve"> </w:t>
      </w:r>
      <w:r w:rsidR="003349B2">
        <w:t>=</w:t>
      </w:r>
      <w:r w:rsidR="00DD7D97">
        <w:t xml:space="preserve"> </w:t>
      </w:r>
      <w:r w:rsidR="003349B2">
        <w:t>.0125. The interaction was driven by d</w:t>
      </w:r>
      <w:r w:rsidR="00E260FB">
        <w:t>ifferences for re</w:t>
      </w:r>
      <w:r w:rsidR="008B77F7">
        <w:t>d (</w:t>
      </w:r>
      <w:r w:rsidR="00B374D0">
        <w:t>F(2, 26) = 7.19, p = .003, η</w:t>
      </w:r>
      <w:r w:rsidR="00B374D0" w:rsidRPr="004737B7">
        <w:rPr>
          <w:vertAlign w:val="subscript"/>
        </w:rPr>
        <w:t>p</w:t>
      </w:r>
      <w:r w:rsidR="00B374D0" w:rsidRPr="004737B7">
        <w:rPr>
          <w:vertAlign w:val="superscript"/>
        </w:rPr>
        <w:t>2</w:t>
      </w:r>
      <w:r w:rsidR="00B374D0">
        <w:rPr>
          <w:vertAlign w:val="superscript"/>
        </w:rPr>
        <w:t xml:space="preserve"> </w:t>
      </w:r>
      <w:r w:rsidR="00B374D0">
        <w:t>= .36</w:t>
      </w:r>
      <w:r w:rsidR="003349B2">
        <w:t xml:space="preserve">), with post-hoc t-tests revealing that </w:t>
      </w:r>
      <w:r w:rsidR="00071A62">
        <w:t xml:space="preserve">the </w:t>
      </w:r>
      <w:r w:rsidR="00B374D0">
        <w:t>attentional effect</w:t>
      </w:r>
      <w:r w:rsidR="00071A62">
        <w:t xml:space="preserve"> (A -U)</w:t>
      </w:r>
      <w:r w:rsidR="003349B2">
        <w:t xml:space="preserve"> for red when attended w</w:t>
      </w:r>
      <w:r w:rsidR="00B374D0">
        <w:t xml:space="preserve">ith blue </w:t>
      </w:r>
      <w:r w:rsidR="00C038AE">
        <w:t xml:space="preserve">(non-separable) </w:t>
      </w:r>
      <w:r w:rsidR="00B374D0">
        <w:t>w</w:t>
      </w:r>
      <w:r w:rsidR="00071A62">
        <w:t>as</w:t>
      </w:r>
      <w:r w:rsidR="003349B2" w:rsidRPr="00AE2EF6">
        <w:t xml:space="preserve"> lower than f</w:t>
      </w:r>
      <w:r w:rsidR="003349B2" w:rsidRPr="000109CE">
        <w:t>or red/purple (</w:t>
      </w:r>
      <w:r w:rsidR="00B102A0" w:rsidRPr="000109CE">
        <w:t>t(13)</w:t>
      </w:r>
      <w:r w:rsidR="008B77F7" w:rsidRPr="000109CE">
        <w:t xml:space="preserve"> </w:t>
      </w:r>
      <w:r w:rsidR="00B102A0" w:rsidRPr="000109CE">
        <w:t>=</w:t>
      </w:r>
      <w:r w:rsidR="008B77F7" w:rsidRPr="000109CE">
        <w:t xml:space="preserve"> </w:t>
      </w:r>
      <w:r w:rsidR="000109CE" w:rsidRPr="000109CE">
        <w:t>4</w:t>
      </w:r>
      <w:r w:rsidR="00B102A0" w:rsidRPr="000109CE">
        <w:t>.</w:t>
      </w:r>
      <w:r w:rsidR="000109CE" w:rsidRPr="000109CE">
        <w:t>03</w:t>
      </w:r>
      <w:r w:rsidR="00B102A0" w:rsidRPr="000109CE">
        <w:t>,</w:t>
      </w:r>
      <w:r w:rsidR="008B77F7" w:rsidRPr="000109CE">
        <w:t xml:space="preserve"> </w:t>
      </w:r>
      <w:r w:rsidR="00B102A0" w:rsidRPr="000109CE">
        <w:t>p</w:t>
      </w:r>
      <w:r w:rsidR="008B77F7" w:rsidRPr="000109CE">
        <w:t xml:space="preserve"> </w:t>
      </w:r>
      <w:r w:rsidR="00B102A0" w:rsidRPr="000109CE">
        <w:t>=</w:t>
      </w:r>
      <w:r w:rsidR="000109CE" w:rsidRPr="000109CE">
        <w:t xml:space="preserve"> .001</w:t>
      </w:r>
      <w:r w:rsidR="008B77F7" w:rsidRPr="000109CE">
        <w:t xml:space="preserve">, d = </w:t>
      </w:r>
      <w:r w:rsidR="000109CE" w:rsidRPr="000109CE">
        <w:t>1.11</w:t>
      </w:r>
      <w:r w:rsidR="003349B2" w:rsidRPr="000109CE">
        <w:t>) and red/lime (</w:t>
      </w:r>
      <w:r w:rsidR="00B102A0" w:rsidRPr="000109CE">
        <w:t>t(13)</w:t>
      </w:r>
      <w:r w:rsidR="008B77F7" w:rsidRPr="000109CE">
        <w:t xml:space="preserve"> </w:t>
      </w:r>
      <w:r w:rsidR="00B102A0" w:rsidRPr="000109CE">
        <w:t>=</w:t>
      </w:r>
      <w:r w:rsidR="000109CE" w:rsidRPr="000109CE">
        <w:t xml:space="preserve"> 3.42</w:t>
      </w:r>
      <w:r w:rsidR="00B102A0" w:rsidRPr="000109CE">
        <w:t>, p</w:t>
      </w:r>
      <w:r w:rsidR="00DD7D97" w:rsidRPr="000109CE">
        <w:t xml:space="preserve"> </w:t>
      </w:r>
      <w:r w:rsidR="00B102A0" w:rsidRPr="000109CE">
        <w:t>=</w:t>
      </w:r>
      <w:r w:rsidR="00DD7D97" w:rsidRPr="000109CE">
        <w:t xml:space="preserve"> </w:t>
      </w:r>
      <w:r w:rsidR="00B102A0" w:rsidRPr="000109CE">
        <w:t>.00</w:t>
      </w:r>
      <w:r w:rsidR="000109CE" w:rsidRPr="000109CE">
        <w:t>5</w:t>
      </w:r>
      <w:r w:rsidR="00AE2EF6" w:rsidRPr="000109CE">
        <w:t xml:space="preserve">, d = </w:t>
      </w:r>
      <w:r w:rsidR="000109CE" w:rsidRPr="000109CE">
        <w:t>0.94</w:t>
      </w:r>
      <w:r w:rsidR="003349B2" w:rsidRPr="000109CE">
        <w:t>).</w:t>
      </w:r>
      <w:r w:rsidR="00E260FB" w:rsidRPr="000109CE">
        <w:t xml:space="preserve"> The ANOVAs for the other colours were not s</w:t>
      </w:r>
      <w:r w:rsidR="00B30635" w:rsidRPr="000109CE">
        <w:t>ignificant (</w:t>
      </w:r>
      <w:r w:rsidR="00B374D0" w:rsidRPr="000109CE">
        <w:t xml:space="preserve">purple: </w:t>
      </w:r>
      <w:proofErr w:type="gramStart"/>
      <w:r w:rsidR="00B374D0" w:rsidRPr="000109CE">
        <w:t>F(</w:t>
      </w:r>
      <w:proofErr w:type="gramEnd"/>
      <w:r w:rsidR="00B374D0" w:rsidRPr="000109CE">
        <w:t>2, 26) = 2.63, p = .09; li</w:t>
      </w:r>
      <w:r w:rsidR="00B374D0">
        <w:t>me: F(2, 26) = 1.99, p = .16; blue: F(2, 26) = 1.01, p = .38</w:t>
      </w:r>
      <w:r w:rsidR="00B102A0">
        <w:t>).</w:t>
      </w:r>
    </w:p>
    <w:p w14:paraId="301E6631" w14:textId="77777777" w:rsidR="001028DB" w:rsidRDefault="001028DB" w:rsidP="00692DDD">
      <w:pPr>
        <w:rPr>
          <w:b/>
        </w:rPr>
      </w:pPr>
    </w:p>
    <w:p w14:paraId="5DF6D00D" w14:textId="5D4EB90F" w:rsidR="00F9478D" w:rsidRDefault="007146FA" w:rsidP="00692DDD">
      <w:pPr>
        <w:rPr>
          <w:b/>
        </w:rPr>
      </w:pPr>
      <w:r>
        <w:rPr>
          <w:b/>
        </w:rPr>
        <w:lastRenderedPageBreak/>
        <w:t xml:space="preserve">3.3 </w:t>
      </w:r>
      <w:r w:rsidR="00F9478D">
        <w:rPr>
          <w:b/>
        </w:rPr>
        <w:t xml:space="preserve">Contrasting the attentional effects of </w:t>
      </w:r>
      <w:r w:rsidR="00180943">
        <w:rPr>
          <w:b/>
        </w:rPr>
        <w:t>target</w:t>
      </w:r>
      <w:r w:rsidR="00F9478D">
        <w:rPr>
          <w:b/>
        </w:rPr>
        <w:t xml:space="preserve"> similarity</w:t>
      </w:r>
      <w:r w:rsidR="00ED6B16">
        <w:rPr>
          <w:b/>
        </w:rPr>
        <w:t xml:space="preserve"> and linear separability</w:t>
      </w:r>
      <w:r w:rsidR="00F9478D">
        <w:rPr>
          <w:b/>
        </w:rPr>
        <w:t xml:space="preserve"> </w:t>
      </w:r>
    </w:p>
    <w:p w14:paraId="6D037279" w14:textId="22B16F92" w:rsidR="004F3011" w:rsidRDefault="004F3011" w:rsidP="005450ED">
      <w:pPr>
        <w:ind w:firstLine="720"/>
      </w:pPr>
      <w:r>
        <w:t>Linear separability is necessarily confounded with target-target</w:t>
      </w:r>
      <w:r w:rsidR="005406B6">
        <w:t xml:space="preserve"> and target-distractor</w:t>
      </w:r>
      <w:r>
        <w:t xml:space="preserve"> distances, especially in an experiment such as ours that needs to utilise colours that can be easily distinguished when presented together. Indeed, inspection of Figure </w:t>
      </w:r>
      <w:r w:rsidR="001028DB">
        <w:t>5</w:t>
      </w:r>
      <w:r w:rsidR="005406B6">
        <w:t>b</w:t>
      </w:r>
      <w:r>
        <w:t xml:space="preserve"> reveals that the angle between any two colours was never below 50° in CIE LUV space. </w:t>
      </w:r>
    </w:p>
    <w:p w14:paraId="1FBA16D9" w14:textId="07FF2D2F" w:rsidR="00287E49" w:rsidRDefault="004F3011" w:rsidP="005450ED">
      <w:pPr>
        <w:ind w:firstLine="720"/>
      </w:pPr>
      <w:r>
        <w:t xml:space="preserve">Still, it is possible to directly contrast the relative contributions of linear separability and colour similarity using </w:t>
      </w:r>
      <w:r w:rsidR="008007D5">
        <w:t>the present</w:t>
      </w:r>
      <w:r>
        <w:t xml:space="preserve"> data. Unlike </w:t>
      </w:r>
      <w:r w:rsidR="00A14A32">
        <w:t>the first e</w:t>
      </w:r>
      <w:r w:rsidR="00F9478D">
        <w:t>xperiment, which use</w:t>
      </w:r>
      <w:r w:rsidR="00566FEF">
        <w:t>d</w:t>
      </w:r>
      <w:r w:rsidR="00F9478D">
        <w:t xml:space="preserve"> four </w:t>
      </w:r>
      <w:r w:rsidR="00947C21">
        <w:t>hues</w:t>
      </w:r>
      <w:r w:rsidR="00F9478D">
        <w:t xml:space="preserve"> that belong</w:t>
      </w:r>
      <w:r w:rsidR="00D9667C">
        <w:t>ed</w:t>
      </w:r>
      <w:r w:rsidR="00F9478D">
        <w:t xml:space="preserve"> to the axes of the perceptual colour space and </w:t>
      </w:r>
      <w:r w:rsidR="00D9667C">
        <w:t>were</w:t>
      </w:r>
      <w:r w:rsidR="00F9478D">
        <w:t xml:space="preserve"> </w:t>
      </w:r>
      <w:r w:rsidR="006741AE">
        <w:t xml:space="preserve">thus relatively </w:t>
      </w:r>
      <w:r w:rsidR="00ED6B16">
        <w:t>broadly spread in perceptual colour space</w:t>
      </w:r>
      <w:r w:rsidR="00F9478D">
        <w:t xml:space="preserve">, </w:t>
      </w:r>
      <w:r w:rsidR="00A14A32">
        <w:t>the second e</w:t>
      </w:r>
      <w:r w:rsidR="00F9478D">
        <w:t xml:space="preserve">xperiment combined two </w:t>
      </w:r>
      <w:r w:rsidR="00A14A32">
        <w:t>unique hues</w:t>
      </w:r>
      <w:r w:rsidR="00F9478D">
        <w:t xml:space="preserve"> (red and blue) with two intermediate hues, one of which was relatively close to them (purple) and one of which was relatively far from them (lime) in </w:t>
      </w:r>
      <w:r w:rsidR="00ED6B16">
        <w:t xml:space="preserve">perceptual </w:t>
      </w:r>
      <w:r w:rsidR="00F9478D">
        <w:t xml:space="preserve">colour space. This </w:t>
      </w:r>
      <w:r w:rsidR="00D9667C">
        <w:t xml:space="preserve">configuration </w:t>
      </w:r>
      <w:r w:rsidR="00F9478D">
        <w:t>enables us t</w:t>
      </w:r>
      <w:r w:rsidR="00D9667C">
        <w:t>o</w:t>
      </w:r>
      <w:r w:rsidR="00F9478D">
        <w:t xml:space="preserve"> contrast the contribution of linear separability and target </w:t>
      </w:r>
      <w:r w:rsidR="00947C21">
        <w:t>proximity</w:t>
      </w:r>
      <w:r w:rsidR="00F9478D">
        <w:t>, as these</w:t>
      </w:r>
      <w:r w:rsidR="00D9667C">
        <w:t xml:space="preserve"> </w:t>
      </w:r>
      <w:r w:rsidR="00A611B2">
        <w:t>factors</w:t>
      </w:r>
      <w:r w:rsidR="00F9478D">
        <w:t xml:space="preserve"> would predict different attentional effects for certain colours. If </w:t>
      </w:r>
      <w:r w:rsidR="00ED6B16">
        <w:t>colour</w:t>
      </w:r>
      <w:r w:rsidR="00F9478D">
        <w:t xml:space="preserve"> </w:t>
      </w:r>
      <w:r w:rsidR="00947C21">
        <w:t>proximity</w:t>
      </w:r>
      <w:r w:rsidR="00F9478D">
        <w:t xml:space="preserve"> w</w:t>
      </w:r>
      <w:r w:rsidR="00D9667C">
        <w:t>ere</w:t>
      </w:r>
      <w:r w:rsidR="00F9478D">
        <w:t xml:space="preserve"> the </w:t>
      </w:r>
      <w:r w:rsidR="00ED6B16">
        <w:t xml:space="preserve">only </w:t>
      </w:r>
      <w:r w:rsidR="00F9478D">
        <w:t>influence on attention</w:t>
      </w:r>
      <w:r w:rsidR="00ED6B16">
        <w:t xml:space="preserve"> even when multiple targets are to be selected concurrently</w:t>
      </w:r>
      <w:r w:rsidR="00F9478D">
        <w:t xml:space="preserve">, then attentional increase in SSVEPs for red and blue when attended together should be higher than for red </w:t>
      </w:r>
      <w:r w:rsidR="0049175A">
        <w:t>or</w:t>
      </w:r>
      <w:r w:rsidR="00F9478D">
        <w:t xml:space="preserve"> blue when attended with lime. On the other hand, linear separability would predict that attentional increase should be absent when attending red and blue together, as the purple</w:t>
      </w:r>
      <w:r>
        <w:t xml:space="preserve"> and lime</w:t>
      </w:r>
      <w:r w:rsidR="00F9478D">
        <w:t xml:space="preserve"> distractor</w:t>
      </w:r>
      <w:r>
        <w:t>s</w:t>
      </w:r>
      <w:r w:rsidR="00F9478D">
        <w:t xml:space="preserve"> would make them </w:t>
      </w:r>
      <w:r>
        <w:t xml:space="preserve">linearly </w:t>
      </w:r>
      <w:r w:rsidR="00F9478D">
        <w:t xml:space="preserve">non-separable. We averaged the attentional SSVEP effect for red and blue when </w:t>
      </w:r>
      <w:r w:rsidR="000058D3">
        <w:t xml:space="preserve">either of them was </w:t>
      </w:r>
      <w:r w:rsidR="00F9478D">
        <w:t xml:space="preserve">attended with lime (M = 0.14, SD = 0.11) and for red and blue when attended with each other (M = </w:t>
      </w:r>
      <w:r w:rsidR="00287E49">
        <w:t>-0.05, SD = 0.13) and found that the data were in line with the prediction based on linear separability (t</w:t>
      </w:r>
      <w:r w:rsidR="005406B6">
        <w:t xml:space="preserve"> (13) = 3.81, p = .002; d = 1.02</w:t>
      </w:r>
      <w:r w:rsidR="00287E49">
        <w:t xml:space="preserve">). Indeed, </w:t>
      </w:r>
      <w:r w:rsidR="000058D3">
        <w:t xml:space="preserve">when attended together, </w:t>
      </w:r>
      <w:r w:rsidR="00287E49">
        <w:t xml:space="preserve">attentional SSVEP effects for </w:t>
      </w:r>
      <w:r w:rsidR="00287E49">
        <w:lastRenderedPageBreak/>
        <w:t xml:space="preserve">neither red (t (13) = 0.95, p = .36) nor blue (t (13) = 0.93, p = .37) </w:t>
      </w:r>
      <w:r>
        <w:t xml:space="preserve">were </w:t>
      </w:r>
      <w:r w:rsidR="00287E49">
        <w:t>significantly differ</w:t>
      </w:r>
      <w:r>
        <w:t>ent</w:t>
      </w:r>
      <w:r w:rsidR="00287E49">
        <w:t xml:space="preserve"> from zero.</w:t>
      </w:r>
    </w:p>
    <w:p w14:paraId="763EC482" w14:textId="36C7B853" w:rsidR="005406B6" w:rsidRDefault="005406B6" w:rsidP="005450ED">
      <w:pPr>
        <w:ind w:firstLine="720"/>
      </w:pPr>
      <w:r>
        <w:t xml:space="preserve">As red and blue </w:t>
      </w:r>
      <w:r w:rsidR="00D9667C">
        <w:t>were</w:t>
      </w:r>
      <w:r>
        <w:t xml:space="preserve"> used in both experiments, it is also possible to contrast their attentional SSVEP effects between subjects</w:t>
      </w:r>
      <w:r w:rsidR="00C329B1">
        <w:t xml:space="preserve">. Colour proximity remains constant </w:t>
      </w:r>
      <w:r w:rsidR="00D9667C">
        <w:t xml:space="preserve">across the two experiments, </w:t>
      </w:r>
      <w:r w:rsidR="00C329B1">
        <w:t xml:space="preserve">but in experiment </w:t>
      </w:r>
      <w:r w:rsidR="00525E62">
        <w:t>1 (</w:t>
      </w:r>
      <w:r w:rsidR="006741AE">
        <w:t xml:space="preserve">red, </w:t>
      </w:r>
      <w:r w:rsidR="00ED6B16">
        <w:t xml:space="preserve">blue, </w:t>
      </w:r>
      <w:r w:rsidR="006741AE">
        <w:t>green, yellow</w:t>
      </w:r>
      <w:r w:rsidR="00525E62">
        <w:t>)</w:t>
      </w:r>
      <w:r w:rsidR="00C329B1">
        <w:t>, red and blue</w:t>
      </w:r>
      <w:r w:rsidR="00ED6B16">
        <w:t xml:space="preserve"> targets</w:t>
      </w:r>
      <w:r w:rsidR="00C329B1">
        <w:t xml:space="preserve"> </w:t>
      </w:r>
      <w:r w:rsidR="00D9667C">
        <w:t>were</w:t>
      </w:r>
      <w:r w:rsidR="00C329B1">
        <w:t xml:space="preserve"> not </w:t>
      </w:r>
      <w:r w:rsidR="00D9667C">
        <w:t>accompanied by</w:t>
      </w:r>
      <w:r w:rsidR="00C329B1">
        <w:t xml:space="preserve"> non-separable distractors.</w:t>
      </w:r>
      <w:r>
        <w:t xml:space="preserve"> </w:t>
      </w:r>
      <w:r w:rsidR="00D9667C">
        <w:t>An i</w:t>
      </w:r>
      <w:r w:rsidR="00C329B1">
        <w:t xml:space="preserve">ndependent sample t-test </w:t>
      </w:r>
      <w:r>
        <w:t>reveal</w:t>
      </w:r>
      <w:r w:rsidR="00C329B1">
        <w:t>ed</w:t>
      </w:r>
      <w:r>
        <w:t xml:space="preserve"> that the average </w:t>
      </w:r>
      <w:r w:rsidR="00D9667C">
        <w:t xml:space="preserve">attention </w:t>
      </w:r>
      <w:r>
        <w:t xml:space="preserve">effect </w:t>
      </w:r>
      <w:r w:rsidR="00D9667C">
        <w:t>(A-U) was</w:t>
      </w:r>
      <w:r>
        <w:t xml:space="preserve"> greater for red and blue in</w:t>
      </w:r>
      <w:r w:rsidR="00C329B1">
        <w:t xml:space="preserve"> e</w:t>
      </w:r>
      <w:r>
        <w:t xml:space="preserve">xperiment </w:t>
      </w:r>
      <w:r w:rsidR="00525E62">
        <w:t>1</w:t>
      </w:r>
      <w:r>
        <w:t xml:space="preserve">, </w:t>
      </w:r>
      <w:r w:rsidR="00A14A32">
        <w:t>in which</w:t>
      </w:r>
      <w:r>
        <w:t xml:space="preserve"> the two colours were linearly separable</w:t>
      </w:r>
      <w:r w:rsidR="00C329B1">
        <w:t xml:space="preserve">, compared to experiment </w:t>
      </w:r>
      <w:r w:rsidR="00525E62">
        <w:t>2</w:t>
      </w:r>
      <w:r w:rsidR="00C329B1">
        <w:t xml:space="preserve">, in which they were </w:t>
      </w:r>
      <w:r w:rsidR="002D4F52">
        <w:t xml:space="preserve">not linearly </w:t>
      </w:r>
      <w:r w:rsidR="00C329B1">
        <w:t>separable from the distractors</w:t>
      </w:r>
      <w:r>
        <w:t xml:space="preserve"> (M = 0.075, SD = 0.16; t (24) = 2.11, p = .046, d = 0.83).</w:t>
      </w:r>
    </w:p>
    <w:p w14:paraId="582CFDA5" w14:textId="5373E236" w:rsidR="00F9478D" w:rsidRPr="005406B6" w:rsidRDefault="00287E49" w:rsidP="00692DDD">
      <w:r>
        <w:t xml:space="preserve"> </w:t>
      </w:r>
      <w:r w:rsidR="00F9478D">
        <w:t xml:space="preserve">   </w:t>
      </w:r>
    </w:p>
    <w:p w14:paraId="374B608B" w14:textId="17D80C8A" w:rsidR="00E80059" w:rsidRDefault="007146FA" w:rsidP="00692DDD">
      <w:pPr>
        <w:rPr>
          <w:b/>
        </w:rPr>
      </w:pPr>
      <w:r>
        <w:rPr>
          <w:b/>
        </w:rPr>
        <w:t xml:space="preserve">3.4 </w:t>
      </w:r>
      <w:r w:rsidR="001C3882">
        <w:rPr>
          <w:b/>
        </w:rPr>
        <w:t xml:space="preserve">Predicting Attentional Enhancement in SSVEP magnitude </w:t>
      </w:r>
      <w:r w:rsidR="00C75DCF">
        <w:rPr>
          <w:b/>
        </w:rPr>
        <w:t>from distances in colour space</w:t>
      </w:r>
      <w:r w:rsidR="001C3882">
        <w:rPr>
          <w:b/>
        </w:rPr>
        <w:t xml:space="preserve"> </w:t>
      </w:r>
    </w:p>
    <w:p w14:paraId="6373F071" w14:textId="22EFE203" w:rsidR="001C3882" w:rsidRPr="001C3882" w:rsidRDefault="00A61BDB" w:rsidP="005450ED">
      <w:r>
        <w:tab/>
        <w:t xml:space="preserve">Both experiments </w:t>
      </w:r>
      <w:r w:rsidR="005406B6">
        <w:t xml:space="preserve">clearly </w:t>
      </w:r>
      <w:r>
        <w:t xml:space="preserve">demonstrated that it is possible to </w:t>
      </w:r>
      <w:r w:rsidR="00CE2728">
        <w:t xml:space="preserve">divide </w:t>
      </w:r>
      <w:r>
        <w:t xml:space="preserve">early attentional resources across a non-spatial feature dimension, with linear separability in colour space being </w:t>
      </w:r>
      <w:r w:rsidR="00E045F2">
        <w:t xml:space="preserve">a </w:t>
      </w:r>
      <w:r w:rsidR="000107F8">
        <w:t>determinant of</w:t>
      </w:r>
      <w:r w:rsidR="00265A25">
        <w:t xml:space="preserve"> </w:t>
      </w:r>
      <w:r>
        <w:t>such concurrent attention</w:t>
      </w:r>
      <w:r w:rsidR="00ED6B16">
        <w:t xml:space="preserve"> to two targets</w:t>
      </w:r>
      <w:r>
        <w:t xml:space="preserve">. </w:t>
      </w:r>
      <w:r w:rsidR="007C6997" w:rsidRPr="005E14F6">
        <w:t xml:space="preserve">On average, when targets and distractors </w:t>
      </w:r>
      <w:r w:rsidR="00265A25">
        <w:t xml:space="preserve">were </w:t>
      </w:r>
      <w:r w:rsidR="007C6997" w:rsidRPr="005E14F6">
        <w:t xml:space="preserve">linearly separable, attentional enhancement </w:t>
      </w:r>
      <w:r w:rsidR="00265A25">
        <w:t xml:space="preserve">was </w:t>
      </w:r>
      <w:r w:rsidR="007C6997" w:rsidRPr="005E14F6">
        <w:t>greater compared to the non-separable co</w:t>
      </w:r>
      <w:r w:rsidR="003F4E89" w:rsidRPr="005E14F6">
        <w:t>nditions</w:t>
      </w:r>
      <w:r w:rsidR="003F4E89">
        <w:t xml:space="preserve"> (Fig</w:t>
      </w:r>
      <w:r w:rsidR="00B30635">
        <w:t>. 6</w:t>
      </w:r>
      <w:r w:rsidR="003F4E89">
        <w:t>).</w:t>
      </w:r>
      <w:r w:rsidR="007C6997">
        <w:t xml:space="preserve"> </w:t>
      </w:r>
      <w:r>
        <w:t xml:space="preserve">However, </w:t>
      </w:r>
      <w:r w:rsidR="002D4F52">
        <w:t>there were also</w:t>
      </w:r>
      <w:r>
        <w:t xml:space="preserve"> notable differences in attentional SSVEP effects between the two experiments, as well as between different colours. </w:t>
      </w:r>
      <w:r w:rsidR="00590BFD">
        <w:t xml:space="preserve">As depicted by Figure </w:t>
      </w:r>
      <w:r w:rsidR="001028DB">
        <w:t>5</w:t>
      </w:r>
      <w:r w:rsidR="00590BFD">
        <w:t>b</w:t>
      </w:r>
      <w:r w:rsidR="00B30635">
        <w:t>, these differences cannot be accounted for simply by the different distances between various target colour pairs: while this seems to be a reasonable predictor of attentional effects in</w:t>
      </w:r>
      <w:r w:rsidR="00A14A32">
        <w:t xml:space="preserve"> e</w:t>
      </w:r>
      <w:r w:rsidR="00B30635">
        <w:t xml:space="preserve">xperiment </w:t>
      </w:r>
      <w:r w:rsidR="00525E62">
        <w:t>1 (</w:t>
      </w:r>
      <w:r w:rsidR="00D43608">
        <w:t>red, blue, green, yellow</w:t>
      </w:r>
      <w:r w:rsidR="00525E62">
        <w:t>)</w:t>
      </w:r>
      <w:r w:rsidR="00B30635">
        <w:t xml:space="preserve">, this </w:t>
      </w:r>
      <w:r w:rsidR="002D4F52">
        <w:t>was</w:t>
      </w:r>
      <w:r w:rsidR="00B30635">
        <w:t xml:space="preserve"> not the case for experiment </w:t>
      </w:r>
      <w:r w:rsidR="00525E62">
        <w:t>2 (</w:t>
      </w:r>
      <w:r w:rsidR="00D43608">
        <w:t>red, purple, blue, lime</w:t>
      </w:r>
      <w:r w:rsidR="00525E62">
        <w:t>)</w:t>
      </w:r>
      <w:r w:rsidR="00B30635">
        <w:t>.</w:t>
      </w:r>
      <w:r w:rsidR="00C329B1">
        <w:t xml:space="preserve"> </w:t>
      </w:r>
      <w:r w:rsidR="00043D31">
        <w:t>T</w:t>
      </w:r>
      <w:r w:rsidR="00D36098">
        <w:t xml:space="preserve">o </w:t>
      </w:r>
      <w:r w:rsidR="00287E49">
        <w:t>gain</w:t>
      </w:r>
      <w:r w:rsidR="00547551">
        <w:t xml:space="preserve"> a</w:t>
      </w:r>
      <w:r w:rsidR="00287E49">
        <w:t xml:space="preserve"> better </w:t>
      </w:r>
      <w:r w:rsidR="00D36098">
        <w:t>understand</w:t>
      </w:r>
      <w:r w:rsidR="00287E49">
        <w:t>ing of</w:t>
      </w:r>
      <w:r w:rsidR="00D36098">
        <w:t xml:space="preserve"> these </w:t>
      </w:r>
      <w:r w:rsidR="00977C7D">
        <w:t xml:space="preserve">colour-related </w:t>
      </w:r>
      <w:r w:rsidR="00043D31">
        <w:lastRenderedPageBreak/>
        <w:t xml:space="preserve">attentional </w:t>
      </w:r>
      <w:r w:rsidR="00D36098">
        <w:t xml:space="preserve">differences, we fitted a simple descriptive model to the attentional effects derived from the </w:t>
      </w:r>
      <w:r w:rsidR="00B916E9">
        <w:t>SSVEP</w:t>
      </w:r>
      <w:r w:rsidR="00E935EF">
        <w:t xml:space="preserve"> da</w:t>
      </w:r>
      <w:r w:rsidR="00B916E9">
        <w:t>ta</w:t>
      </w:r>
      <w:r w:rsidR="00043D31">
        <w:t xml:space="preserve">, making </w:t>
      </w:r>
      <w:r w:rsidR="00EF3697">
        <w:t xml:space="preserve">several </w:t>
      </w:r>
      <w:r w:rsidR="00CE2728">
        <w:t>basic</w:t>
      </w:r>
      <w:r w:rsidR="00043D31">
        <w:t xml:space="preserve"> assumptions. We hypothesize</w:t>
      </w:r>
      <w:r w:rsidR="00547551">
        <w:t>d</w:t>
      </w:r>
      <w:r w:rsidR="00043D31">
        <w:t xml:space="preserve"> that attentional enhancement should be inversely related to the distance between the targets (</w:t>
      </w:r>
      <w:r w:rsidR="00F56A71">
        <w:fldChar w:fldCharType="begin"/>
      </w:r>
      <w:r w:rsidR="003353C5">
        <w:instrText xml:space="preserve"> ADDIN EN.CITE &lt;EndNote&gt;&lt;Cite&gt;&lt;Author&gt;Nagy&lt;/Author&gt;&lt;Year&gt;2003&lt;/Year&gt;&lt;RecNum&gt;3140&lt;/RecNum&gt;&lt;DisplayText&gt;Nagy and Thomas, 2003&lt;/DisplayText&gt;&lt;record&gt;&lt;rec-number&gt;3140&lt;/rec-number&gt;&lt;foreign-keys&gt;&lt;key app="EN" db-id="ztt92apvszw908exawbvs9psvtxzv0papaza" timestamp="1417529825"&gt;3140&lt;/key&gt;&lt;/foreign-keys&gt;&lt;ref-type name="Journal Article"&gt;17&lt;/ref-type&gt;&lt;contributors&gt;&lt;authors&gt;&lt;author&gt;Nagy, A. L.&lt;/author&gt;&lt;author&gt;Thomas, G.&lt;/author&gt;&lt;/authors&gt;&lt;/contributors&gt;&lt;auth-address&gt;Wright State Univ, Dept Psychol, Dayton, OH 45435 USA.&amp;#xD;Nagy, AL (reprint author), Wright State Univ, Dept Psychol, 3640 Col Glenn Highway, Dayton, OH 45435 USA.&lt;/auth-address&gt;&lt;titles&gt;&lt;title&gt;Distractor heterogeneity, attention, and color in visual search&lt;/title&gt;&lt;secondary-title&gt;Vision Research&lt;/secondary-title&gt;&lt;alt-title&gt;Vision Res.&lt;/alt-title&gt;&lt;/titles&gt;&lt;periodical&gt;&lt;full-title&gt;Vision Research&lt;/full-title&gt;&lt;abbr-1&gt;Vision Res.&lt;/abbr-1&gt;&lt;abbr-2&gt;Vision Res&lt;/abbr-2&gt;&lt;/periodical&gt;&lt;alt-periodical&gt;&lt;full-title&gt;Vision Res.&lt;/full-title&gt;&lt;/alt-periodical&gt;&lt;pages&gt;1541-1552&lt;/pages&gt;&lt;volume&gt;43&lt;/volume&gt;&lt;number&gt;14&lt;/number&gt;&lt;keywords&gt;&lt;keyword&gt;color&lt;/keyword&gt;&lt;keyword&gt;search&lt;/keyword&gt;&lt;keyword&gt;attention&lt;/keyword&gt;&lt;keyword&gt;chromatic mechanisms&lt;/keyword&gt;&lt;keyword&gt;set-size&lt;/keyword&gt;&lt;keyword&gt;displays&lt;/keyword&gt;&lt;keyword&gt;stimulus&lt;/keyword&gt;&lt;keyword&gt;target&lt;/keyword&gt;&lt;keyword&gt;discrimination&lt;/keyword&gt;&lt;keyword&gt;separability&lt;/keyword&gt;&lt;keyword&gt;uncertainty&lt;/keyword&gt;&lt;keyword&gt;similarity&lt;/keyword&gt;&lt;keyword&gt;adaptation&lt;/keyword&gt;&lt;/keywords&gt;&lt;dates&gt;&lt;year&gt;2003&lt;/year&gt;&lt;pub-dates&gt;&lt;date&gt;Jun&lt;/date&gt;&lt;/pub-dates&gt;&lt;/dates&gt;&lt;isbn&gt;0042-6989&lt;/isbn&gt;&lt;accession-num&gt;WOS:000183608500006&lt;/accession-num&gt;&lt;work-type&gt;Article&lt;/work-type&gt;&lt;urls&gt;&lt;related-urls&gt;&lt;url&gt;&amp;lt;Go to ISI&amp;gt;://WOS:000183608500006&lt;/url&gt;&lt;/related-urls&gt;&lt;/urls&gt;&lt;electronic-resource-num&gt;10.1016/s0042-6989(03)00234-7&lt;/electronic-resource-num&gt;&lt;language&gt;English&lt;/language&gt;&lt;/record&gt;&lt;/Cite&gt;&lt;/EndNote&gt;</w:instrText>
      </w:r>
      <w:r w:rsidR="00F56A71">
        <w:fldChar w:fldCharType="separate"/>
      </w:r>
      <w:r w:rsidR="003353C5">
        <w:rPr>
          <w:noProof/>
        </w:rPr>
        <w:t>Nagy and Thomas, 2003</w:t>
      </w:r>
      <w:r w:rsidR="00F56A71">
        <w:fldChar w:fldCharType="end"/>
      </w:r>
      <w:r w:rsidR="00F50F5F">
        <w:t>)</w:t>
      </w:r>
      <w:r w:rsidR="00043D31">
        <w:t xml:space="preserve">, that attentional enhancement should increase with the distance between </w:t>
      </w:r>
      <w:r w:rsidR="00547551">
        <w:t>a</w:t>
      </w:r>
      <w:r w:rsidR="00043D31">
        <w:t xml:space="preserve"> target and the mean distractor</w:t>
      </w:r>
      <w:r w:rsidR="00547551">
        <w:t>s,</w:t>
      </w:r>
      <w:r w:rsidR="00EF3697">
        <w:t xml:space="preserve"> and that these two</w:t>
      </w:r>
      <w:r w:rsidR="003F4E89">
        <w:t xml:space="preserve"> factors </w:t>
      </w:r>
      <w:r w:rsidR="00CE2728">
        <w:t xml:space="preserve">should </w:t>
      </w:r>
      <w:r w:rsidR="003F4E89">
        <w:t>contribute to attent</w:t>
      </w:r>
      <w:r w:rsidR="00EF3697">
        <w:t>ional enhancement independently.</w:t>
      </w:r>
      <w:r w:rsidR="007445BD">
        <w:rPr>
          <w:color w:val="000000"/>
        </w:rPr>
        <w:t xml:space="preserve"> </w:t>
      </w:r>
      <w:r w:rsidR="007445BD">
        <w:t xml:space="preserve">For example, the attentional enhancement for attending to red when </w:t>
      </w:r>
      <w:r w:rsidR="00E935EF">
        <w:t xml:space="preserve">it </w:t>
      </w:r>
      <w:r w:rsidR="00547551">
        <w:t>was</w:t>
      </w:r>
      <w:r w:rsidR="00E935EF">
        <w:t xml:space="preserve"> </w:t>
      </w:r>
      <w:r w:rsidR="007445BD">
        <w:t xml:space="preserve">attended </w:t>
      </w:r>
      <w:r w:rsidR="00E935EF">
        <w:t xml:space="preserve">together </w:t>
      </w:r>
      <w:r w:rsidR="007445BD">
        <w:t xml:space="preserve">with green </w:t>
      </w:r>
      <w:r w:rsidR="00547551">
        <w:t>should be</w:t>
      </w:r>
      <w:r w:rsidR="00065090">
        <w:t xml:space="preserve"> </w:t>
      </w:r>
      <w:r w:rsidR="007445BD">
        <w:t>inversely related to the distance between the two targets (red and green)</w:t>
      </w:r>
      <w:r w:rsidR="00043D31">
        <w:t xml:space="preserve"> and linearly related to the distance between red and the mean </w:t>
      </w:r>
      <w:r w:rsidR="00065090">
        <w:t xml:space="preserve">of the </w:t>
      </w:r>
      <w:r w:rsidR="00CE2728">
        <w:t xml:space="preserve">two </w:t>
      </w:r>
      <w:r w:rsidR="00043D31">
        <w:t>distractor</w:t>
      </w:r>
      <w:r w:rsidR="00065090">
        <w:t>s</w:t>
      </w:r>
      <w:r w:rsidR="00043D31">
        <w:t xml:space="preserve"> (yellow and blue)</w:t>
      </w:r>
      <w:r w:rsidR="00E40461">
        <w:t>.</w:t>
      </w:r>
      <w:r w:rsidR="00555ED1">
        <w:t xml:space="preserve"> </w:t>
      </w:r>
    </w:p>
    <w:p w14:paraId="394020EC" w14:textId="12F33152" w:rsidR="001C3882" w:rsidRDefault="001C3882" w:rsidP="001C3882">
      <w:pPr>
        <w:ind w:firstLine="720"/>
      </w:pPr>
      <w:r>
        <w:t xml:space="preserve">In </w:t>
      </w:r>
      <w:r w:rsidR="00547551">
        <w:t>these</w:t>
      </w:r>
      <w:r>
        <w:t xml:space="preserve"> experiments observers </w:t>
      </w:r>
      <w:r w:rsidR="00547551">
        <w:t>were</w:t>
      </w:r>
      <w:r>
        <w:t xml:space="preserve"> asked to attend to two colours (target colours: T</w:t>
      </w:r>
      <w:r w:rsidRPr="0086097D">
        <w:rPr>
          <w:vertAlign w:val="subscript"/>
        </w:rPr>
        <w:t>1</w:t>
      </w:r>
      <w:r>
        <w:t>, T</w:t>
      </w:r>
      <w:r>
        <w:rPr>
          <w:vertAlign w:val="subscript"/>
        </w:rPr>
        <w:t>2</w:t>
      </w:r>
      <w:r>
        <w:t>) in the presence of two distractors (distractor colours: D</w:t>
      </w:r>
      <w:r w:rsidRPr="0086097D">
        <w:rPr>
          <w:vertAlign w:val="subscript"/>
        </w:rPr>
        <w:t>1</w:t>
      </w:r>
      <w:r>
        <w:t>, D</w:t>
      </w:r>
      <w:r>
        <w:rPr>
          <w:vertAlign w:val="subscript"/>
        </w:rPr>
        <w:t>2</w:t>
      </w:r>
      <w:r>
        <w:t>).  To elucidate how attentional enhancement depends on colour similarities of the four stimuli we make several assumptions:</w:t>
      </w:r>
    </w:p>
    <w:p w14:paraId="6C3BD65F" w14:textId="16B7CCBE" w:rsidR="001C3882" w:rsidRDefault="001C3882" w:rsidP="001C3882">
      <w:r w:rsidRPr="00D262A8">
        <w:rPr>
          <w:i/>
        </w:rPr>
        <w:t>Assumption 1</w:t>
      </w:r>
      <w:r>
        <w:t>: Attentional enhancement for target colour T</w:t>
      </w:r>
      <w:r w:rsidRPr="005F3AD1">
        <w:rPr>
          <w:vertAlign w:val="subscript"/>
        </w:rPr>
        <w:t>1</w:t>
      </w:r>
      <w:r>
        <w:t xml:space="preserve"> is inversely proportional to the dissimilarity (d) between the two targets</w:t>
      </w:r>
      <w:r w:rsidR="00547551">
        <w:t>;</w:t>
      </w:r>
      <w:r>
        <w:t xml:space="preserve"> i.e. if the target colours are very similar to each other, we assume that it is easier to simultaneously attend to these colours:</w:t>
      </w:r>
    </w:p>
    <w:p w14:paraId="4E9BF625" w14:textId="77777777" w:rsidR="001C3882" w:rsidRDefault="007B2552" w:rsidP="001C3882">
      <m:oMathPara>
        <m:oMath>
          <m:sSub>
            <m:sSubPr>
              <m:ctrlPr>
                <w:rPr>
                  <w:rFonts w:ascii="Cambria Math" w:hAnsi="Cambria Math"/>
                  <w:i/>
                </w:rPr>
              </m:ctrlPr>
            </m:sSubPr>
            <m:e>
              <m:r>
                <w:rPr>
                  <w:rFonts w:ascii="Cambria Math" w:hAnsi="Cambria Math"/>
                </w:rPr>
                <m:t>a</m:t>
              </m:r>
            </m:e>
            <m:sub>
              <m:r>
                <w:rPr>
                  <w:rFonts w:ascii="Cambria Math" w:hAnsi="Cambria Math"/>
                </w:rPr>
                <m:t>T1D12</m:t>
              </m:r>
            </m:sub>
          </m:sSub>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den>
          </m:f>
          <m:r>
            <w:rPr>
              <w:rFonts w:ascii="Cambria Math" w:hAnsi="Cambria Math"/>
            </w:rPr>
            <m:t xml:space="preserve">          (1)</m:t>
          </m:r>
        </m:oMath>
      </m:oMathPara>
    </w:p>
    <w:p w14:paraId="503EB831" w14:textId="77777777" w:rsidR="001C3882" w:rsidRDefault="001C3882" w:rsidP="001C3882"/>
    <w:p w14:paraId="112D05F9" w14:textId="2436401C" w:rsidR="001C3882" w:rsidRDefault="001C3882" w:rsidP="001C3882">
      <w:r w:rsidRPr="00D262A8">
        <w:rPr>
          <w:i/>
        </w:rPr>
        <w:t>Assumption 2</w:t>
      </w:r>
      <w:r>
        <w:t>: Attentional enhancement is proportional to the dissimilarity between the target colour and the mean distractor colour</w:t>
      </w:r>
      <w:r w:rsidR="00547551">
        <w:t>;</w:t>
      </w:r>
      <w:r>
        <w:t xml:space="preserve"> i.e.</w:t>
      </w:r>
      <w:r w:rsidR="00547551">
        <w:t>,</w:t>
      </w:r>
      <w:r>
        <w:t xml:space="preserve"> if the dissimilarity between the target (T</w:t>
      </w:r>
      <w:r w:rsidRPr="00D262A8">
        <w:rPr>
          <w:vertAlign w:val="subscript"/>
        </w:rPr>
        <w:t>1</w:t>
      </w:r>
      <w:r>
        <w:t xml:space="preserve">) and the </w:t>
      </w:r>
      <w:r>
        <w:lastRenderedPageBreak/>
        <w:t>average distractor colour (D</w:t>
      </w:r>
      <w:r w:rsidRPr="003F0399">
        <w:rPr>
          <w:vertAlign w:val="subscript"/>
        </w:rPr>
        <w:t>1,2</w:t>
      </w:r>
      <w:r>
        <w:t xml:space="preserve">) is large, it should be easier to attend to the target colours and ignore the distractors. </w:t>
      </w:r>
    </w:p>
    <w:p w14:paraId="074AD097" w14:textId="77777777" w:rsidR="001C3882" w:rsidRPr="00624E9E" w:rsidRDefault="007B2552" w:rsidP="001C3882">
      <m:oMathPara>
        <m:oMath>
          <m:sSub>
            <m:sSubPr>
              <m:ctrlPr>
                <w:rPr>
                  <w:rFonts w:ascii="Cambria Math" w:hAnsi="Cambria Math"/>
                  <w:i/>
                </w:rPr>
              </m:ctrlPr>
            </m:sSubPr>
            <m:e>
              <m:r>
                <w:rPr>
                  <w:rFonts w:ascii="Cambria Math" w:hAnsi="Cambria Math"/>
                </w:rPr>
                <m:t>a</m:t>
              </m:r>
            </m:e>
            <m:sub>
              <m:r>
                <w:rPr>
                  <w:rFonts w:ascii="Cambria Math" w:hAnsi="Cambria Math"/>
                </w:rPr>
                <m:t xml:space="preserve">T1D12 </m:t>
              </m:r>
            </m:sub>
          </m:sSub>
          <m:r>
            <w:rPr>
              <w:rFonts w:ascii="Cambria Math" w:hAnsi="Cambria Math"/>
            </w:rPr>
            <m:t>~ d</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1,2</m:t>
                  </m:r>
                </m:sub>
              </m:sSub>
            </m:e>
          </m:d>
          <m:r>
            <w:rPr>
              <w:rFonts w:ascii="Cambria Math" w:hAnsi="Cambria Math"/>
            </w:rPr>
            <m:t xml:space="preserve">           </m:t>
          </m:r>
          <m:d>
            <m:dPr>
              <m:ctrlPr>
                <w:rPr>
                  <w:rFonts w:ascii="Cambria Math" w:hAnsi="Cambria Math"/>
                  <w:i/>
                </w:rPr>
              </m:ctrlPr>
            </m:dPr>
            <m:e>
              <m:r>
                <w:rPr>
                  <w:rFonts w:ascii="Cambria Math" w:hAnsi="Cambria Math"/>
                </w:rPr>
                <m:t>2</m:t>
              </m:r>
            </m:e>
          </m:d>
        </m:oMath>
      </m:oMathPara>
    </w:p>
    <w:p w14:paraId="5C30EDFF" w14:textId="77777777" w:rsidR="001C3882" w:rsidRDefault="001C3882" w:rsidP="001C3882"/>
    <w:p w14:paraId="5C2731DE" w14:textId="504636A8" w:rsidR="001C3882" w:rsidRDefault="001C3882" w:rsidP="001C3882">
      <w:r w:rsidRPr="00F042B1">
        <w:rPr>
          <w:i/>
        </w:rPr>
        <w:t>Assumption 3:</w:t>
      </w:r>
      <w:r>
        <w:t xml:space="preserve"> We assume that these two components contribute to the attentional enhancement independently which allows us to formulate a simple </w:t>
      </w:r>
      <w:r w:rsidR="00547551">
        <w:t>model</w:t>
      </w:r>
      <w:r>
        <w:t>:</w:t>
      </w:r>
    </w:p>
    <w:p w14:paraId="66B0F081" w14:textId="77777777" w:rsidR="001C3882" w:rsidRPr="007445BD" w:rsidRDefault="007B2552" w:rsidP="001C3882">
      <m:oMathPara>
        <m:oMath>
          <m:sSub>
            <m:sSubPr>
              <m:ctrlPr>
                <w:rPr>
                  <w:rFonts w:ascii="Cambria Math" w:hAnsi="Cambria Math"/>
                  <w:i/>
                </w:rPr>
              </m:ctrlPr>
            </m:sSubPr>
            <m:e>
              <m:r>
                <w:rPr>
                  <w:rFonts w:ascii="Cambria Math" w:hAnsi="Cambria Math"/>
                </w:rPr>
                <m:t>a</m:t>
              </m:r>
            </m:e>
            <m:sub>
              <m:r>
                <w:rPr>
                  <w:rFonts w:ascii="Cambria Math" w:hAnsi="Cambria Math"/>
                </w:rPr>
                <m:t>T1D1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T</m:t>
              </m:r>
            </m:sub>
          </m:sSub>
          <m:f>
            <m:fPr>
              <m:ctrlPr>
                <w:rPr>
                  <w:rFonts w:ascii="Cambria Math" w:hAnsi="Cambria Math"/>
                  <w:i/>
                </w:rPr>
              </m:ctrlPr>
            </m:fPr>
            <m:num>
              <m:r>
                <w:rPr>
                  <w:rFonts w:ascii="Cambria Math" w:hAnsi="Cambria Math"/>
                </w:rPr>
                <m:t>1</m:t>
              </m:r>
            </m:num>
            <m:den>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den>
          </m:f>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TD</m:t>
              </m:r>
            </m:sub>
          </m:sSub>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1,2</m:t>
                  </m:r>
                </m:sub>
              </m:sSub>
            </m:e>
          </m:d>
          <m:r>
            <w:rPr>
              <w:rFonts w:ascii="Cambria Math" w:hAnsi="Cambria Math"/>
            </w:rPr>
            <m:t xml:space="preserve">         (3)</m:t>
          </m:r>
        </m:oMath>
      </m:oMathPara>
    </w:p>
    <w:p w14:paraId="2D07836B" w14:textId="77777777" w:rsidR="001C3882" w:rsidRDefault="001C3882" w:rsidP="001C3882">
      <w:pPr>
        <w:rPr>
          <w:color w:val="000000"/>
        </w:rPr>
      </w:pPr>
      <w:proofErr w:type="spellStart"/>
      <w:r w:rsidRPr="00FA424A">
        <w:rPr>
          <w:i/>
          <w:color w:val="000000"/>
        </w:rPr>
        <w:t>a</w:t>
      </w:r>
      <w:r>
        <w:rPr>
          <w:i/>
          <w:color w:val="000000"/>
          <w:vertAlign w:val="subscript"/>
        </w:rPr>
        <w:t>T</w:t>
      </w:r>
      <w:proofErr w:type="spellEnd"/>
      <w:r>
        <w:rPr>
          <w:color w:val="000000"/>
        </w:rPr>
        <w:t xml:space="preserve"> is the attentional modulation for target colour </w:t>
      </w:r>
      <w:r>
        <w:rPr>
          <w:i/>
          <w:color w:val="000000"/>
        </w:rPr>
        <w:t>T</w:t>
      </w:r>
      <w:r w:rsidRPr="00851856">
        <w:rPr>
          <w:i/>
          <w:color w:val="000000"/>
          <w:vertAlign w:val="subscript"/>
        </w:rPr>
        <w:t>1</w:t>
      </w:r>
      <w:r>
        <w:rPr>
          <w:color w:val="000000"/>
        </w:rPr>
        <w:t xml:space="preserve"> with distractor combination </w:t>
      </w:r>
      <w:r>
        <w:rPr>
          <w:i/>
          <w:color w:val="000000"/>
        </w:rPr>
        <w:t>D</w:t>
      </w:r>
      <w:r w:rsidRPr="00851856">
        <w:rPr>
          <w:i/>
          <w:color w:val="000000"/>
          <w:vertAlign w:val="subscript"/>
        </w:rPr>
        <w:t>1</w:t>
      </w:r>
      <w:r>
        <w:rPr>
          <w:i/>
          <w:color w:val="000000"/>
        </w:rPr>
        <w:t xml:space="preserve"> and D</w:t>
      </w:r>
      <w:r w:rsidRPr="00851856">
        <w:rPr>
          <w:i/>
          <w:color w:val="000000"/>
          <w:vertAlign w:val="subscript"/>
        </w:rPr>
        <w:t>2</w:t>
      </w:r>
      <w:r>
        <w:rPr>
          <w:color w:val="000000"/>
        </w:rPr>
        <w:t xml:space="preserve">, </w:t>
      </w:r>
      <w:proofErr w:type="spellStart"/>
      <w:r w:rsidRPr="00FA424A">
        <w:rPr>
          <w:i/>
          <w:color w:val="000000"/>
        </w:rPr>
        <w:t>w</w:t>
      </w:r>
      <w:r w:rsidRPr="00696F64">
        <w:rPr>
          <w:i/>
          <w:color w:val="000000"/>
          <w:vertAlign w:val="subscript"/>
        </w:rPr>
        <w:t>TT</w:t>
      </w:r>
      <w:proofErr w:type="spellEnd"/>
      <w:r>
        <w:rPr>
          <w:color w:val="000000"/>
        </w:rPr>
        <w:t xml:space="preserve"> is the weight parameter for target proximity and </w:t>
      </w:r>
      <w:proofErr w:type="spellStart"/>
      <w:r w:rsidRPr="00696F64">
        <w:rPr>
          <w:i/>
          <w:color w:val="000000"/>
        </w:rPr>
        <w:t>w</w:t>
      </w:r>
      <w:r>
        <w:rPr>
          <w:i/>
          <w:color w:val="000000"/>
          <w:vertAlign w:val="subscript"/>
        </w:rPr>
        <w:t>TD</w:t>
      </w:r>
      <w:proofErr w:type="spellEnd"/>
      <w:r>
        <w:rPr>
          <w:i/>
          <w:color w:val="000000"/>
          <w:vertAlign w:val="subscript"/>
        </w:rPr>
        <w:t xml:space="preserve"> </w:t>
      </w:r>
      <w:r>
        <w:rPr>
          <w:color w:val="000000"/>
        </w:rPr>
        <w:t>the weight factor for the dissimilarity between target and mean distractor. These two parameters will be estimated from the data.</w:t>
      </w:r>
    </w:p>
    <w:p w14:paraId="144971B2" w14:textId="77777777" w:rsidR="001C3882" w:rsidRDefault="001C3882" w:rsidP="001C3882">
      <w:pPr>
        <w:rPr>
          <w:color w:val="000000"/>
        </w:rPr>
      </w:pPr>
      <w:r>
        <w:rPr>
          <w:i/>
          <w:color w:val="000000"/>
        </w:rPr>
        <w:t>Assumption 4</w:t>
      </w:r>
      <w:r w:rsidRPr="009B04A2">
        <w:rPr>
          <w:i/>
          <w:color w:val="000000"/>
        </w:rPr>
        <w:t>.</w:t>
      </w:r>
      <w:r>
        <w:rPr>
          <w:i/>
          <w:color w:val="000000"/>
        </w:rPr>
        <w:t xml:space="preserve"> </w:t>
      </w:r>
      <w:r w:rsidRPr="001F6822">
        <w:rPr>
          <w:color w:val="000000"/>
        </w:rPr>
        <w:t xml:space="preserve">The dissimilarity </w:t>
      </w:r>
      <w:r>
        <w:rPr>
          <w:color w:val="000000"/>
        </w:rPr>
        <w:t xml:space="preserve">between two colours can be described as the </w:t>
      </w:r>
      <w:proofErr w:type="spellStart"/>
      <w:r>
        <w:rPr>
          <w:color w:val="000000"/>
        </w:rPr>
        <w:t>Minkowski</w:t>
      </w:r>
      <w:proofErr w:type="spellEnd"/>
      <w:r>
        <w:rPr>
          <w:color w:val="000000"/>
        </w:rPr>
        <w:t xml:space="preserve"> distance between these two colours, with </w:t>
      </w:r>
      <w:r w:rsidRPr="00CF41A0">
        <w:rPr>
          <w:i/>
          <w:color w:val="000000"/>
        </w:rPr>
        <w:t>p</w:t>
      </w:r>
      <w:r>
        <w:rPr>
          <w:color w:val="000000"/>
        </w:rPr>
        <w:t xml:space="preserve"> being the summation coefficient to be estimated from the data.</w:t>
      </w:r>
    </w:p>
    <w:p w14:paraId="609B7AA0" w14:textId="77777777" w:rsidR="001C3882" w:rsidRDefault="007B2552" w:rsidP="001C3882">
      <w:pPr>
        <w:rPr>
          <w:color w:val="000000"/>
        </w:rPr>
      </w:pPr>
      <m:oMathPara>
        <m:oMath>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d(C</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2</m:t>
                  </m:r>
                </m:sub>
              </m:sSub>
              <m:r>
                <w:rPr>
                  <w:rFonts w:ascii="Cambria Math" w:hAnsi="Cambria Math"/>
                  <w:color w:val="000000"/>
                </w:rPr>
                <m:t>)=</m:t>
              </m:r>
              <m:d>
                <m:dPr>
                  <m:begChr m:val="["/>
                  <m:endChr m:val="]"/>
                  <m:ctrlPr>
                    <w:rPr>
                      <w:rFonts w:ascii="Cambria Math" w:hAnsi="Cambria Math"/>
                      <w:i/>
                      <w:color w:val="000000"/>
                    </w:rPr>
                  </m:ctrlPr>
                </m:dPr>
                <m:e>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2</m:t>
                      </m:r>
                    </m:sup>
                    <m:e>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1i</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2i</m:t>
                              </m:r>
                            </m:sub>
                          </m:sSub>
                          <m:r>
                            <w:rPr>
                              <w:rFonts w:ascii="Cambria Math" w:hAnsi="Cambria Math"/>
                              <w:color w:val="000000"/>
                            </w:rPr>
                            <m:t>)</m:t>
                          </m:r>
                        </m:e>
                        <m:sup>
                          <m:r>
                            <w:rPr>
                              <w:rFonts w:ascii="Cambria Math" w:hAnsi="Cambria Math"/>
                              <w:color w:val="000000"/>
                            </w:rPr>
                            <m:t>p</m:t>
                          </m:r>
                        </m:sup>
                      </m:sSup>
                    </m:e>
                  </m:nary>
                </m:e>
              </m:d>
            </m:e>
            <m:sup>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p</m:t>
                  </m:r>
                </m:den>
              </m:f>
            </m:sup>
          </m:sSup>
          <m:r>
            <w:rPr>
              <w:rFonts w:ascii="Cambria Math" w:hAnsi="Cambria Math"/>
              <w:color w:val="000000"/>
            </w:rPr>
            <m:t xml:space="preserve">          (4)</m:t>
          </m:r>
        </m:oMath>
      </m:oMathPara>
    </w:p>
    <w:p w14:paraId="47BC3879" w14:textId="24EAB643" w:rsidR="001C3882" w:rsidRDefault="001C3882" w:rsidP="001C3882">
      <w:pPr>
        <w:rPr>
          <w:color w:val="000000"/>
        </w:rPr>
      </w:pPr>
      <w:r>
        <w:rPr>
          <w:color w:val="000000"/>
        </w:rPr>
        <w:t xml:space="preserve">For p=2, the </w:t>
      </w:r>
      <w:proofErr w:type="spellStart"/>
      <w:r>
        <w:rPr>
          <w:color w:val="000000"/>
        </w:rPr>
        <w:t>Minkowski</w:t>
      </w:r>
      <w:proofErr w:type="spellEnd"/>
      <w:r>
        <w:rPr>
          <w:color w:val="000000"/>
        </w:rPr>
        <w:t xml:space="preserve"> metric is simply the Euclidean distance, p =1 corresponds to linear summation and p </w:t>
      </w:r>
      <w:r>
        <w:rPr>
          <w:rFonts w:ascii="Symbol" w:hAnsi="Symbol"/>
          <w:color w:val="000000"/>
        </w:rPr>
        <w:sym w:font="Symbol" w:char="F0AE"/>
      </w:r>
      <w:r>
        <w:rPr>
          <w:rFonts w:ascii="Cambria Math" w:hAnsi="Cambria Math"/>
          <w:color w:val="000000"/>
        </w:rPr>
        <w:t xml:space="preserve">∞ </w:t>
      </w:r>
      <w:r>
        <w:rPr>
          <w:color w:val="000000"/>
        </w:rPr>
        <w:t xml:space="preserve">reflects a maximum rule. Since all colours were of approximately the same luminance, distances are only computed in the two-dimensional chromatic plane of the </w:t>
      </w:r>
      <w:r w:rsidR="005F139C">
        <w:rPr>
          <w:color w:val="000000"/>
        </w:rPr>
        <w:lastRenderedPageBreak/>
        <w:t>cone-opponent</w:t>
      </w:r>
      <w:r>
        <w:rPr>
          <w:color w:val="000000"/>
        </w:rPr>
        <w:t xml:space="preserve"> space where the axes represent the L</w:t>
      </w:r>
      <w:r w:rsidR="001C740A">
        <w:rPr>
          <w:color w:val="000000"/>
        </w:rPr>
        <w:t>/(L+</w:t>
      </w:r>
      <w:r>
        <w:rPr>
          <w:color w:val="000000"/>
        </w:rPr>
        <w:t>M</w:t>
      </w:r>
      <w:r w:rsidR="001C740A">
        <w:rPr>
          <w:color w:val="000000"/>
        </w:rPr>
        <w:t>)</w:t>
      </w:r>
      <w:r>
        <w:rPr>
          <w:color w:val="000000"/>
        </w:rPr>
        <w:t xml:space="preserve"> and S</w:t>
      </w:r>
      <w:r w:rsidR="001C740A">
        <w:rPr>
          <w:color w:val="000000"/>
        </w:rPr>
        <w:t>/</w:t>
      </w:r>
      <w:r>
        <w:rPr>
          <w:color w:val="000000"/>
        </w:rPr>
        <w:t>(L+M) direction, respectively.</w:t>
      </w:r>
    </w:p>
    <w:p w14:paraId="1ACF4676" w14:textId="314936C2" w:rsidR="001C3882" w:rsidRDefault="001C3882" w:rsidP="001C3882">
      <w:pPr>
        <w:rPr>
          <w:color w:val="000000"/>
        </w:rPr>
      </w:pPr>
      <w:r w:rsidRPr="003A230C">
        <w:rPr>
          <w:i/>
          <w:color w:val="000000"/>
        </w:rPr>
        <w:t xml:space="preserve">Assumption 5. </w:t>
      </w:r>
      <w:r>
        <w:rPr>
          <w:i/>
          <w:color w:val="000000"/>
        </w:rPr>
        <w:t xml:space="preserve"> </w:t>
      </w:r>
      <w:r>
        <w:rPr>
          <w:color w:val="000000"/>
        </w:rPr>
        <w:t>Since the relative scaling of the cone-opponent axes is arbitrary, a scaling factor (s) for the S</w:t>
      </w:r>
      <w:r w:rsidR="001C740A">
        <w:rPr>
          <w:color w:val="000000"/>
        </w:rPr>
        <w:t>/</w:t>
      </w:r>
      <w:r>
        <w:rPr>
          <w:color w:val="000000"/>
        </w:rPr>
        <w:t xml:space="preserve">(L+M) axis is required which reflects the relative weighting of the two cone-opponent mechanisms.  The scaling factor for </w:t>
      </w:r>
      <w:r w:rsidR="001C740A">
        <w:rPr>
          <w:color w:val="000000"/>
        </w:rPr>
        <w:t>L/(</w:t>
      </w:r>
      <w:r>
        <w:rPr>
          <w:color w:val="000000"/>
        </w:rPr>
        <w:t>L</w:t>
      </w:r>
      <w:r w:rsidR="001C740A">
        <w:rPr>
          <w:color w:val="000000"/>
        </w:rPr>
        <w:t>+</w:t>
      </w:r>
      <w:r>
        <w:rPr>
          <w:color w:val="000000"/>
        </w:rPr>
        <w:t>M</w:t>
      </w:r>
      <w:r w:rsidR="001C740A">
        <w:rPr>
          <w:color w:val="000000"/>
        </w:rPr>
        <w:t>)</w:t>
      </w:r>
      <w:r>
        <w:rPr>
          <w:color w:val="000000"/>
        </w:rPr>
        <w:t xml:space="preserve"> is set to 1. The scaling factor for the S</w:t>
      </w:r>
      <w:r w:rsidR="001C740A">
        <w:rPr>
          <w:color w:val="000000"/>
        </w:rPr>
        <w:t>/</w:t>
      </w:r>
      <w:r>
        <w:rPr>
          <w:color w:val="000000"/>
        </w:rPr>
        <w:t>(L+M) axis is a free parameter and estimated from the data.</w:t>
      </w:r>
    </w:p>
    <w:p w14:paraId="1CCEE1CE" w14:textId="67BE4117" w:rsidR="001C3882" w:rsidRDefault="001C3882" w:rsidP="001C3882">
      <w:r>
        <w:rPr>
          <w:i/>
        </w:rPr>
        <w:t>Choice of Colour space</w:t>
      </w:r>
      <w:r>
        <w:t xml:space="preserve">. We perform the fits and present the results in cone-opponent </w:t>
      </w:r>
      <w:r w:rsidR="004775B9">
        <w:t>M</w:t>
      </w:r>
      <w:r w:rsidR="005F139C">
        <w:t xml:space="preserve">B </w:t>
      </w:r>
      <w:r>
        <w:t xml:space="preserve">space as it allows the interpretation of the estimated parameters in terms of neural chromatic mechanisms.  To ensure that our results are robust and not contingent on the particular choice of colour space, the stimuli for both experiments are presented in both the cone-opponent </w:t>
      </w:r>
      <w:r w:rsidR="00D72378">
        <w:t>M</w:t>
      </w:r>
      <w:r w:rsidR="005F139C">
        <w:t>B</w:t>
      </w:r>
      <w:r>
        <w:t xml:space="preserve"> space and CIELUV colour space.</w:t>
      </w:r>
      <w:r w:rsidR="004F3011">
        <w:t xml:space="preserve"> </w:t>
      </w:r>
      <w:r>
        <w:t xml:space="preserve">Figure </w:t>
      </w:r>
      <w:r w:rsidR="001028DB">
        <w:t>6</w:t>
      </w:r>
      <w:r>
        <w:t xml:space="preserve"> shows that the cone-opponent axes can be scaled such that the relative loci of the stimuli and the relative distances between the stimuli are very similar</w:t>
      </w:r>
      <w:r w:rsidR="001F6C8B">
        <w:t>.</w:t>
      </w:r>
    </w:p>
    <w:p w14:paraId="0429768D" w14:textId="51838591" w:rsidR="001D6C13" w:rsidRDefault="001D6C13" w:rsidP="00180943">
      <w:pPr>
        <w:rPr>
          <w:i/>
        </w:rPr>
      </w:pPr>
      <w:r>
        <w:rPr>
          <w:i/>
          <w:noProof/>
          <w:lang w:eastAsia="en-GB"/>
        </w:rPr>
        <w:drawing>
          <wp:inline distT="0" distB="0" distL="0" distR="0" wp14:anchorId="3DA7DD46" wp14:editId="46235BE1">
            <wp:extent cx="5127442" cy="2257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tif"/>
                    <pic:cNvPicPr/>
                  </pic:nvPicPr>
                  <pic:blipFill>
                    <a:blip r:embed="rId14">
                      <a:extLst>
                        <a:ext uri="{28A0092B-C50C-407E-A947-70E740481C1C}">
                          <a14:useLocalDpi xmlns:a14="http://schemas.microsoft.com/office/drawing/2010/main" val="0"/>
                        </a:ext>
                      </a:extLst>
                    </a:blip>
                    <a:stretch>
                      <a:fillRect/>
                    </a:stretch>
                  </pic:blipFill>
                  <pic:spPr>
                    <a:xfrm>
                      <a:off x="0" y="0"/>
                      <a:ext cx="5138616" cy="2262344"/>
                    </a:xfrm>
                    <a:prstGeom prst="rect">
                      <a:avLst/>
                    </a:prstGeom>
                  </pic:spPr>
                </pic:pic>
              </a:graphicData>
            </a:graphic>
          </wp:inline>
        </w:drawing>
      </w:r>
    </w:p>
    <w:p w14:paraId="67C0B21D" w14:textId="77777777" w:rsidR="001D6C13" w:rsidRPr="001D6C13" w:rsidRDefault="001D6C13" w:rsidP="001D6C13">
      <w:pPr>
        <w:rPr>
          <w:bCs/>
          <w:i/>
        </w:rPr>
      </w:pPr>
      <w:r w:rsidRPr="001D6C13">
        <w:rPr>
          <w:b/>
          <w:bCs/>
          <w:i/>
        </w:rPr>
        <w:t>Figure 6. Stimuli plotted in a cone-</w:t>
      </w:r>
      <w:proofErr w:type="spellStart"/>
      <w:r w:rsidRPr="001D6C13">
        <w:rPr>
          <w:b/>
          <w:bCs/>
          <w:i/>
        </w:rPr>
        <w:t>oppponent</w:t>
      </w:r>
      <w:proofErr w:type="spellEnd"/>
      <w:r w:rsidRPr="001D6C13">
        <w:rPr>
          <w:b/>
          <w:bCs/>
          <w:i/>
        </w:rPr>
        <w:t xml:space="preserve"> MB space (left) and in a uniform CIELUV space (right).</w:t>
      </w:r>
      <w:r w:rsidRPr="001D6C13">
        <w:rPr>
          <w:bCs/>
          <w:i/>
        </w:rPr>
        <w:t xml:space="preserve"> Unique hues are connected by black lines which originate from the neutral </w:t>
      </w:r>
      <w:r w:rsidRPr="001D6C13">
        <w:rPr>
          <w:bCs/>
          <w:i/>
        </w:rPr>
        <w:lastRenderedPageBreak/>
        <w:t xml:space="preserve">locus (background colour; grey cross). Loci and angles between stimuli are very similar in both representations. R: Red, G: Green, B: Blue, Y: Yellow, L: Lime, P: Purple. </w:t>
      </w:r>
    </w:p>
    <w:p w14:paraId="36940068" w14:textId="77777777" w:rsidR="001D6C13" w:rsidRDefault="001D6C13" w:rsidP="00180943">
      <w:pPr>
        <w:rPr>
          <w:i/>
        </w:rPr>
      </w:pPr>
    </w:p>
    <w:p w14:paraId="671C18EA" w14:textId="42AE5F8A" w:rsidR="00180943" w:rsidRDefault="001C3882" w:rsidP="00180943">
      <w:pPr>
        <w:rPr>
          <w:rFonts w:cs="Arial"/>
          <w:color w:val="000000"/>
        </w:rPr>
      </w:pPr>
      <w:r>
        <w:rPr>
          <w:i/>
        </w:rPr>
        <w:t xml:space="preserve">Model fits. </w:t>
      </w:r>
      <w:r>
        <w:t xml:space="preserve">Equation 3 defines the model </w:t>
      </w:r>
      <w:r w:rsidR="00547551">
        <w:t>that</w:t>
      </w:r>
      <w:r>
        <w:t xml:space="preserve"> was fitted to the attentional effects </w:t>
      </w:r>
      <w:r w:rsidR="00806A99">
        <w:t xml:space="preserve">(A – U) </w:t>
      </w:r>
      <w:r>
        <w:t>derived from normalised SSVEP amplitudes. The attentional enhancement (in terms of change in SSVEPs) for a particular target colour (T</w:t>
      </w:r>
      <w:r w:rsidRPr="00566D02">
        <w:rPr>
          <w:vertAlign w:val="subscript"/>
        </w:rPr>
        <w:t>1</w:t>
      </w:r>
      <w:r>
        <w:t>), presented together with target colour T</w:t>
      </w:r>
      <w:r w:rsidRPr="0058405F">
        <w:rPr>
          <w:vertAlign w:val="subscript"/>
        </w:rPr>
        <w:t>2</w:t>
      </w:r>
      <w:r>
        <w:t>, in the presence of distractors (D</w:t>
      </w:r>
      <w:r w:rsidRPr="0058405F">
        <w:rPr>
          <w:vertAlign w:val="subscript"/>
        </w:rPr>
        <w:t>1</w:t>
      </w:r>
      <w:r>
        <w:t>, D</w:t>
      </w:r>
      <w:r w:rsidRPr="0058405F">
        <w:rPr>
          <w:vertAlign w:val="subscript"/>
        </w:rPr>
        <w:t>2</w:t>
      </w:r>
      <w:r>
        <w:t xml:space="preserve">), is predicted by the similarity between the target colours and the distance of the target colours </w:t>
      </w:r>
      <w:r w:rsidR="00806A99">
        <w:t>from</w:t>
      </w:r>
      <w:r>
        <w:t xml:space="preserve"> the mean distractor colour. In the most general model</w:t>
      </w:r>
      <w:r w:rsidR="006B1CF4">
        <w:t xml:space="preserve"> (Model 3a)</w:t>
      </w:r>
      <w:r>
        <w:t xml:space="preserve">, </w:t>
      </w:r>
      <w:r w:rsidR="006B1CF4">
        <w:t>four</w:t>
      </w:r>
      <w:r>
        <w:t xml:space="preserve"> free parameters are estimated from the data (see Table 2): </w:t>
      </w:r>
      <w:r>
        <w:rPr>
          <w:color w:val="000000"/>
        </w:rPr>
        <w:t xml:space="preserve"> the scale factor s, weighting factor for target similarity </w:t>
      </w:r>
      <w:proofErr w:type="spellStart"/>
      <w:r w:rsidRPr="00696F64">
        <w:rPr>
          <w:i/>
          <w:color w:val="000000"/>
        </w:rPr>
        <w:t>w</w:t>
      </w:r>
      <w:r>
        <w:rPr>
          <w:i/>
          <w:color w:val="000000"/>
          <w:vertAlign w:val="subscript"/>
        </w:rPr>
        <w:t>TT</w:t>
      </w:r>
      <w:proofErr w:type="spellEnd"/>
      <w:r>
        <w:rPr>
          <w:i/>
          <w:color w:val="000000"/>
          <w:vertAlign w:val="subscript"/>
        </w:rPr>
        <w:t xml:space="preserve">, </w:t>
      </w:r>
      <w:r w:rsidR="006B1CF4">
        <w:rPr>
          <w:color w:val="000000"/>
        </w:rPr>
        <w:t xml:space="preserve">the </w:t>
      </w:r>
      <w:r w:rsidRPr="00ED3945">
        <w:rPr>
          <w:color w:val="000000"/>
        </w:rPr>
        <w:t>weighting factor for dissim</w:t>
      </w:r>
      <w:r>
        <w:rPr>
          <w:color w:val="000000"/>
        </w:rPr>
        <w:t>il</w:t>
      </w:r>
      <w:r w:rsidRPr="00ED3945">
        <w:rPr>
          <w:color w:val="000000"/>
        </w:rPr>
        <w:t>arity between target and distractors</w:t>
      </w:r>
      <w:r>
        <w:rPr>
          <w:i/>
          <w:color w:val="000000"/>
        </w:rPr>
        <w:t xml:space="preserve"> </w:t>
      </w:r>
      <w:proofErr w:type="spellStart"/>
      <w:r w:rsidRPr="00696F64">
        <w:rPr>
          <w:i/>
          <w:color w:val="000000"/>
        </w:rPr>
        <w:t>w</w:t>
      </w:r>
      <w:r>
        <w:rPr>
          <w:i/>
          <w:color w:val="000000"/>
          <w:vertAlign w:val="subscript"/>
        </w:rPr>
        <w:t>TD</w:t>
      </w:r>
      <w:proofErr w:type="spellEnd"/>
      <w:r w:rsidR="006B1CF4">
        <w:t xml:space="preserve"> and the</w:t>
      </w:r>
      <w:r>
        <w:t xml:space="preserve"> </w:t>
      </w:r>
      <w:proofErr w:type="spellStart"/>
      <w:r>
        <w:t>Minkowski</w:t>
      </w:r>
      <w:proofErr w:type="spellEnd"/>
      <w:r>
        <w:t xml:space="preserve"> summation coefficient</w:t>
      </w:r>
      <w:r w:rsidR="006B1CF4">
        <w:t xml:space="preserve">. </w:t>
      </w:r>
      <w:r>
        <w:t xml:space="preserve"> </w:t>
      </w:r>
    </w:p>
    <w:p w14:paraId="2C8C2331" w14:textId="60EC6153" w:rsidR="001D6C13" w:rsidRDefault="001D6C13">
      <w:r>
        <w:br w:type="page"/>
      </w:r>
    </w:p>
    <w:p w14:paraId="5A96B4EA" w14:textId="77777777" w:rsidR="001D6C13" w:rsidRPr="001D6C13" w:rsidRDefault="001D6C13" w:rsidP="001D6C13">
      <w:pPr>
        <w:spacing w:after="200" w:line="276" w:lineRule="auto"/>
        <w:rPr>
          <w:rFonts w:ascii="Calibri" w:eastAsia="Calibri" w:hAnsi="Calibri"/>
          <w:sz w:val="22"/>
          <w:szCs w:val="22"/>
        </w:rPr>
      </w:pPr>
      <w:r w:rsidRPr="001D6C13">
        <w:rPr>
          <w:rFonts w:ascii="Calibri" w:eastAsia="Calibri" w:hAnsi="Calibri"/>
          <w:b/>
          <w:sz w:val="22"/>
          <w:szCs w:val="22"/>
        </w:rPr>
        <w:lastRenderedPageBreak/>
        <w:t xml:space="preserve">Table 2. </w:t>
      </w:r>
      <w:r w:rsidRPr="001D6C13">
        <w:rPr>
          <w:rFonts w:ascii="Calibri" w:eastAsia="Calibri" w:hAnsi="Calibri"/>
          <w:sz w:val="22"/>
          <w:szCs w:val="22"/>
        </w:rPr>
        <w:t>Model (Mod), No of free parameters (No), parameter estimates and the resulting errors for the mod</w:t>
      </w:r>
      <w:r w:rsidRPr="001D6C13">
        <w:rPr>
          <w:rFonts w:ascii="Calibri" w:eastAsia="Calibri" w:hAnsi="Calibri"/>
          <w:color w:val="000000"/>
          <w:sz w:val="22"/>
          <w:szCs w:val="22"/>
        </w:rPr>
        <w:t>el, the coefficient of determination r</w:t>
      </w:r>
      <w:r w:rsidRPr="001D6C13">
        <w:rPr>
          <w:rFonts w:ascii="Calibri" w:eastAsia="Calibri" w:hAnsi="Calibri"/>
          <w:color w:val="000000"/>
          <w:sz w:val="22"/>
          <w:szCs w:val="22"/>
          <w:vertAlign w:val="superscript"/>
        </w:rPr>
        <w:t>2</w:t>
      </w:r>
      <w:r w:rsidRPr="001D6C13">
        <w:rPr>
          <w:rFonts w:ascii="Calibri" w:eastAsia="Calibri" w:hAnsi="Calibri"/>
          <w:color w:val="000000"/>
          <w:sz w:val="22"/>
          <w:szCs w:val="22"/>
        </w:rPr>
        <w:t>, and the goodness of fit.</w:t>
      </w:r>
    </w:p>
    <w:tbl>
      <w:tblPr>
        <w:tblStyle w:val="LightShading-Accent11"/>
        <w:tblW w:w="8681" w:type="dxa"/>
        <w:tblInd w:w="108" w:type="dxa"/>
        <w:tblLayout w:type="fixed"/>
        <w:tblLook w:val="0660" w:firstRow="1" w:lastRow="1" w:firstColumn="0" w:lastColumn="0" w:noHBand="1" w:noVBand="1"/>
      </w:tblPr>
      <w:tblGrid>
        <w:gridCol w:w="601"/>
        <w:gridCol w:w="92"/>
        <w:gridCol w:w="617"/>
        <w:gridCol w:w="811"/>
        <w:gridCol w:w="890"/>
        <w:gridCol w:w="992"/>
        <w:gridCol w:w="851"/>
        <w:gridCol w:w="850"/>
        <w:gridCol w:w="851"/>
        <w:gridCol w:w="1134"/>
        <w:gridCol w:w="108"/>
        <w:gridCol w:w="884"/>
      </w:tblGrid>
      <w:tr w:rsidR="001D6C13" w:rsidRPr="001D6C13" w14:paraId="5EC51325" w14:textId="77777777" w:rsidTr="00D9503B">
        <w:trPr>
          <w:gridAfter w:val="5"/>
          <w:cnfStyle w:val="100000000000" w:firstRow="1" w:lastRow="0" w:firstColumn="0" w:lastColumn="0" w:oddVBand="0" w:evenVBand="0" w:oddHBand="0" w:evenHBand="0" w:firstRowFirstColumn="0" w:firstRowLastColumn="0" w:lastRowFirstColumn="0" w:lastRowLastColumn="0"/>
          <w:wAfter w:w="3827" w:type="dxa"/>
          <w:trHeight w:val="270"/>
        </w:trPr>
        <w:tc>
          <w:tcPr>
            <w:tcW w:w="693" w:type="dxa"/>
            <w:gridSpan w:val="2"/>
            <w:tcBorders>
              <w:bottom w:val="nil"/>
            </w:tcBorders>
          </w:tcPr>
          <w:p w14:paraId="62A76AF2" w14:textId="77777777" w:rsidR="001D6C13" w:rsidRPr="001D6C13" w:rsidRDefault="001D6C13" w:rsidP="001D6C13">
            <w:pPr>
              <w:rPr>
                <w:rFonts w:ascii="Calibri" w:hAnsi="Calibri" w:cs="Calibri"/>
                <w:color w:val="000000"/>
                <w:sz w:val="22"/>
                <w:szCs w:val="22"/>
              </w:rPr>
            </w:pPr>
            <w:r w:rsidRPr="001D6C13">
              <w:rPr>
                <w:rFonts w:ascii="Calibri" w:hAnsi="Calibri" w:cs="Calibri"/>
                <w:color w:val="000000"/>
                <w:sz w:val="22"/>
                <w:szCs w:val="22"/>
              </w:rPr>
              <w:t>Mod</w:t>
            </w:r>
          </w:p>
        </w:tc>
        <w:tc>
          <w:tcPr>
            <w:tcW w:w="617" w:type="dxa"/>
            <w:tcBorders>
              <w:bottom w:val="nil"/>
            </w:tcBorders>
            <w:noWrap/>
          </w:tcPr>
          <w:p w14:paraId="4BBEA778" w14:textId="77777777" w:rsidR="001D6C13" w:rsidRPr="001D6C13" w:rsidRDefault="001D6C13" w:rsidP="001D6C13">
            <w:pPr>
              <w:rPr>
                <w:rFonts w:ascii="Calibri" w:hAnsi="Calibri" w:cs="Calibri"/>
                <w:color w:val="000000"/>
                <w:sz w:val="22"/>
                <w:szCs w:val="22"/>
              </w:rPr>
            </w:pPr>
            <w:r w:rsidRPr="001D6C13">
              <w:rPr>
                <w:rFonts w:ascii="Calibri" w:hAnsi="Calibri" w:cs="Calibri"/>
                <w:color w:val="000000"/>
                <w:sz w:val="22"/>
                <w:szCs w:val="22"/>
              </w:rPr>
              <w:t>No</w:t>
            </w:r>
          </w:p>
        </w:tc>
        <w:tc>
          <w:tcPr>
            <w:tcW w:w="3544" w:type="dxa"/>
            <w:gridSpan w:val="4"/>
            <w:tcBorders>
              <w:bottom w:val="nil"/>
            </w:tcBorders>
            <w:vAlign w:val="center"/>
          </w:tcPr>
          <w:p w14:paraId="6C2B9376" w14:textId="77777777" w:rsidR="001D6C13" w:rsidRPr="001D6C13" w:rsidRDefault="001D6C13" w:rsidP="001D6C13">
            <w:pPr>
              <w:jc w:val="center"/>
              <w:rPr>
                <w:rFonts w:ascii="Calibri" w:hAnsi="Calibri" w:cs="Calibri"/>
                <w:color w:val="000000"/>
                <w:sz w:val="22"/>
                <w:szCs w:val="22"/>
              </w:rPr>
            </w:pPr>
            <w:r w:rsidRPr="001D6C13">
              <w:rPr>
                <w:rFonts w:ascii="Calibri" w:hAnsi="Calibri" w:cs="Calibri"/>
                <w:color w:val="000000"/>
                <w:sz w:val="22"/>
                <w:szCs w:val="22"/>
              </w:rPr>
              <w:t>Parameter Estimates</w:t>
            </w:r>
          </w:p>
        </w:tc>
      </w:tr>
      <w:tr w:rsidR="001D6C13" w:rsidRPr="001D6C13" w14:paraId="43DBC201" w14:textId="77777777" w:rsidTr="00D9503B">
        <w:trPr>
          <w:gridAfter w:val="5"/>
          <w:wAfter w:w="3827" w:type="dxa"/>
          <w:trHeight w:val="270"/>
        </w:trPr>
        <w:tc>
          <w:tcPr>
            <w:tcW w:w="693" w:type="dxa"/>
            <w:gridSpan w:val="2"/>
            <w:tcBorders>
              <w:bottom w:val="nil"/>
            </w:tcBorders>
          </w:tcPr>
          <w:p w14:paraId="497C6741" w14:textId="77777777" w:rsidR="001D6C13" w:rsidRPr="001D6C13" w:rsidRDefault="001D6C13" w:rsidP="001D6C13">
            <w:pPr>
              <w:rPr>
                <w:rFonts w:ascii="Calibri" w:hAnsi="Calibri" w:cs="Calibri"/>
                <w:color w:val="000000"/>
                <w:sz w:val="22"/>
                <w:szCs w:val="22"/>
              </w:rPr>
            </w:pPr>
          </w:p>
        </w:tc>
        <w:tc>
          <w:tcPr>
            <w:tcW w:w="617" w:type="dxa"/>
            <w:tcBorders>
              <w:bottom w:val="nil"/>
            </w:tcBorders>
            <w:noWrap/>
          </w:tcPr>
          <w:p w14:paraId="44920945" w14:textId="77777777" w:rsidR="001D6C13" w:rsidRPr="001D6C13" w:rsidRDefault="001D6C13" w:rsidP="001D6C13">
            <w:pPr>
              <w:rPr>
                <w:rFonts w:ascii="Calibri" w:hAnsi="Calibri" w:cs="Calibri"/>
                <w:color w:val="000000"/>
                <w:sz w:val="22"/>
                <w:szCs w:val="22"/>
              </w:rPr>
            </w:pPr>
          </w:p>
        </w:tc>
        <w:tc>
          <w:tcPr>
            <w:tcW w:w="3544" w:type="dxa"/>
            <w:gridSpan w:val="4"/>
            <w:tcBorders>
              <w:bottom w:val="nil"/>
            </w:tcBorders>
            <w:vAlign w:val="center"/>
          </w:tcPr>
          <w:p w14:paraId="317A820C" w14:textId="77777777" w:rsidR="001D6C13" w:rsidRPr="001D6C13" w:rsidRDefault="001D6C13" w:rsidP="001D6C13">
            <w:pPr>
              <w:jc w:val="center"/>
              <w:rPr>
                <w:rFonts w:ascii="Calibri" w:hAnsi="Calibri" w:cs="Calibri"/>
                <w:color w:val="000000"/>
                <w:sz w:val="22"/>
                <w:szCs w:val="22"/>
              </w:rPr>
            </w:pPr>
          </w:p>
        </w:tc>
      </w:tr>
      <w:tr w:rsidR="001D6C13" w:rsidRPr="001D6C13" w14:paraId="2EF353C5" w14:textId="77777777" w:rsidTr="001D6C13">
        <w:trPr>
          <w:trHeight w:val="454"/>
        </w:trPr>
        <w:tc>
          <w:tcPr>
            <w:tcW w:w="693" w:type="dxa"/>
            <w:gridSpan w:val="2"/>
            <w:tcBorders>
              <w:top w:val="nil"/>
              <w:bottom w:val="nil"/>
            </w:tcBorders>
            <w:shd w:val="clear" w:color="auto" w:fill="FFFFFF"/>
          </w:tcPr>
          <w:p w14:paraId="60AE6A51" w14:textId="77777777" w:rsidR="001D6C13" w:rsidRPr="001D6C13" w:rsidRDefault="001D6C13" w:rsidP="001D6C13">
            <w:pPr>
              <w:jc w:val="center"/>
              <w:rPr>
                <w:rFonts w:ascii="Calibri" w:hAnsi="Calibri"/>
                <w:color w:val="000000"/>
                <w:sz w:val="22"/>
                <w:szCs w:val="22"/>
              </w:rPr>
            </w:pPr>
          </w:p>
        </w:tc>
        <w:tc>
          <w:tcPr>
            <w:tcW w:w="617" w:type="dxa"/>
            <w:tcBorders>
              <w:top w:val="nil"/>
              <w:bottom w:val="nil"/>
            </w:tcBorders>
            <w:shd w:val="clear" w:color="auto" w:fill="FFFFFF"/>
            <w:noWrap/>
            <w:vAlign w:val="center"/>
          </w:tcPr>
          <w:p w14:paraId="1E3189FB" w14:textId="77777777" w:rsidR="001D6C13" w:rsidRPr="001D6C13" w:rsidRDefault="001D6C13" w:rsidP="001D6C13">
            <w:pPr>
              <w:jc w:val="center"/>
              <w:rPr>
                <w:rFonts w:ascii="Calibri" w:hAnsi="Calibri"/>
                <w:color w:val="000000"/>
                <w:sz w:val="22"/>
                <w:szCs w:val="22"/>
              </w:rPr>
            </w:pPr>
          </w:p>
        </w:tc>
        <w:tc>
          <w:tcPr>
            <w:tcW w:w="811" w:type="dxa"/>
            <w:tcBorders>
              <w:top w:val="nil"/>
              <w:bottom w:val="nil"/>
            </w:tcBorders>
            <w:shd w:val="clear" w:color="auto" w:fill="FFFFFF"/>
            <w:vAlign w:val="center"/>
          </w:tcPr>
          <w:p w14:paraId="6D8732E1" w14:textId="77777777" w:rsidR="001D6C13" w:rsidRPr="001D6C13" w:rsidRDefault="001D6C13" w:rsidP="001D6C13">
            <w:pPr>
              <w:jc w:val="center"/>
              <w:rPr>
                <w:rFonts w:ascii="Calibri" w:hAnsi="Calibri"/>
                <w:b/>
                <w:i/>
                <w:iCs/>
                <w:color w:val="000000"/>
                <w:sz w:val="22"/>
                <w:szCs w:val="22"/>
              </w:rPr>
            </w:pPr>
            <w:r w:rsidRPr="001D6C13">
              <w:rPr>
                <w:rFonts w:ascii="Calibri" w:hAnsi="Calibri"/>
                <w:b/>
                <w:color w:val="000000"/>
                <w:sz w:val="22"/>
                <w:szCs w:val="22"/>
              </w:rPr>
              <w:t>s</w:t>
            </w:r>
          </w:p>
        </w:tc>
        <w:tc>
          <w:tcPr>
            <w:tcW w:w="890" w:type="dxa"/>
            <w:tcBorders>
              <w:top w:val="nil"/>
              <w:bottom w:val="nil"/>
            </w:tcBorders>
            <w:shd w:val="clear" w:color="auto" w:fill="FFFFFF"/>
            <w:vAlign w:val="center"/>
          </w:tcPr>
          <w:p w14:paraId="76B7D3A0" w14:textId="77777777" w:rsidR="001D6C13" w:rsidRPr="001D6C13" w:rsidRDefault="001D6C13" w:rsidP="001D6C13">
            <w:pPr>
              <w:jc w:val="center"/>
              <w:rPr>
                <w:rFonts w:ascii="Calibri" w:hAnsi="Calibri"/>
                <w:i/>
                <w:iCs/>
                <w:color w:val="000000"/>
                <w:sz w:val="22"/>
                <w:szCs w:val="22"/>
                <w:vertAlign w:val="subscript"/>
              </w:rPr>
            </w:pPr>
            <w:r w:rsidRPr="001D6C13">
              <w:rPr>
                <w:rFonts w:ascii="Calibri" w:hAnsi="Calibri"/>
                <w:i/>
                <w:iCs/>
                <w:color w:val="000000"/>
                <w:sz w:val="22"/>
                <w:szCs w:val="22"/>
              </w:rPr>
              <w:t>W</w:t>
            </w:r>
            <w:r w:rsidRPr="001D6C13">
              <w:rPr>
                <w:rFonts w:ascii="Calibri" w:hAnsi="Calibri"/>
                <w:i/>
                <w:iCs/>
                <w:color w:val="000000"/>
                <w:sz w:val="22"/>
                <w:szCs w:val="22"/>
                <w:vertAlign w:val="subscript"/>
              </w:rPr>
              <w:t>TT</w:t>
            </w:r>
          </w:p>
        </w:tc>
        <w:tc>
          <w:tcPr>
            <w:tcW w:w="992" w:type="dxa"/>
            <w:tcBorders>
              <w:top w:val="nil"/>
              <w:bottom w:val="nil"/>
            </w:tcBorders>
            <w:shd w:val="clear" w:color="auto" w:fill="FFFFFF"/>
            <w:vAlign w:val="center"/>
          </w:tcPr>
          <w:p w14:paraId="053EA4EE" w14:textId="77777777" w:rsidR="001D6C13" w:rsidRPr="001D6C13" w:rsidRDefault="001D6C13" w:rsidP="001D6C13">
            <w:pPr>
              <w:jc w:val="center"/>
              <w:rPr>
                <w:rFonts w:ascii="Calibri" w:hAnsi="Calibri"/>
                <w:i/>
                <w:iCs/>
                <w:color w:val="000000"/>
                <w:sz w:val="22"/>
                <w:szCs w:val="22"/>
                <w:vertAlign w:val="subscript"/>
              </w:rPr>
            </w:pPr>
            <w:r w:rsidRPr="001D6C13">
              <w:rPr>
                <w:rFonts w:ascii="Calibri" w:hAnsi="Calibri"/>
                <w:i/>
                <w:iCs/>
                <w:color w:val="000000"/>
                <w:sz w:val="22"/>
                <w:szCs w:val="22"/>
              </w:rPr>
              <w:t>W</w:t>
            </w:r>
            <w:r w:rsidRPr="001D6C13">
              <w:rPr>
                <w:rFonts w:ascii="Calibri" w:hAnsi="Calibri"/>
                <w:i/>
                <w:iCs/>
                <w:color w:val="000000"/>
                <w:sz w:val="22"/>
                <w:szCs w:val="22"/>
                <w:vertAlign w:val="subscript"/>
              </w:rPr>
              <w:t>TD</w:t>
            </w:r>
          </w:p>
        </w:tc>
        <w:tc>
          <w:tcPr>
            <w:tcW w:w="851" w:type="dxa"/>
            <w:tcBorders>
              <w:top w:val="nil"/>
              <w:bottom w:val="nil"/>
            </w:tcBorders>
            <w:shd w:val="clear" w:color="auto" w:fill="FFFFFF"/>
            <w:vAlign w:val="center"/>
          </w:tcPr>
          <w:p w14:paraId="4F49DF0E"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p</w:t>
            </w:r>
          </w:p>
        </w:tc>
        <w:tc>
          <w:tcPr>
            <w:tcW w:w="850" w:type="dxa"/>
            <w:tcBorders>
              <w:top w:val="nil"/>
              <w:bottom w:val="nil"/>
            </w:tcBorders>
            <w:shd w:val="clear" w:color="auto" w:fill="FFFFFF"/>
            <w:vAlign w:val="center"/>
          </w:tcPr>
          <w:p w14:paraId="5FFEF673"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RSS</w:t>
            </w:r>
          </w:p>
        </w:tc>
        <w:tc>
          <w:tcPr>
            <w:tcW w:w="851" w:type="dxa"/>
            <w:tcBorders>
              <w:top w:val="nil"/>
              <w:bottom w:val="nil"/>
            </w:tcBorders>
            <w:shd w:val="clear" w:color="auto" w:fill="FFFFFF"/>
            <w:vAlign w:val="center"/>
          </w:tcPr>
          <w:p w14:paraId="534175DD" w14:textId="77777777" w:rsidR="001D6C13" w:rsidRPr="001D6C13" w:rsidRDefault="001D6C13" w:rsidP="001D6C13">
            <w:pPr>
              <w:jc w:val="center"/>
              <w:rPr>
                <w:rFonts w:ascii="Calibri" w:hAnsi="Calibri"/>
                <w:color w:val="000000"/>
                <w:sz w:val="22"/>
                <w:szCs w:val="22"/>
                <w:vertAlign w:val="superscript"/>
              </w:rPr>
            </w:pPr>
            <w:r w:rsidRPr="001D6C13">
              <w:rPr>
                <w:rFonts w:ascii="Calibri" w:hAnsi="Calibri"/>
                <w:color w:val="000000"/>
                <w:sz w:val="22"/>
                <w:szCs w:val="22"/>
              </w:rPr>
              <w:t>r</w:t>
            </w:r>
            <w:r w:rsidRPr="001D6C13">
              <w:rPr>
                <w:rFonts w:ascii="Calibri" w:hAnsi="Calibri"/>
                <w:color w:val="000000"/>
                <w:sz w:val="22"/>
                <w:szCs w:val="22"/>
                <w:vertAlign w:val="superscript"/>
              </w:rPr>
              <w:t>2</w:t>
            </w:r>
          </w:p>
        </w:tc>
        <w:tc>
          <w:tcPr>
            <w:tcW w:w="1134" w:type="dxa"/>
            <w:tcBorders>
              <w:top w:val="nil"/>
              <w:bottom w:val="nil"/>
            </w:tcBorders>
            <w:shd w:val="clear" w:color="auto" w:fill="FFFFFF"/>
            <w:vAlign w:val="center"/>
          </w:tcPr>
          <w:p w14:paraId="11538232" w14:textId="77777777" w:rsidR="001D6C13" w:rsidRPr="001D6C13" w:rsidRDefault="001D6C13" w:rsidP="001D6C13">
            <w:pPr>
              <w:jc w:val="center"/>
              <w:rPr>
                <w:rFonts w:ascii="Calibri" w:hAnsi="Calibri"/>
                <w:color w:val="000000"/>
                <w:sz w:val="22"/>
                <w:szCs w:val="22"/>
              </w:rPr>
            </w:pPr>
            <w:r w:rsidRPr="001D6C13">
              <w:rPr>
                <w:rFonts w:ascii="Symbol" w:hAnsi="Symbol"/>
                <w:color w:val="000000"/>
                <w:sz w:val="22"/>
                <w:szCs w:val="22"/>
              </w:rPr>
              <w:t></w:t>
            </w:r>
            <w:r w:rsidRPr="001D6C13">
              <w:rPr>
                <w:rFonts w:ascii="Calibri" w:hAnsi="Calibri"/>
                <w:color w:val="000000"/>
                <w:sz w:val="22"/>
                <w:szCs w:val="22"/>
              </w:rPr>
              <w:t>AIC</w:t>
            </w:r>
          </w:p>
        </w:tc>
        <w:tc>
          <w:tcPr>
            <w:tcW w:w="992" w:type="dxa"/>
            <w:gridSpan w:val="2"/>
            <w:tcBorders>
              <w:top w:val="nil"/>
              <w:bottom w:val="nil"/>
            </w:tcBorders>
            <w:shd w:val="clear" w:color="auto" w:fill="FFFFFF"/>
            <w:vAlign w:val="center"/>
          </w:tcPr>
          <w:p w14:paraId="4BB662A6"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AIC  Weight</w:t>
            </w:r>
          </w:p>
        </w:tc>
      </w:tr>
      <w:tr w:rsidR="001D6C13" w:rsidRPr="001D6C13" w14:paraId="60AC374F" w14:textId="77777777" w:rsidTr="001D6C13">
        <w:trPr>
          <w:gridAfter w:val="1"/>
          <w:wAfter w:w="884" w:type="dxa"/>
          <w:trHeight w:val="163"/>
        </w:trPr>
        <w:tc>
          <w:tcPr>
            <w:tcW w:w="601" w:type="dxa"/>
            <w:tcBorders>
              <w:top w:val="nil"/>
              <w:bottom w:val="nil"/>
            </w:tcBorders>
            <w:shd w:val="clear" w:color="auto" w:fill="F2F2F2"/>
          </w:tcPr>
          <w:p w14:paraId="47E181C2" w14:textId="77777777" w:rsidR="001D6C13" w:rsidRPr="001D6C13" w:rsidRDefault="001D6C13" w:rsidP="001D6C13">
            <w:pPr>
              <w:jc w:val="center"/>
              <w:rPr>
                <w:rFonts w:ascii="Calibri" w:hAnsi="Calibri"/>
                <w:b/>
                <w:color w:val="000000"/>
                <w:sz w:val="22"/>
                <w:szCs w:val="22"/>
              </w:rPr>
            </w:pPr>
          </w:p>
        </w:tc>
        <w:tc>
          <w:tcPr>
            <w:tcW w:w="7196" w:type="dxa"/>
            <w:gridSpan w:val="10"/>
            <w:tcBorders>
              <w:top w:val="nil"/>
              <w:bottom w:val="nil"/>
            </w:tcBorders>
            <w:shd w:val="clear" w:color="auto" w:fill="F2F2F2"/>
          </w:tcPr>
          <w:p w14:paraId="313BDD79" w14:textId="77777777" w:rsidR="001D6C13" w:rsidRPr="001D6C13" w:rsidRDefault="001D6C13" w:rsidP="001D6C13">
            <w:pPr>
              <w:jc w:val="center"/>
              <w:rPr>
                <w:rFonts w:ascii="Calibri" w:hAnsi="Calibri"/>
                <w:b/>
                <w:color w:val="000000"/>
                <w:sz w:val="22"/>
                <w:szCs w:val="22"/>
              </w:rPr>
            </w:pPr>
            <w:r w:rsidRPr="001D6C13">
              <w:rPr>
                <w:rFonts w:ascii="Calibri" w:hAnsi="Calibri"/>
                <w:b/>
                <w:color w:val="000000"/>
                <w:sz w:val="22"/>
                <w:szCs w:val="22"/>
              </w:rPr>
              <w:t>EXPERIMENT 1 (RED, BLUE, GREEN, YELLOW)</w:t>
            </w:r>
          </w:p>
        </w:tc>
      </w:tr>
      <w:tr w:rsidR="001D6C13" w:rsidRPr="001D6C13" w14:paraId="4F3CFBCD" w14:textId="77777777" w:rsidTr="00D9503B">
        <w:trPr>
          <w:trHeight w:val="652"/>
        </w:trPr>
        <w:tc>
          <w:tcPr>
            <w:tcW w:w="693" w:type="dxa"/>
            <w:gridSpan w:val="2"/>
            <w:vMerge w:val="restart"/>
            <w:vAlign w:val="center"/>
          </w:tcPr>
          <w:p w14:paraId="49D2AF0F"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1</w:t>
            </w:r>
          </w:p>
        </w:tc>
        <w:tc>
          <w:tcPr>
            <w:tcW w:w="617" w:type="dxa"/>
            <w:tcBorders>
              <w:bottom w:val="nil"/>
            </w:tcBorders>
            <w:noWrap/>
          </w:tcPr>
          <w:p w14:paraId="3292B8BA" w14:textId="77777777" w:rsidR="001D6C13" w:rsidRPr="001D6C13" w:rsidRDefault="001D6C13" w:rsidP="001D6C13">
            <w:pPr>
              <w:rPr>
                <w:rFonts w:ascii="Calibri" w:hAnsi="Calibri"/>
                <w:color w:val="000000"/>
                <w:sz w:val="22"/>
                <w:szCs w:val="22"/>
              </w:rPr>
            </w:pPr>
            <w:r w:rsidRPr="001D6C13">
              <w:rPr>
                <w:rFonts w:ascii="Calibri" w:hAnsi="Calibri"/>
                <w:color w:val="000000"/>
                <w:sz w:val="22"/>
                <w:szCs w:val="22"/>
              </w:rPr>
              <w:t>2</w:t>
            </w:r>
          </w:p>
        </w:tc>
        <w:tc>
          <w:tcPr>
            <w:tcW w:w="811" w:type="dxa"/>
            <w:tcBorders>
              <w:bottom w:val="nil"/>
            </w:tcBorders>
            <w:vAlign w:val="center"/>
          </w:tcPr>
          <w:p w14:paraId="41C58F16"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60 0.077</w:t>
            </w:r>
          </w:p>
        </w:tc>
        <w:tc>
          <w:tcPr>
            <w:tcW w:w="890" w:type="dxa"/>
            <w:tcBorders>
              <w:bottom w:val="nil"/>
            </w:tcBorders>
            <w:vAlign w:val="center"/>
          </w:tcPr>
          <w:p w14:paraId="530F1ED3"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1 0.011</w:t>
            </w:r>
          </w:p>
        </w:tc>
        <w:tc>
          <w:tcPr>
            <w:tcW w:w="992" w:type="dxa"/>
            <w:tcBorders>
              <w:bottom w:val="nil"/>
            </w:tcBorders>
            <w:vAlign w:val="center"/>
          </w:tcPr>
          <w:p w14:paraId="061E6AB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w:t>
            </w:r>
          </w:p>
        </w:tc>
        <w:tc>
          <w:tcPr>
            <w:tcW w:w="851" w:type="dxa"/>
            <w:tcBorders>
              <w:bottom w:val="nil"/>
            </w:tcBorders>
            <w:vAlign w:val="center"/>
          </w:tcPr>
          <w:p w14:paraId="57F0645D"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      =200</w:t>
            </w:r>
          </w:p>
        </w:tc>
        <w:tc>
          <w:tcPr>
            <w:tcW w:w="850" w:type="dxa"/>
            <w:tcBorders>
              <w:top w:val="nil"/>
              <w:bottom w:val="nil"/>
            </w:tcBorders>
            <w:vAlign w:val="center"/>
          </w:tcPr>
          <w:p w14:paraId="3C472FFB"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9 0.034</w:t>
            </w:r>
          </w:p>
        </w:tc>
        <w:tc>
          <w:tcPr>
            <w:tcW w:w="851" w:type="dxa"/>
            <w:tcBorders>
              <w:top w:val="nil"/>
              <w:bottom w:val="nil"/>
            </w:tcBorders>
            <w:vAlign w:val="center"/>
          </w:tcPr>
          <w:p w14:paraId="1208951D" w14:textId="77777777" w:rsidR="001D6C13" w:rsidRPr="001D6C13" w:rsidRDefault="001D6C13" w:rsidP="001D6C13">
            <w:pPr>
              <w:tabs>
                <w:tab w:val="decimal" w:pos="360"/>
              </w:tabs>
              <w:jc w:val="center"/>
              <w:rPr>
                <w:rFonts w:ascii="Calibri" w:hAnsi="Calibri" w:cs="Calibri"/>
                <w:color w:val="000000"/>
                <w:sz w:val="22"/>
                <w:szCs w:val="22"/>
              </w:rPr>
            </w:pPr>
            <w:r w:rsidRPr="001D6C13">
              <w:rPr>
                <w:rFonts w:ascii="Calibri" w:hAnsi="Calibri" w:cs="Calibri"/>
                <w:color w:val="000000"/>
                <w:sz w:val="22"/>
                <w:szCs w:val="22"/>
              </w:rPr>
              <w:t>0.749 0.769</w:t>
            </w:r>
          </w:p>
        </w:tc>
        <w:tc>
          <w:tcPr>
            <w:tcW w:w="1134" w:type="dxa"/>
            <w:tcBorders>
              <w:top w:val="nil"/>
              <w:bottom w:val="nil"/>
            </w:tcBorders>
          </w:tcPr>
          <w:p w14:paraId="6E4D46B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4.11    2.53</w:t>
            </w:r>
          </w:p>
        </w:tc>
        <w:tc>
          <w:tcPr>
            <w:tcW w:w="992" w:type="dxa"/>
            <w:gridSpan w:val="2"/>
            <w:tcBorders>
              <w:top w:val="nil"/>
              <w:bottom w:val="nil"/>
            </w:tcBorders>
          </w:tcPr>
          <w:p w14:paraId="259E916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581 0.1282</w:t>
            </w:r>
          </w:p>
        </w:tc>
      </w:tr>
      <w:tr w:rsidR="001D6C13" w:rsidRPr="001D6C13" w14:paraId="7576ECA8" w14:textId="77777777" w:rsidTr="00D9503B">
        <w:trPr>
          <w:trHeight w:val="253"/>
        </w:trPr>
        <w:tc>
          <w:tcPr>
            <w:tcW w:w="693" w:type="dxa"/>
            <w:gridSpan w:val="2"/>
            <w:vMerge/>
            <w:tcBorders>
              <w:bottom w:val="nil"/>
            </w:tcBorders>
            <w:vAlign w:val="center"/>
          </w:tcPr>
          <w:p w14:paraId="7194CA13" w14:textId="77777777" w:rsidR="001D6C13" w:rsidRPr="001D6C13" w:rsidRDefault="001D6C13" w:rsidP="001D6C13">
            <w:pPr>
              <w:jc w:val="center"/>
              <w:rPr>
                <w:rFonts w:ascii="Calibri" w:hAnsi="Calibri"/>
                <w:color w:val="000000"/>
                <w:sz w:val="22"/>
                <w:szCs w:val="22"/>
              </w:rPr>
            </w:pPr>
          </w:p>
        </w:tc>
        <w:tc>
          <w:tcPr>
            <w:tcW w:w="617" w:type="dxa"/>
            <w:tcBorders>
              <w:bottom w:val="nil"/>
            </w:tcBorders>
            <w:noWrap/>
          </w:tcPr>
          <w:p w14:paraId="74193C9A" w14:textId="77777777" w:rsidR="001D6C13" w:rsidRPr="001D6C13" w:rsidRDefault="001D6C13" w:rsidP="001D6C13">
            <w:pPr>
              <w:rPr>
                <w:rFonts w:ascii="Calibri" w:hAnsi="Calibri"/>
                <w:color w:val="000000"/>
                <w:sz w:val="22"/>
                <w:szCs w:val="22"/>
              </w:rPr>
            </w:pPr>
            <w:r w:rsidRPr="001D6C13">
              <w:rPr>
                <w:rFonts w:ascii="Calibri" w:hAnsi="Calibri"/>
                <w:color w:val="000000"/>
                <w:sz w:val="22"/>
                <w:szCs w:val="22"/>
              </w:rPr>
              <w:t>3</w:t>
            </w:r>
          </w:p>
        </w:tc>
        <w:tc>
          <w:tcPr>
            <w:tcW w:w="811" w:type="dxa"/>
            <w:tcBorders>
              <w:bottom w:val="nil"/>
            </w:tcBorders>
            <w:vAlign w:val="center"/>
          </w:tcPr>
          <w:p w14:paraId="0736C9F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77</w:t>
            </w:r>
          </w:p>
        </w:tc>
        <w:tc>
          <w:tcPr>
            <w:tcW w:w="890" w:type="dxa"/>
            <w:tcBorders>
              <w:bottom w:val="nil"/>
            </w:tcBorders>
            <w:vAlign w:val="center"/>
          </w:tcPr>
          <w:p w14:paraId="5BEF09D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1</w:t>
            </w:r>
          </w:p>
        </w:tc>
        <w:tc>
          <w:tcPr>
            <w:tcW w:w="992" w:type="dxa"/>
            <w:tcBorders>
              <w:bottom w:val="nil"/>
            </w:tcBorders>
            <w:vAlign w:val="center"/>
          </w:tcPr>
          <w:p w14:paraId="7C5908F1"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w:t>
            </w:r>
          </w:p>
        </w:tc>
        <w:tc>
          <w:tcPr>
            <w:tcW w:w="851" w:type="dxa"/>
            <w:tcBorders>
              <w:bottom w:val="nil"/>
            </w:tcBorders>
            <w:vAlign w:val="center"/>
          </w:tcPr>
          <w:p w14:paraId="7EB8FA36"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13.7</w:t>
            </w:r>
          </w:p>
        </w:tc>
        <w:tc>
          <w:tcPr>
            <w:tcW w:w="850" w:type="dxa"/>
            <w:tcBorders>
              <w:top w:val="nil"/>
              <w:bottom w:val="nil"/>
            </w:tcBorders>
            <w:vAlign w:val="center"/>
          </w:tcPr>
          <w:p w14:paraId="1963E2C7"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4</w:t>
            </w:r>
          </w:p>
        </w:tc>
        <w:tc>
          <w:tcPr>
            <w:tcW w:w="851" w:type="dxa"/>
            <w:tcBorders>
              <w:top w:val="nil"/>
              <w:bottom w:val="nil"/>
            </w:tcBorders>
            <w:vAlign w:val="center"/>
          </w:tcPr>
          <w:p w14:paraId="27FFBB32"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770</w:t>
            </w:r>
          </w:p>
        </w:tc>
        <w:tc>
          <w:tcPr>
            <w:tcW w:w="1134" w:type="dxa"/>
            <w:tcBorders>
              <w:top w:val="nil"/>
              <w:bottom w:val="nil"/>
            </w:tcBorders>
          </w:tcPr>
          <w:p w14:paraId="18BD2AE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6.17</w:t>
            </w:r>
          </w:p>
        </w:tc>
        <w:tc>
          <w:tcPr>
            <w:tcW w:w="992" w:type="dxa"/>
            <w:gridSpan w:val="2"/>
            <w:tcBorders>
              <w:top w:val="nil"/>
              <w:bottom w:val="nil"/>
            </w:tcBorders>
          </w:tcPr>
          <w:p w14:paraId="2C23D38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209</w:t>
            </w:r>
          </w:p>
        </w:tc>
      </w:tr>
      <w:tr w:rsidR="001D6C13" w:rsidRPr="001D6C13" w14:paraId="5A735F59" w14:textId="77777777" w:rsidTr="00D9503B">
        <w:tc>
          <w:tcPr>
            <w:tcW w:w="693" w:type="dxa"/>
            <w:gridSpan w:val="2"/>
            <w:vMerge w:val="restart"/>
            <w:tcBorders>
              <w:top w:val="nil"/>
            </w:tcBorders>
            <w:vAlign w:val="center"/>
          </w:tcPr>
          <w:p w14:paraId="6E61EA94"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2</w:t>
            </w:r>
          </w:p>
        </w:tc>
        <w:tc>
          <w:tcPr>
            <w:tcW w:w="617" w:type="dxa"/>
            <w:tcBorders>
              <w:top w:val="nil"/>
              <w:bottom w:val="nil"/>
            </w:tcBorders>
            <w:noWrap/>
          </w:tcPr>
          <w:p w14:paraId="3D713237" w14:textId="77777777" w:rsidR="001D6C13" w:rsidRPr="001D6C13" w:rsidRDefault="001D6C13" w:rsidP="001D6C13">
            <w:pPr>
              <w:rPr>
                <w:rFonts w:ascii="Calibri" w:hAnsi="Calibri"/>
                <w:color w:val="000000"/>
                <w:sz w:val="22"/>
                <w:szCs w:val="22"/>
              </w:rPr>
            </w:pPr>
            <w:r w:rsidRPr="001D6C13">
              <w:rPr>
                <w:rFonts w:ascii="Calibri" w:hAnsi="Calibri"/>
                <w:color w:val="000000"/>
                <w:sz w:val="22"/>
                <w:szCs w:val="22"/>
              </w:rPr>
              <w:t>2</w:t>
            </w:r>
          </w:p>
        </w:tc>
        <w:tc>
          <w:tcPr>
            <w:tcW w:w="811" w:type="dxa"/>
            <w:tcBorders>
              <w:top w:val="nil"/>
              <w:bottom w:val="nil"/>
            </w:tcBorders>
            <w:vAlign w:val="center"/>
          </w:tcPr>
          <w:p w14:paraId="3AA04AF6"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54 0.076</w:t>
            </w:r>
          </w:p>
        </w:tc>
        <w:tc>
          <w:tcPr>
            <w:tcW w:w="890" w:type="dxa"/>
            <w:tcBorders>
              <w:top w:val="nil"/>
              <w:bottom w:val="nil"/>
            </w:tcBorders>
            <w:vAlign w:val="center"/>
          </w:tcPr>
          <w:p w14:paraId="3268972F"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w:t>
            </w:r>
          </w:p>
        </w:tc>
        <w:tc>
          <w:tcPr>
            <w:tcW w:w="992" w:type="dxa"/>
            <w:tcBorders>
              <w:top w:val="nil"/>
              <w:bottom w:val="nil"/>
            </w:tcBorders>
            <w:vAlign w:val="center"/>
          </w:tcPr>
          <w:p w14:paraId="717CBB6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120 0.699</w:t>
            </w:r>
          </w:p>
        </w:tc>
        <w:tc>
          <w:tcPr>
            <w:tcW w:w="851" w:type="dxa"/>
            <w:tcBorders>
              <w:top w:val="nil"/>
              <w:bottom w:val="nil"/>
            </w:tcBorders>
            <w:vAlign w:val="center"/>
          </w:tcPr>
          <w:p w14:paraId="592ECD70"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      =200</w:t>
            </w:r>
          </w:p>
        </w:tc>
        <w:tc>
          <w:tcPr>
            <w:tcW w:w="850" w:type="dxa"/>
            <w:tcBorders>
              <w:top w:val="nil"/>
              <w:bottom w:val="nil"/>
            </w:tcBorders>
            <w:vAlign w:val="center"/>
          </w:tcPr>
          <w:p w14:paraId="738C2C4F"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194 0.214</w:t>
            </w:r>
          </w:p>
        </w:tc>
        <w:tc>
          <w:tcPr>
            <w:tcW w:w="851" w:type="dxa"/>
            <w:tcBorders>
              <w:top w:val="nil"/>
              <w:bottom w:val="nil"/>
            </w:tcBorders>
            <w:vAlign w:val="center"/>
          </w:tcPr>
          <w:p w14:paraId="638CBEBE"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53 0.032</w:t>
            </w:r>
          </w:p>
        </w:tc>
        <w:tc>
          <w:tcPr>
            <w:tcW w:w="1134" w:type="dxa"/>
            <w:tcBorders>
              <w:top w:val="nil"/>
              <w:bottom w:val="nil"/>
            </w:tcBorders>
          </w:tcPr>
          <w:p w14:paraId="297E7C8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3.18  24.32</w:t>
            </w:r>
          </w:p>
        </w:tc>
        <w:tc>
          <w:tcPr>
            <w:tcW w:w="992" w:type="dxa"/>
            <w:gridSpan w:val="2"/>
            <w:tcBorders>
              <w:top w:val="nil"/>
              <w:bottom w:val="nil"/>
            </w:tcBorders>
          </w:tcPr>
          <w:p w14:paraId="747C2A6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000    0.0000</w:t>
            </w:r>
          </w:p>
        </w:tc>
      </w:tr>
      <w:tr w:rsidR="001D6C13" w:rsidRPr="001D6C13" w14:paraId="6BC81BE6" w14:textId="77777777" w:rsidTr="00D9503B">
        <w:tc>
          <w:tcPr>
            <w:tcW w:w="693" w:type="dxa"/>
            <w:gridSpan w:val="2"/>
            <w:vMerge/>
            <w:tcBorders>
              <w:bottom w:val="nil"/>
            </w:tcBorders>
            <w:vAlign w:val="center"/>
          </w:tcPr>
          <w:p w14:paraId="171DC083" w14:textId="77777777" w:rsidR="001D6C13" w:rsidRPr="001D6C13" w:rsidRDefault="001D6C13" w:rsidP="001D6C13">
            <w:pPr>
              <w:jc w:val="center"/>
              <w:rPr>
                <w:rFonts w:ascii="Calibri" w:hAnsi="Calibri"/>
                <w:color w:val="000000"/>
                <w:sz w:val="22"/>
                <w:szCs w:val="22"/>
              </w:rPr>
            </w:pPr>
          </w:p>
        </w:tc>
        <w:tc>
          <w:tcPr>
            <w:tcW w:w="617" w:type="dxa"/>
            <w:tcBorders>
              <w:top w:val="nil"/>
              <w:bottom w:val="nil"/>
            </w:tcBorders>
            <w:noWrap/>
          </w:tcPr>
          <w:p w14:paraId="6B6F19A2" w14:textId="77777777" w:rsidR="001D6C13" w:rsidRPr="001D6C13" w:rsidRDefault="001D6C13" w:rsidP="001D6C13">
            <w:pPr>
              <w:rPr>
                <w:rFonts w:ascii="Calibri" w:hAnsi="Calibri"/>
                <w:color w:val="000000"/>
                <w:sz w:val="22"/>
                <w:szCs w:val="22"/>
              </w:rPr>
            </w:pPr>
            <w:r w:rsidRPr="001D6C13">
              <w:rPr>
                <w:rFonts w:ascii="Calibri" w:hAnsi="Calibri"/>
                <w:color w:val="000000"/>
                <w:sz w:val="22"/>
                <w:szCs w:val="22"/>
              </w:rPr>
              <w:t>3</w:t>
            </w:r>
          </w:p>
        </w:tc>
        <w:tc>
          <w:tcPr>
            <w:tcW w:w="811" w:type="dxa"/>
            <w:tcBorders>
              <w:top w:val="nil"/>
              <w:bottom w:val="nil"/>
            </w:tcBorders>
            <w:vAlign w:val="center"/>
          </w:tcPr>
          <w:p w14:paraId="203756F6"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76</w:t>
            </w:r>
          </w:p>
        </w:tc>
        <w:tc>
          <w:tcPr>
            <w:tcW w:w="890" w:type="dxa"/>
            <w:tcBorders>
              <w:top w:val="nil"/>
              <w:bottom w:val="nil"/>
            </w:tcBorders>
            <w:vAlign w:val="center"/>
          </w:tcPr>
          <w:p w14:paraId="060FDFA1"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w:t>
            </w:r>
          </w:p>
        </w:tc>
        <w:tc>
          <w:tcPr>
            <w:tcW w:w="992" w:type="dxa"/>
            <w:tcBorders>
              <w:top w:val="nil"/>
              <w:bottom w:val="nil"/>
            </w:tcBorders>
            <w:vAlign w:val="center"/>
          </w:tcPr>
          <w:p w14:paraId="2A02E92C"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1</w:t>
            </w:r>
          </w:p>
        </w:tc>
        <w:tc>
          <w:tcPr>
            <w:tcW w:w="851" w:type="dxa"/>
            <w:tcBorders>
              <w:top w:val="nil"/>
              <w:bottom w:val="nil"/>
            </w:tcBorders>
            <w:vAlign w:val="center"/>
          </w:tcPr>
          <w:p w14:paraId="4CB813F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79.9</w:t>
            </w:r>
          </w:p>
        </w:tc>
        <w:tc>
          <w:tcPr>
            <w:tcW w:w="850" w:type="dxa"/>
            <w:tcBorders>
              <w:top w:val="nil"/>
              <w:bottom w:val="nil"/>
            </w:tcBorders>
            <w:vAlign w:val="center"/>
          </w:tcPr>
          <w:p w14:paraId="4CE3333D"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214</w:t>
            </w:r>
          </w:p>
        </w:tc>
        <w:tc>
          <w:tcPr>
            <w:tcW w:w="851" w:type="dxa"/>
            <w:tcBorders>
              <w:top w:val="nil"/>
              <w:bottom w:val="nil"/>
            </w:tcBorders>
            <w:vAlign w:val="center"/>
          </w:tcPr>
          <w:p w14:paraId="433187B2"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2</w:t>
            </w:r>
          </w:p>
        </w:tc>
        <w:tc>
          <w:tcPr>
            <w:tcW w:w="1134" w:type="dxa"/>
            <w:tcBorders>
              <w:top w:val="nil"/>
              <w:bottom w:val="nil"/>
            </w:tcBorders>
          </w:tcPr>
          <w:p w14:paraId="5E2F9E04"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7.99</w:t>
            </w:r>
          </w:p>
        </w:tc>
        <w:tc>
          <w:tcPr>
            <w:tcW w:w="992" w:type="dxa"/>
            <w:gridSpan w:val="2"/>
            <w:tcBorders>
              <w:top w:val="nil"/>
              <w:bottom w:val="nil"/>
            </w:tcBorders>
          </w:tcPr>
          <w:p w14:paraId="63CDDDF0"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000</w:t>
            </w:r>
          </w:p>
        </w:tc>
      </w:tr>
      <w:tr w:rsidR="001D6C13" w:rsidRPr="001D6C13" w14:paraId="1FBADEC6" w14:textId="77777777" w:rsidTr="00D9503B">
        <w:tc>
          <w:tcPr>
            <w:tcW w:w="693" w:type="dxa"/>
            <w:gridSpan w:val="2"/>
            <w:vMerge w:val="restart"/>
            <w:tcBorders>
              <w:top w:val="nil"/>
            </w:tcBorders>
            <w:vAlign w:val="center"/>
          </w:tcPr>
          <w:p w14:paraId="76E32CFB"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3a</w:t>
            </w:r>
          </w:p>
        </w:tc>
        <w:tc>
          <w:tcPr>
            <w:tcW w:w="617" w:type="dxa"/>
            <w:tcBorders>
              <w:top w:val="nil"/>
              <w:bottom w:val="nil"/>
            </w:tcBorders>
            <w:noWrap/>
          </w:tcPr>
          <w:p w14:paraId="04417EB7" w14:textId="77777777" w:rsidR="001D6C13" w:rsidRPr="001D6C13" w:rsidRDefault="001D6C13" w:rsidP="001D6C13">
            <w:pPr>
              <w:rPr>
                <w:rFonts w:ascii="Calibri" w:hAnsi="Calibri"/>
                <w:color w:val="000000"/>
                <w:sz w:val="22"/>
                <w:szCs w:val="22"/>
              </w:rPr>
            </w:pPr>
            <w:r w:rsidRPr="001D6C13">
              <w:rPr>
                <w:rFonts w:ascii="Calibri" w:hAnsi="Calibri"/>
                <w:color w:val="000000"/>
                <w:sz w:val="22"/>
                <w:szCs w:val="22"/>
              </w:rPr>
              <w:t>3</w:t>
            </w:r>
          </w:p>
        </w:tc>
        <w:tc>
          <w:tcPr>
            <w:tcW w:w="811" w:type="dxa"/>
            <w:tcBorders>
              <w:top w:val="nil"/>
              <w:bottom w:val="nil"/>
            </w:tcBorders>
            <w:vAlign w:val="center"/>
          </w:tcPr>
          <w:p w14:paraId="5FA6EAC0"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60 0.074</w:t>
            </w:r>
          </w:p>
        </w:tc>
        <w:tc>
          <w:tcPr>
            <w:tcW w:w="890" w:type="dxa"/>
            <w:tcBorders>
              <w:top w:val="nil"/>
              <w:bottom w:val="nil"/>
            </w:tcBorders>
            <w:vAlign w:val="center"/>
          </w:tcPr>
          <w:p w14:paraId="2188B167" w14:textId="77777777" w:rsidR="001D6C13" w:rsidRPr="001D6C13" w:rsidRDefault="001D6C13" w:rsidP="001D6C13">
            <w:pPr>
              <w:tabs>
                <w:tab w:val="decimal" w:pos="360"/>
              </w:tabs>
              <w:jc w:val="center"/>
              <w:rPr>
                <w:rFonts w:ascii="Calibri" w:hAnsi="Calibri"/>
                <w:b/>
                <w:color w:val="000000"/>
                <w:sz w:val="22"/>
                <w:szCs w:val="22"/>
              </w:rPr>
            </w:pPr>
            <w:r w:rsidRPr="001D6C13">
              <w:rPr>
                <w:rFonts w:ascii="Calibri" w:hAnsi="Calibri"/>
                <w:color w:val="000000"/>
                <w:sz w:val="22"/>
                <w:szCs w:val="22"/>
              </w:rPr>
              <w:t>0.014 0.012</w:t>
            </w:r>
          </w:p>
        </w:tc>
        <w:tc>
          <w:tcPr>
            <w:tcW w:w="992" w:type="dxa"/>
            <w:tcBorders>
              <w:top w:val="nil"/>
              <w:bottom w:val="nil"/>
            </w:tcBorders>
            <w:vAlign w:val="center"/>
          </w:tcPr>
          <w:p w14:paraId="140A743E"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763 0.845</w:t>
            </w:r>
          </w:p>
        </w:tc>
        <w:tc>
          <w:tcPr>
            <w:tcW w:w="851" w:type="dxa"/>
            <w:tcBorders>
              <w:top w:val="nil"/>
              <w:bottom w:val="nil"/>
            </w:tcBorders>
            <w:vAlign w:val="center"/>
          </w:tcPr>
          <w:p w14:paraId="701A2E5C"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      =200</w:t>
            </w:r>
          </w:p>
        </w:tc>
        <w:tc>
          <w:tcPr>
            <w:tcW w:w="850" w:type="dxa"/>
            <w:tcBorders>
              <w:top w:val="nil"/>
              <w:bottom w:val="nil"/>
            </w:tcBorders>
            <w:vAlign w:val="center"/>
          </w:tcPr>
          <w:p w14:paraId="3771765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3 0.028</w:t>
            </w:r>
          </w:p>
        </w:tc>
        <w:tc>
          <w:tcPr>
            <w:tcW w:w="851" w:type="dxa"/>
            <w:tcBorders>
              <w:top w:val="nil"/>
              <w:bottom w:val="nil"/>
            </w:tcBorders>
            <w:vAlign w:val="center"/>
          </w:tcPr>
          <w:p w14:paraId="16D57EE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748 0.781</w:t>
            </w:r>
          </w:p>
        </w:tc>
        <w:tc>
          <w:tcPr>
            <w:tcW w:w="1134" w:type="dxa"/>
            <w:tcBorders>
              <w:top w:val="nil"/>
              <w:bottom w:val="nil"/>
            </w:tcBorders>
          </w:tcPr>
          <w:p w14:paraId="177276EE"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5.80    3.66</w:t>
            </w:r>
          </w:p>
        </w:tc>
        <w:tc>
          <w:tcPr>
            <w:tcW w:w="992" w:type="dxa"/>
            <w:gridSpan w:val="2"/>
            <w:tcBorders>
              <w:top w:val="nil"/>
              <w:bottom w:val="nil"/>
            </w:tcBorders>
          </w:tcPr>
          <w:p w14:paraId="1D494A7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251    0.0732</w:t>
            </w:r>
          </w:p>
        </w:tc>
      </w:tr>
      <w:tr w:rsidR="001D6C13" w:rsidRPr="001D6C13" w14:paraId="7EE7E311" w14:textId="77777777" w:rsidTr="00D9503B">
        <w:tc>
          <w:tcPr>
            <w:tcW w:w="693" w:type="dxa"/>
            <w:gridSpan w:val="2"/>
            <w:vMerge/>
            <w:tcBorders>
              <w:bottom w:val="nil"/>
            </w:tcBorders>
            <w:vAlign w:val="center"/>
          </w:tcPr>
          <w:p w14:paraId="5F010B19" w14:textId="77777777" w:rsidR="001D6C13" w:rsidRPr="001D6C13" w:rsidRDefault="001D6C13" w:rsidP="001D6C13">
            <w:pPr>
              <w:jc w:val="center"/>
              <w:rPr>
                <w:rFonts w:ascii="Calibri" w:hAnsi="Calibri"/>
                <w:color w:val="000000"/>
                <w:sz w:val="22"/>
                <w:szCs w:val="22"/>
              </w:rPr>
            </w:pPr>
          </w:p>
        </w:tc>
        <w:tc>
          <w:tcPr>
            <w:tcW w:w="617" w:type="dxa"/>
            <w:tcBorders>
              <w:top w:val="nil"/>
              <w:bottom w:val="nil"/>
            </w:tcBorders>
            <w:noWrap/>
          </w:tcPr>
          <w:p w14:paraId="4613AEA0" w14:textId="77777777" w:rsidR="001D6C13" w:rsidRPr="001D6C13" w:rsidRDefault="001D6C13" w:rsidP="001D6C13">
            <w:pPr>
              <w:rPr>
                <w:rFonts w:ascii="Calibri" w:hAnsi="Calibri"/>
                <w:color w:val="000000"/>
                <w:sz w:val="22"/>
                <w:szCs w:val="22"/>
              </w:rPr>
            </w:pPr>
            <w:r w:rsidRPr="001D6C13">
              <w:rPr>
                <w:rFonts w:ascii="Calibri" w:hAnsi="Calibri"/>
                <w:color w:val="000000"/>
                <w:sz w:val="22"/>
                <w:szCs w:val="22"/>
              </w:rPr>
              <w:t>4</w:t>
            </w:r>
          </w:p>
        </w:tc>
        <w:tc>
          <w:tcPr>
            <w:tcW w:w="811" w:type="dxa"/>
            <w:tcBorders>
              <w:top w:val="nil"/>
              <w:bottom w:val="nil"/>
            </w:tcBorders>
            <w:vAlign w:val="center"/>
          </w:tcPr>
          <w:p w14:paraId="7C1F033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74</w:t>
            </w:r>
          </w:p>
        </w:tc>
        <w:tc>
          <w:tcPr>
            <w:tcW w:w="890" w:type="dxa"/>
            <w:tcBorders>
              <w:top w:val="nil"/>
              <w:bottom w:val="nil"/>
            </w:tcBorders>
            <w:vAlign w:val="center"/>
          </w:tcPr>
          <w:p w14:paraId="4CCB660B"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1</w:t>
            </w:r>
          </w:p>
        </w:tc>
        <w:tc>
          <w:tcPr>
            <w:tcW w:w="992" w:type="dxa"/>
            <w:tcBorders>
              <w:top w:val="nil"/>
              <w:bottom w:val="nil"/>
            </w:tcBorders>
            <w:vAlign w:val="center"/>
          </w:tcPr>
          <w:p w14:paraId="321680A6"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836</w:t>
            </w:r>
          </w:p>
        </w:tc>
        <w:tc>
          <w:tcPr>
            <w:tcW w:w="851" w:type="dxa"/>
            <w:tcBorders>
              <w:top w:val="nil"/>
              <w:bottom w:val="nil"/>
            </w:tcBorders>
            <w:vAlign w:val="center"/>
          </w:tcPr>
          <w:p w14:paraId="2452332D"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98.2</w:t>
            </w:r>
          </w:p>
        </w:tc>
        <w:tc>
          <w:tcPr>
            <w:tcW w:w="850" w:type="dxa"/>
            <w:tcBorders>
              <w:top w:val="nil"/>
              <w:bottom w:val="nil"/>
            </w:tcBorders>
            <w:vAlign w:val="center"/>
          </w:tcPr>
          <w:p w14:paraId="00821B2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28</w:t>
            </w:r>
          </w:p>
        </w:tc>
        <w:tc>
          <w:tcPr>
            <w:tcW w:w="851" w:type="dxa"/>
            <w:tcBorders>
              <w:top w:val="nil"/>
              <w:bottom w:val="nil"/>
            </w:tcBorders>
            <w:vAlign w:val="center"/>
          </w:tcPr>
          <w:p w14:paraId="1A580D1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781</w:t>
            </w:r>
          </w:p>
        </w:tc>
        <w:tc>
          <w:tcPr>
            <w:tcW w:w="1134" w:type="dxa"/>
            <w:tcBorders>
              <w:top w:val="nil"/>
              <w:bottom w:val="nil"/>
            </w:tcBorders>
          </w:tcPr>
          <w:p w14:paraId="3EFB237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8.37</w:t>
            </w:r>
          </w:p>
        </w:tc>
        <w:tc>
          <w:tcPr>
            <w:tcW w:w="992" w:type="dxa"/>
            <w:gridSpan w:val="2"/>
            <w:tcBorders>
              <w:top w:val="nil"/>
              <w:bottom w:val="nil"/>
            </w:tcBorders>
          </w:tcPr>
          <w:p w14:paraId="438C7817"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069</w:t>
            </w:r>
          </w:p>
        </w:tc>
      </w:tr>
      <w:tr w:rsidR="001D6C13" w:rsidRPr="001D6C13" w14:paraId="6E6F0723" w14:textId="77777777" w:rsidTr="00D9503B">
        <w:trPr>
          <w:trHeight w:val="510"/>
        </w:trPr>
        <w:tc>
          <w:tcPr>
            <w:tcW w:w="693" w:type="dxa"/>
            <w:gridSpan w:val="2"/>
            <w:vMerge w:val="restart"/>
            <w:tcBorders>
              <w:top w:val="nil"/>
            </w:tcBorders>
            <w:vAlign w:val="center"/>
          </w:tcPr>
          <w:p w14:paraId="20FF05C7"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3b</w:t>
            </w:r>
          </w:p>
        </w:tc>
        <w:tc>
          <w:tcPr>
            <w:tcW w:w="617" w:type="dxa"/>
            <w:tcBorders>
              <w:top w:val="nil"/>
              <w:bottom w:val="nil"/>
            </w:tcBorders>
            <w:noWrap/>
          </w:tcPr>
          <w:p w14:paraId="728D6DD8" w14:textId="77777777" w:rsidR="001D6C13" w:rsidRPr="001D6C13" w:rsidRDefault="001D6C13" w:rsidP="001D6C13">
            <w:pPr>
              <w:rPr>
                <w:rFonts w:ascii="Calibri" w:hAnsi="Calibri"/>
                <w:color w:val="000000"/>
                <w:sz w:val="22"/>
                <w:szCs w:val="22"/>
              </w:rPr>
            </w:pPr>
            <w:r w:rsidRPr="001D6C13">
              <w:rPr>
                <w:rFonts w:ascii="Calibri" w:hAnsi="Calibri"/>
                <w:color w:val="000000"/>
                <w:sz w:val="22"/>
                <w:szCs w:val="22"/>
              </w:rPr>
              <w:t>2</w:t>
            </w:r>
          </w:p>
        </w:tc>
        <w:tc>
          <w:tcPr>
            <w:tcW w:w="811" w:type="dxa"/>
            <w:tcBorders>
              <w:top w:val="nil"/>
              <w:bottom w:val="nil"/>
            </w:tcBorders>
            <w:vAlign w:val="center"/>
          </w:tcPr>
          <w:p w14:paraId="36BBED6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61 0.074</w:t>
            </w:r>
          </w:p>
        </w:tc>
        <w:tc>
          <w:tcPr>
            <w:tcW w:w="890" w:type="dxa"/>
            <w:tcBorders>
              <w:top w:val="nil"/>
              <w:bottom w:val="nil"/>
            </w:tcBorders>
            <w:vAlign w:val="center"/>
          </w:tcPr>
          <w:p w14:paraId="628F8506" w14:textId="77777777" w:rsidR="001D6C13" w:rsidRPr="001D6C13" w:rsidRDefault="001D6C13" w:rsidP="001D6C13">
            <w:pPr>
              <w:tabs>
                <w:tab w:val="decimal" w:pos="360"/>
              </w:tabs>
              <w:jc w:val="center"/>
              <w:rPr>
                <w:rFonts w:ascii="Calibri" w:hAnsi="Calibri"/>
                <w:b/>
                <w:color w:val="000000"/>
                <w:sz w:val="22"/>
                <w:szCs w:val="22"/>
              </w:rPr>
            </w:pPr>
            <w:r w:rsidRPr="001D6C13">
              <w:rPr>
                <w:rFonts w:ascii="Calibri" w:hAnsi="Calibri"/>
                <w:color w:val="000000"/>
                <w:sz w:val="22"/>
                <w:szCs w:val="22"/>
              </w:rPr>
              <w:t>0.018 0.014</w:t>
            </w:r>
          </w:p>
        </w:tc>
        <w:tc>
          <w:tcPr>
            <w:tcW w:w="992" w:type="dxa"/>
            <w:tcBorders>
              <w:top w:val="nil"/>
              <w:bottom w:val="nil"/>
            </w:tcBorders>
            <w:vAlign w:val="center"/>
          </w:tcPr>
          <w:p w14:paraId="36EF13A4"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w:t>
            </w:r>
            <w:r w:rsidRPr="001D6C13">
              <w:rPr>
                <w:rFonts w:ascii="Calibri" w:hAnsi="Calibri"/>
                <w:b/>
                <w:color w:val="000000"/>
                <w:sz w:val="22"/>
                <w:szCs w:val="22"/>
              </w:rPr>
              <w:t xml:space="preserve"> </w:t>
            </w:r>
            <w:proofErr w:type="spellStart"/>
            <w:r w:rsidRPr="001D6C13">
              <w:rPr>
                <w:rFonts w:ascii="Calibri" w:hAnsi="Calibri"/>
                <w:b/>
                <w:color w:val="000000"/>
                <w:sz w:val="22"/>
                <w:szCs w:val="22"/>
              </w:rPr>
              <w:t>w</w:t>
            </w:r>
            <w:r w:rsidRPr="001D6C13">
              <w:rPr>
                <w:rFonts w:ascii="Calibri" w:hAnsi="Calibri"/>
                <w:b/>
                <w:color w:val="000000"/>
                <w:sz w:val="22"/>
                <w:szCs w:val="22"/>
                <w:vertAlign w:val="subscript"/>
              </w:rPr>
              <w:t>TT</w:t>
            </w:r>
            <w:proofErr w:type="spellEnd"/>
          </w:p>
        </w:tc>
        <w:tc>
          <w:tcPr>
            <w:tcW w:w="851" w:type="dxa"/>
            <w:tcBorders>
              <w:top w:val="nil"/>
              <w:bottom w:val="nil"/>
            </w:tcBorders>
            <w:vAlign w:val="center"/>
          </w:tcPr>
          <w:p w14:paraId="0CD159F7"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      =200</w:t>
            </w:r>
          </w:p>
        </w:tc>
        <w:tc>
          <w:tcPr>
            <w:tcW w:w="850" w:type="dxa"/>
            <w:tcBorders>
              <w:top w:val="nil"/>
              <w:bottom w:val="nil"/>
            </w:tcBorders>
            <w:vAlign w:val="center"/>
          </w:tcPr>
          <w:p w14:paraId="567514F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3 0.028</w:t>
            </w:r>
          </w:p>
        </w:tc>
        <w:tc>
          <w:tcPr>
            <w:tcW w:w="851" w:type="dxa"/>
            <w:tcBorders>
              <w:top w:val="nil"/>
              <w:bottom w:val="nil"/>
            </w:tcBorders>
            <w:vAlign w:val="center"/>
          </w:tcPr>
          <w:p w14:paraId="64B26FCB"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748 0.781</w:t>
            </w:r>
          </w:p>
        </w:tc>
        <w:tc>
          <w:tcPr>
            <w:tcW w:w="1134" w:type="dxa"/>
            <w:tcBorders>
              <w:top w:val="nil"/>
              <w:bottom w:val="nil"/>
            </w:tcBorders>
          </w:tcPr>
          <w:p w14:paraId="2C77A8B2"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 xml:space="preserve">2.13         0 </w:t>
            </w:r>
          </w:p>
        </w:tc>
        <w:tc>
          <w:tcPr>
            <w:tcW w:w="992" w:type="dxa"/>
            <w:gridSpan w:val="2"/>
            <w:tcBorders>
              <w:top w:val="nil"/>
              <w:bottom w:val="nil"/>
            </w:tcBorders>
          </w:tcPr>
          <w:p w14:paraId="058F885D"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1573     0.4562</w:t>
            </w:r>
          </w:p>
        </w:tc>
      </w:tr>
      <w:tr w:rsidR="001D6C13" w:rsidRPr="001D6C13" w14:paraId="13CF7F5F" w14:textId="77777777" w:rsidTr="00D9503B">
        <w:trPr>
          <w:trHeight w:val="283"/>
        </w:trPr>
        <w:tc>
          <w:tcPr>
            <w:tcW w:w="693" w:type="dxa"/>
            <w:gridSpan w:val="2"/>
            <w:vMerge/>
            <w:tcBorders>
              <w:bottom w:val="nil"/>
            </w:tcBorders>
            <w:vAlign w:val="center"/>
          </w:tcPr>
          <w:p w14:paraId="3471C220" w14:textId="77777777" w:rsidR="001D6C13" w:rsidRPr="001D6C13" w:rsidRDefault="001D6C13" w:rsidP="001D6C13">
            <w:pPr>
              <w:jc w:val="center"/>
              <w:rPr>
                <w:rFonts w:ascii="Calibri" w:hAnsi="Calibri"/>
                <w:color w:val="000000"/>
                <w:sz w:val="22"/>
                <w:szCs w:val="22"/>
              </w:rPr>
            </w:pPr>
          </w:p>
        </w:tc>
        <w:tc>
          <w:tcPr>
            <w:tcW w:w="617" w:type="dxa"/>
            <w:tcBorders>
              <w:top w:val="nil"/>
              <w:bottom w:val="nil"/>
            </w:tcBorders>
            <w:noWrap/>
          </w:tcPr>
          <w:p w14:paraId="0B311B92" w14:textId="77777777" w:rsidR="001D6C13" w:rsidRPr="001D6C13" w:rsidRDefault="001D6C13" w:rsidP="001D6C13">
            <w:pPr>
              <w:rPr>
                <w:rFonts w:ascii="Calibri" w:hAnsi="Calibri"/>
                <w:color w:val="000000"/>
                <w:sz w:val="22"/>
                <w:szCs w:val="22"/>
              </w:rPr>
            </w:pPr>
            <w:r w:rsidRPr="001D6C13">
              <w:rPr>
                <w:rFonts w:ascii="Calibri" w:hAnsi="Calibri"/>
                <w:color w:val="000000"/>
                <w:sz w:val="22"/>
                <w:szCs w:val="22"/>
              </w:rPr>
              <w:t>3</w:t>
            </w:r>
          </w:p>
        </w:tc>
        <w:tc>
          <w:tcPr>
            <w:tcW w:w="811" w:type="dxa"/>
            <w:tcBorders>
              <w:top w:val="nil"/>
              <w:bottom w:val="nil"/>
            </w:tcBorders>
            <w:vAlign w:val="center"/>
          </w:tcPr>
          <w:p w14:paraId="75FB70A0"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74</w:t>
            </w:r>
          </w:p>
        </w:tc>
        <w:tc>
          <w:tcPr>
            <w:tcW w:w="890" w:type="dxa"/>
            <w:tcBorders>
              <w:top w:val="nil"/>
              <w:bottom w:val="nil"/>
            </w:tcBorders>
            <w:vAlign w:val="center"/>
          </w:tcPr>
          <w:p w14:paraId="4A1C99FE"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4</w:t>
            </w:r>
          </w:p>
        </w:tc>
        <w:tc>
          <w:tcPr>
            <w:tcW w:w="992" w:type="dxa"/>
            <w:tcBorders>
              <w:top w:val="nil"/>
              <w:bottom w:val="nil"/>
            </w:tcBorders>
            <w:vAlign w:val="center"/>
          </w:tcPr>
          <w:p w14:paraId="464C867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w:t>
            </w:r>
            <w:r w:rsidRPr="001D6C13">
              <w:rPr>
                <w:rFonts w:ascii="Calibri" w:hAnsi="Calibri"/>
                <w:b/>
                <w:color w:val="000000"/>
                <w:sz w:val="22"/>
                <w:szCs w:val="22"/>
              </w:rPr>
              <w:t xml:space="preserve"> </w:t>
            </w:r>
            <w:proofErr w:type="spellStart"/>
            <w:r w:rsidRPr="001D6C13">
              <w:rPr>
                <w:rFonts w:ascii="Calibri" w:hAnsi="Calibri"/>
                <w:b/>
                <w:color w:val="000000"/>
                <w:sz w:val="22"/>
                <w:szCs w:val="22"/>
              </w:rPr>
              <w:t>w</w:t>
            </w:r>
            <w:r w:rsidRPr="001D6C13">
              <w:rPr>
                <w:rFonts w:ascii="Calibri" w:hAnsi="Calibri"/>
                <w:b/>
                <w:color w:val="000000"/>
                <w:sz w:val="22"/>
                <w:szCs w:val="22"/>
                <w:vertAlign w:val="subscript"/>
              </w:rPr>
              <w:t>TT</w:t>
            </w:r>
            <w:proofErr w:type="spellEnd"/>
          </w:p>
        </w:tc>
        <w:tc>
          <w:tcPr>
            <w:tcW w:w="851" w:type="dxa"/>
            <w:tcBorders>
              <w:top w:val="nil"/>
              <w:bottom w:val="nil"/>
            </w:tcBorders>
            <w:vAlign w:val="center"/>
          </w:tcPr>
          <w:p w14:paraId="00CF008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99.4</w:t>
            </w:r>
          </w:p>
        </w:tc>
        <w:tc>
          <w:tcPr>
            <w:tcW w:w="850" w:type="dxa"/>
            <w:tcBorders>
              <w:top w:val="nil"/>
              <w:bottom w:val="nil"/>
            </w:tcBorders>
            <w:vAlign w:val="center"/>
          </w:tcPr>
          <w:p w14:paraId="20544CEE"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28</w:t>
            </w:r>
          </w:p>
        </w:tc>
        <w:tc>
          <w:tcPr>
            <w:tcW w:w="851" w:type="dxa"/>
            <w:tcBorders>
              <w:top w:val="nil"/>
              <w:bottom w:val="nil"/>
            </w:tcBorders>
            <w:vAlign w:val="center"/>
          </w:tcPr>
          <w:p w14:paraId="5D18130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781</w:t>
            </w:r>
          </w:p>
        </w:tc>
        <w:tc>
          <w:tcPr>
            <w:tcW w:w="1134" w:type="dxa"/>
            <w:tcBorders>
              <w:top w:val="nil"/>
              <w:bottom w:val="nil"/>
            </w:tcBorders>
          </w:tcPr>
          <w:p w14:paraId="7F9F3E0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3.66</w:t>
            </w:r>
          </w:p>
        </w:tc>
        <w:tc>
          <w:tcPr>
            <w:tcW w:w="992" w:type="dxa"/>
            <w:gridSpan w:val="2"/>
            <w:tcBorders>
              <w:top w:val="nil"/>
              <w:bottom w:val="nil"/>
            </w:tcBorders>
          </w:tcPr>
          <w:p w14:paraId="1B1BC7DF"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732</w:t>
            </w:r>
          </w:p>
        </w:tc>
      </w:tr>
      <w:tr w:rsidR="001D6C13" w:rsidRPr="001D6C13" w14:paraId="54B66E40" w14:textId="77777777" w:rsidTr="001D6C13">
        <w:trPr>
          <w:gridAfter w:val="1"/>
          <w:wAfter w:w="884" w:type="dxa"/>
        </w:trPr>
        <w:tc>
          <w:tcPr>
            <w:tcW w:w="601" w:type="dxa"/>
            <w:tcBorders>
              <w:top w:val="nil"/>
              <w:bottom w:val="nil"/>
            </w:tcBorders>
            <w:shd w:val="clear" w:color="auto" w:fill="F2F2F2"/>
          </w:tcPr>
          <w:p w14:paraId="1A560C52" w14:textId="77777777" w:rsidR="001D6C13" w:rsidRPr="001D6C13" w:rsidRDefault="001D6C13" w:rsidP="001D6C13">
            <w:pPr>
              <w:jc w:val="center"/>
              <w:rPr>
                <w:rFonts w:ascii="Calibri" w:hAnsi="Calibri"/>
                <w:b/>
                <w:color w:val="000000"/>
                <w:sz w:val="22"/>
                <w:szCs w:val="22"/>
              </w:rPr>
            </w:pPr>
          </w:p>
        </w:tc>
        <w:tc>
          <w:tcPr>
            <w:tcW w:w="7196" w:type="dxa"/>
            <w:gridSpan w:val="10"/>
            <w:tcBorders>
              <w:top w:val="nil"/>
              <w:bottom w:val="nil"/>
            </w:tcBorders>
            <w:shd w:val="clear" w:color="auto" w:fill="F2F2F2"/>
            <w:vAlign w:val="center"/>
          </w:tcPr>
          <w:p w14:paraId="72237117" w14:textId="77777777" w:rsidR="001D6C13" w:rsidRPr="001D6C13" w:rsidRDefault="001D6C13" w:rsidP="001D6C13">
            <w:pPr>
              <w:jc w:val="center"/>
              <w:rPr>
                <w:rFonts w:ascii="Calibri" w:hAnsi="Calibri"/>
                <w:b/>
                <w:color w:val="000000"/>
                <w:sz w:val="22"/>
                <w:szCs w:val="22"/>
              </w:rPr>
            </w:pPr>
            <w:r w:rsidRPr="001D6C13">
              <w:rPr>
                <w:rFonts w:ascii="Calibri" w:hAnsi="Calibri"/>
                <w:b/>
                <w:color w:val="000000"/>
                <w:sz w:val="22"/>
                <w:szCs w:val="22"/>
              </w:rPr>
              <w:t>EXPERIMENT 2 (RED, PURPLE, BLUE, LIME)</w:t>
            </w:r>
          </w:p>
        </w:tc>
      </w:tr>
      <w:tr w:rsidR="001D6C13" w:rsidRPr="001D6C13" w14:paraId="67BFFB81" w14:textId="77777777" w:rsidTr="00D9503B">
        <w:tc>
          <w:tcPr>
            <w:tcW w:w="693" w:type="dxa"/>
            <w:gridSpan w:val="2"/>
            <w:vMerge w:val="restart"/>
            <w:vAlign w:val="center"/>
          </w:tcPr>
          <w:p w14:paraId="75B0607E"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1</w:t>
            </w:r>
          </w:p>
        </w:tc>
        <w:tc>
          <w:tcPr>
            <w:tcW w:w="617" w:type="dxa"/>
            <w:tcBorders>
              <w:bottom w:val="nil"/>
            </w:tcBorders>
            <w:noWrap/>
            <w:vAlign w:val="center"/>
          </w:tcPr>
          <w:p w14:paraId="0A72BA69"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2</w:t>
            </w:r>
          </w:p>
        </w:tc>
        <w:tc>
          <w:tcPr>
            <w:tcW w:w="811" w:type="dxa"/>
            <w:tcBorders>
              <w:bottom w:val="nil"/>
            </w:tcBorders>
            <w:vAlign w:val="center"/>
          </w:tcPr>
          <w:p w14:paraId="6E6612B4"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2 0.039</w:t>
            </w:r>
          </w:p>
        </w:tc>
        <w:tc>
          <w:tcPr>
            <w:tcW w:w="890" w:type="dxa"/>
            <w:tcBorders>
              <w:bottom w:val="nil"/>
            </w:tcBorders>
            <w:vAlign w:val="center"/>
          </w:tcPr>
          <w:p w14:paraId="5CE864F2"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1 0.011</w:t>
            </w:r>
          </w:p>
        </w:tc>
        <w:tc>
          <w:tcPr>
            <w:tcW w:w="992" w:type="dxa"/>
            <w:tcBorders>
              <w:bottom w:val="nil"/>
            </w:tcBorders>
            <w:vAlign w:val="center"/>
          </w:tcPr>
          <w:p w14:paraId="5A7584EF"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w:t>
            </w:r>
          </w:p>
        </w:tc>
        <w:tc>
          <w:tcPr>
            <w:tcW w:w="851" w:type="dxa"/>
            <w:tcBorders>
              <w:bottom w:val="nil"/>
            </w:tcBorders>
            <w:vAlign w:val="center"/>
          </w:tcPr>
          <w:p w14:paraId="6979A9AD"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      =200</w:t>
            </w:r>
          </w:p>
        </w:tc>
        <w:tc>
          <w:tcPr>
            <w:tcW w:w="850" w:type="dxa"/>
            <w:tcBorders>
              <w:top w:val="nil"/>
              <w:bottom w:val="nil"/>
            </w:tcBorders>
            <w:vAlign w:val="center"/>
          </w:tcPr>
          <w:p w14:paraId="7B6F3E6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44 0.046</w:t>
            </w:r>
          </w:p>
        </w:tc>
        <w:tc>
          <w:tcPr>
            <w:tcW w:w="851" w:type="dxa"/>
            <w:tcBorders>
              <w:top w:val="nil"/>
              <w:bottom w:val="nil"/>
            </w:tcBorders>
            <w:vAlign w:val="center"/>
          </w:tcPr>
          <w:p w14:paraId="75BA7046" w14:textId="77777777" w:rsidR="001D6C13" w:rsidRPr="001D6C13" w:rsidRDefault="001D6C13" w:rsidP="001D6C13">
            <w:pPr>
              <w:tabs>
                <w:tab w:val="decimal" w:pos="360"/>
              </w:tabs>
              <w:jc w:val="center"/>
              <w:rPr>
                <w:rFonts w:ascii="Calibri" w:hAnsi="Calibri" w:cs="Calibri"/>
                <w:color w:val="000000"/>
                <w:sz w:val="22"/>
                <w:szCs w:val="22"/>
              </w:rPr>
            </w:pPr>
            <w:r w:rsidRPr="001D6C13">
              <w:rPr>
                <w:rFonts w:ascii="Calibri" w:hAnsi="Calibri" w:cs="Calibri"/>
                <w:color w:val="000000"/>
                <w:sz w:val="22"/>
                <w:szCs w:val="22"/>
              </w:rPr>
              <w:t>0.566 0.554</w:t>
            </w:r>
          </w:p>
        </w:tc>
        <w:tc>
          <w:tcPr>
            <w:tcW w:w="1134" w:type="dxa"/>
            <w:tcBorders>
              <w:top w:val="nil"/>
              <w:bottom w:val="nil"/>
            </w:tcBorders>
          </w:tcPr>
          <w:p w14:paraId="0C7232BB"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35    1.86</w:t>
            </w:r>
          </w:p>
        </w:tc>
        <w:tc>
          <w:tcPr>
            <w:tcW w:w="992" w:type="dxa"/>
            <w:gridSpan w:val="2"/>
            <w:tcBorders>
              <w:top w:val="nil"/>
              <w:bottom w:val="nil"/>
            </w:tcBorders>
          </w:tcPr>
          <w:p w14:paraId="1410E8CF"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1687    0.1307</w:t>
            </w:r>
          </w:p>
        </w:tc>
      </w:tr>
      <w:tr w:rsidR="001D6C13" w:rsidRPr="001D6C13" w14:paraId="537B7542" w14:textId="77777777" w:rsidTr="00D9503B">
        <w:tc>
          <w:tcPr>
            <w:tcW w:w="693" w:type="dxa"/>
            <w:gridSpan w:val="2"/>
            <w:vMerge/>
            <w:tcBorders>
              <w:bottom w:val="nil"/>
            </w:tcBorders>
            <w:vAlign w:val="center"/>
          </w:tcPr>
          <w:p w14:paraId="4B206771" w14:textId="77777777" w:rsidR="001D6C13" w:rsidRPr="001D6C13" w:rsidRDefault="001D6C13" w:rsidP="001D6C13">
            <w:pPr>
              <w:jc w:val="center"/>
              <w:rPr>
                <w:rFonts w:ascii="Calibri" w:hAnsi="Calibri"/>
                <w:color w:val="000000"/>
                <w:sz w:val="22"/>
                <w:szCs w:val="22"/>
              </w:rPr>
            </w:pPr>
          </w:p>
        </w:tc>
        <w:tc>
          <w:tcPr>
            <w:tcW w:w="617" w:type="dxa"/>
            <w:tcBorders>
              <w:bottom w:val="nil"/>
            </w:tcBorders>
            <w:noWrap/>
            <w:vAlign w:val="center"/>
          </w:tcPr>
          <w:p w14:paraId="352D4340"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3</w:t>
            </w:r>
          </w:p>
        </w:tc>
        <w:tc>
          <w:tcPr>
            <w:tcW w:w="811" w:type="dxa"/>
            <w:tcBorders>
              <w:bottom w:val="nil"/>
            </w:tcBorders>
            <w:vAlign w:val="center"/>
          </w:tcPr>
          <w:p w14:paraId="2479C8FD"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5</w:t>
            </w:r>
          </w:p>
        </w:tc>
        <w:tc>
          <w:tcPr>
            <w:tcW w:w="890" w:type="dxa"/>
            <w:tcBorders>
              <w:bottom w:val="nil"/>
            </w:tcBorders>
            <w:vAlign w:val="center"/>
          </w:tcPr>
          <w:p w14:paraId="6F206A7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1</w:t>
            </w:r>
          </w:p>
        </w:tc>
        <w:tc>
          <w:tcPr>
            <w:tcW w:w="992" w:type="dxa"/>
            <w:tcBorders>
              <w:bottom w:val="nil"/>
            </w:tcBorders>
            <w:vAlign w:val="center"/>
          </w:tcPr>
          <w:p w14:paraId="49A1989F"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w:t>
            </w:r>
          </w:p>
        </w:tc>
        <w:tc>
          <w:tcPr>
            <w:tcW w:w="851" w:type="dxa"/>
            <w:tcBorders>
              <w:bottom w:val="nil"/>
            </w:tcBorders>
            <w:vAlign w:val="center"/>
          </w:tcPr>
          <w:p w14:paraId="5768DE8E"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69</w:t>
            </w:r>
          </w:p>
        </w:tc>
        <w:tc>
          <w:tcPr>
            <w:tcW w:w="850" w:type="dxa"/>
            <w:tcBorders>
              <w:top w:val="nil"/>
              <w:bottom w:val="nil"/>
            </w:tcBorders>
            <w:vAlign w:val="center"/>
          </w:tcPr>
          <w:p w14:paraId="6D2EE2C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439</w:t>
            </w:r>
          </w:p>
        </w:tc>
        <w:tc>
          <w:tcPr>
            <w:tcW w:w="851" w:type="dxa"/>
            <w:tcBorders>
              <w:top w:val="nil"/>
              <w:bottom w:val="nil"/>
            </w:tcBorders>
            <w:vAlign w:val="center"/>
          </w:tcPr>
          <w:p w14:paraId="3ABEA311"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568</w:t>
            </w:r>
          </w:p>
        </w:tc>
        <w:tc>
          <w:tcPr>
            <w:tcW w:w="1134" w:type="dxa"/>
            <w:tcBorders>
              <w:top w:val="nil"/>
              <w:bottom w:val="nil"/>
            </w:tcBorders>
          </w:tcPr>
          <w:p w14:paraId="3E8294A0"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5.53</w:t>
            </w:r>
          </w:p>
        </w:tc>
        <w:tc>
          <w:tcPr>
            <w:tcW w:w="992" w:type="dxa"/>
            <w:gridSpan w:val="2"/>
            <w:tcBorders>
              <w:top w:val="nil"/>
              <w:bottom w:val="nil"/>
            </w:tcBorders>
          </w:tcPr>
          <w:p w14:paraId="328C829C"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209</w:t>
            </w:r>
          </w:p>
        </w:tc>
      </w:tr>
      <w:tr w:rsidR="001D6C13" w:rsidRPr="001D6C13" w14:paraId="46B72A38" w14:textId="77777777" w:rsidTr="00D9503B">
        <w:tc>
          <w:tcPr>
            <w:tcW w:w="693" w:type="dxa"/>
            <w:gridSpan w:val="2"/>
            <w:vMerge w:val="restart"/>
            <w:tcBorders>
              <w:top w:val="nil"/>
            </w:tcBorders>
            <w:vAlign w:val="center"/>
          </w:tcPr>
          <w:p w14:paraId="424E55F8"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2</w:t>
            </w:r>
          </w:p>
        </w:tc>
        <w:tc>
          <w:tcPr>
            <w:tcW w:w="617" w:type="dxa"/>
            <w:tcBorders>
              <w:top w:val="nil"/>
              <w:bottom w:val="nil"/>
            </w:tcBorders>
            <w:noWrap/>
            <w:vAlign w:val="center"/>
          </w:tcPr>
          <w:p w14:paraId="5244E1A3"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2</w:t>
            </w:r>
          </w:p>
        </w:tc>
        <w:tc>
          <w:tcPr>
            <w:tcW w:w="811" w:type="dxa"/>
            <w:tcBorders>
              <w:top w:val="nil"/>
              <w:bottom w:val="nil"/>
            </w:tcBorders>
            <w:vAlign w:val="center"/>
          </w:tcPr>
          <w:p w14:paraId="3790FC30"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 xml:space="preserve">0.026 0.029 </w:t>
            </w:r>
          </w:p>
        </w:tc>
        <w:tc>
          <w:tcPr>
            <w:tcW w:w="890" w:type="dxa"/>
            <w:tcBorders>
              <w:top w:val="nil"/>
              <w:bottom w:val="nil"/>
            </w:tcBorders>
            <w:vAlign w:val="center"/>
          </w:tcPr>
          <w:p w14:paraId="50278C56"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w:t>
            </w:r>
          </w:p>
        </w:tc>
        <w:tc>
          <w:tcPr>
            <w:tcW w:w="992" w:type="dxa"/>
            <w:tcBorders>
              <w:top w:val="nil"/>
              <w:bottom w:val="nil"/>
            </w:tcBorders>
            <w:vAlign w:val="center"/>
          </w:tcPr>
          <w:p w14:paraId="183FA35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 xml:space="preserve">0.011 0.110 </w:t>
            </w:r>
          </w:p>
        </w:tc>
        <w:tc>
          <w:tcPr>
            <w:tcW w:w="851" w:type="dxa"/>
            <w:tcBorders>
              <w:top w:val="nil"/>
              <w:bottom w:val="nil"/>
            </w:tcBorders>
            <w:vAlign w:val="center"/>
          </w:tcPr>
          <w:p w14:paraId="5C6A5A9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      =200</w:t>
            </w:r>
          </w:p>
        </w:tc>
        <w:tc>
          <w:tcPr>
            <w:tcW w:w="850" w:type="dxa"/>
            <w:tcBorders>
              <w:top w:val="nil"/>
              <w:bottom w:val="nil"/>
            </w:tcBorders>
            <w:vAlign w:val="center"/>
          </w:tcPr>
          <w:p w14:paraId="7721EA61"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 xml:space="preserve">0.148 0.171 </w:t>
            </w:r>
          </w:p>
        </w:tc>
        <w:tc>
          <w:tcPr>
            <w:tcW w:w="851" w:type="dxa"/>
            <w:tcBorders>
              <w:top w:val="nil"/>
              <w:bottom w:val="nil"/>
            </w:tcBorders>
            <w:vAlign w:val="center"/>
          </w:tcPr>
          <w:p w14:paraId="6B298CC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 xml:space="preserve">0.053 0.017 </w:t>
            </w:r>
          </w:p>
        </w:tc>
        <w:tc>
          <w:tcPr>
            <w:tcW w:w="1134" w:type="dxa"/>
            <w:tcBorders>
              <w:top w:val="nil"/>
              <w:bottom w:val="nil"/>
            </w:tcBorders>
          </w:tcPr>
          <w:p w14:paraId="340AFD7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5.73   17.45</w:t>
            </w:r>
          </w:p>
        </w:tc>
        <w:tc>
          <w:tcPr>
            <w:tcW w:w="992" w:type="dxa"/>
            <w:gridSpan w:val="2"/>
            <w:tcBorders>
              <w:top w:val="nil"/>
              <w:bottom w:val="nil"/>
            </w:tcBorders>
          </w:tcPr>
          <w:p w14:paraId="24AAC793"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001    0.0001</w:t>
            </w:r>
          </w:p>
        </w:tc>
      </w:tr>
      <w:tr w:rsidR="001D6C13" w:rsidRPr="001D6C13" w14:paraId="39F06A57" w14:textId="77777777" w:rsidTr="00D9503B">
        <w:tc>
          <w:tcPr>
            <w:tcW w:w="693" w:type="dxa"/>
            <w:gridSpan w:val="2"/>
            <w:vMerge/>
            <w:tcBorders>
              <w:bottom w:val="nil"/>
            </w:tcBorders>
            <w:vAlign w:val="center"/>
          </w:tcPr>
          <w:p w14:paraId="7BDB7BAF" w14:textId="77777777" w:rsidR="001D6C13" w:rsidRPr="001D6C13" w:rsidRDefault="001D6C13" w:rsidP="001D6C13">
            <w:pPr>
              <w:jc w:val="center"/>
              <w:rPr>
                <w:rFonts w:ascii="Calibri" w:hAnsi="Calibri"/>
                <w:color w:val="000000"/>
                <w:sz w:val="22"/>
                <w:szCs w:val="22"/>
              </w:rPr>
            </w:pPr>
          </w:p>
        </w:tc>
        <w:tc>
          <w:tcPr>
            <w:tcW w:w="617" w:type="dxa"/>
            <w:tcBorders>
              <w:top w:val="nil"/>
              <w:bottom w:val="nil"/>
            </w:tcBorders>
            <w:noWrap/>
            <w:vAlign w:val="center"/>
          </w:tcPr>
          <w:p w14:paraId="2E24E482"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3</w:t>
            </w:r>
          </w:p>
        </w:tc>
        <w:tc>
          <w:tcPr>
            <w:tcW w:w="811" w:type="dxa"/>
            <w:tcBorders>
              <w:top w:val="nil"/>
              <w:bottom w:val="nil"/>
            </w:tcBorders>
            <w:vAlign w:val="center"/>
          </w:tcPr>
          <w:p w14:paraId="585F137C"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3</w:t>
            </w:r>
          </w:p>
        </w:tc>
        <w:tc>
          <w:tcPr>
            <w:tcW w:w="890" w:type="dxa"/>
            <w:tcBorders>
              <w:top w:val="nil"/>
              <w:bottom w:val="nil"/>
            </w:tcBorders>
            <w:vAlign w:val="center"/>
          </w:tcPr>
          <w:p w14:paraId="527B681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w:t>
            </w:r>
          </w:p>
        </w:tc>
        <w:tc>
          <w:tcPr>
            <w:tcW w:w="992" w:type="dxa"/>
            <w:tcBorders>
              <w:top w:val="nil"/>
              <w:bottom w:val="nil"/>
            </w:tcBorders>
            <w:vAlign w:val="center"/>
          </w:tcPr>
          <w:p w14:paraId="635537B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1</w:t>
            </w:r>
          </w:p>
        </w:tc>
        <w:tc>
          <w:tcPr>
            <w:tcW w:w="851" w:type="dxa"/>
            <w:tcBorders>
              <w:top w:val="nil"/>
              <w:bottom w:val="nil"/>
            </w:tcBorders>
            <w:vAlign w:val="center"/>
          </w:tcPr>
          <w:p w14:paraId="5747168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78.12</w:t>
            </w:r>
          </w:p>
        </w:tc>
        <w:tc>
          <w:tcPr>
            <w:tcW w:w="850" w:type="dxa"/>
            <w:tcBorders>
              <w:top w:val="nil"/>
              <w:bottom w:val="nil"/>
            </w:tcBorders>
            <w:vAlign w:val="center"/>
          </w:tcPr>
          <w:p w14:paraId="5D38624E"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138</w:t>
            </w:r>
          </w:p>
        </w:tc>
        <w:tc>
          <w:tcPr>
            <w:tcW w:w="851" w:type="dxa"/>
            <w:tcBorders>
              <w:top w:val="nil"/>
              <w:bottom w:val="nil"/>
            </w:tcBorders>
            <w:vAlign w:val="center"/>
          </w:tcPr>
          <w:p w14:paraId="572030B0"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43</w:t>
            </w:r>
          </w:p>
        </w:tc>
        <w:tc>
          <w:tcPr>
            <w:tcW w:w="1134" w:type="dxa"/>
            <w:tcBorders>
              <w:top w:val="nil"/>
              <w:bottom w:val="nil"/>
            </w:tcBorders>
          </w:tcPr>
          <w:p w14:paraId="08F8AE6D"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8.55</w:t>
            </w:r>
          </w:p>
        </w:tc>
        <w:tc>
          <w:tcPr>
            <w:tcW w:w="992" w:type="dxa"/>
            <w:gridSpan w:val="2"/>
            <w:tcBorders>
              <w:top w:val="nil"/>
              <w:bottom w:val="nil"/>
            </w:tcBorders>
          </w:tcPr>
          <w:p w14:paraId="474840F2"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000</w:t>
            </w:r>
          </w:p>
        </w:tc>
      </w:tr>
      <w:tr w:rsidR="001D6C13" w:rsidRPr="001D6C13" w14:paraId="37EB008C" w14:textId="77777777" w:rsidTr="00D9503B">
        <w:tc>
          <w:tcPr>
            <w:tcW w:w="693" w:type="dxa"/>
            <w:gridSpan w:val="2"/>
            <w:vMerge w:val="restart"/>
            <w:tcBorders>
              <w:top w:val="nil"/>
            </w:tcBorders>
            <w:vAlign w:val="center"/>
          </w:tcPr>
          <w:p w14:paraId="572C710F"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3a</w:t>
            </w:r>
          </w:p>
        </w:tc>
        <w:tc>
          <w:tcPr>
            <w:tcW w:w="617" w:type="dxa"/>
            <w:tcBorders>
              <w:top w:val="nil"/>
              <w:bottom w:val="nil"/>
            </w:tcBorders>
            <w:noWrap/>
            <w:vAlign w:val="center"/>
          </w:tcPr>
          <w:p w14:paraId="5EFA240A"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3</w:t>
            </w:r>
          </w:p>
        </w:tc>
        <w:tc>
          <w:tcPr>
            <w:tcW w:w="811" w:type="dxa"/>
            <w:tcBorders>
              <w:top w:val="nil"/>
              <w:bottom w:val="nil"/>
            </w:tcBorders>
            <w:vAlign w:val="center"/>
          </w:tcPr>
          <w:p w14:paraId="3D457A6F"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0 0.038</w:t>
            </w:r>
          </w:p>
        </w:tc>
        <w:tc>
          <w:tcPr>
            <w:tcW w:w="890" w:type="dxa"/>
            <w:tcBorders>
              <w:top w:val="nil"/>
              <w:bottom w:val="nil"/>
            </w:tcBorders>
            <w:vAlign w:val="center"/>
          </w:tcPr>
          <w:p w14:paraId="2D76D642" w14:textId="77777777" w:rsidR="001D6C13" w:rsidRPr="001D6C13" w:rsidRDefault="001D6C13" w:rsidP="001D6C13">
            <w:pPr>
              <w:tabs>
                <w:tab w:val="decimal" w:pos="360"/>
              </w:tabs>
              <w:jc w:val="center"/>
              <w:rPr>
                <w:rFonts w:ascii="Calibri" w:hAnsi="Calibri"/>
                <w:b/>
                <w:color w:val="000000"/>
                <w:sz w:val="22"/>
                <w:szCs w:val="22"/>
              </w:rPr>
            </w:pPr>
            <w:r w:rsidRPr="001D6C13">
              <w:rPr>
                <w:rFonts w:ascii="Calibri" w:hAnsi="Calibri"/>
                <w:color w:val="000000"/>
                <w:sz w:val="22"/>
                <w:szCs w:val="22"/>
              </w:rPr>
              <w:t>0.013 0.020</w:t>
            </w:r>
          </w:p>
        </w:tc>
        <w:tc>
          <w:tcPr>
            <w:tcW w:w="992" w:type="dxa"/>
            <w:tcBorders>
              <w:top w:val="nil"/>
              <w:bottom w:val="nil"/>
            </w:tcBorders>
            <w:vAlign w:val="center"/>
          </w:tcPr>
          <w:p w14:paraId="430664F6"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205 0.863</w:t>
            </w:r>
          </w:p>
        </w:tc>
        <w:tc>
          <w:tcPr>
            <w:tcW w:w="851" w:type="dxa"/>
            <w:tcBorders>
              <w:top w:val="nil"/>
              <w:bottom w:val="nil"/>
            </w:tcBorders>
            <w:vAlign w:val="center"/>
          </w:tcPr>
          <w:p w14:paraId="675C1A0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      =200</w:t>
            </w:r>
          </w:p>
        </w:tc>
        <w:tc>
          <w:tcPr>
            <w:tcW w:w="850" w:type="dxa"/>
            <w:tcBorders>
              <w:top w:val="nil"/>
              <w:bottom w:val="nil"/>
            </w:tcBorders>
            <w:vAlign w:val="center"/>
          </w:tcPr>
          <w:p w14:paraId="535FE852"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9 0.045</w:t>
            </w:r>
          </w:p>
        </w:tc>
        <w:tc>
          <w:tcPr>
            <w:tcW w:w="851" w:type="dxa"/>
            <w:tcBorders>
              <w:top w:val="nil"/>
              <w:bottom w:val="nil"/>
            </w:tcBorders>
            <w:vAlign w:val="center"/>
          </w:tcPr>
          <w:p w14:paraId="216060D7"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584 0.559</w:t>
            </w:r>
          </w:p>
        </w:tc>
        <w:tc>
          <w:tcPr>
            <w:tcW w:w="1134" w:type="dxa"/>
            <w:tcBorders>
              <w:top w:val="nil"/>
              <w:bottom w:val="nil"/>
            </w:tcBorders>
          </w:tcPr>
          <w:p w14:paraId="096FE3C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67    5.20</w:t>
            </w:r>
          </w:p>
        </w:tc>
        <w:tc>
          <w:tcPr>
            <w:tcW w:w="992" w:type="dxa"/>
            <w:gridSpan w:val="2"/>
            <w:tcBorders>
              <w:top w:val="nil"/>
              <w:bottom w:val="nil"/>
            </w:tcBorders>
          </w:tcPr>
          <w:p w14:paraId="24825B08"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1437    0.0246</w:t>
            </w:r>
          </w:p>
        </w:tc>
      </w:tr>
      <w:tr w:rsidR="001D6C13" w:rsidRPr="001D6C13" w14:paraId="19ABB387" w14:textId="77777777" w:rsidTr="00D9503B">
        <w:tc>
          <w:tcPr>
            <w:tcW w:w="693" w:type="dxa"/>
            <w:gridSpan w:val="2"/>
            <w:vMerge/>
            <w:tcBorders>
              <w:bottom w:val="nil"/>
            </w:tcBorders>
            <w:vAlign w:val="center"/>
          </w:tcPr>
          <w:p w14:paraId="4D80CF01" w14:textId="77777777" w:rsidR="001D6C13" w:rsidRPr="001D6C13" w:rsidRDefault="001D6C13" w:rsidP="001D6C13">
            <w:pPr>
              <w:jc w:val="center"/>
              <w:rPr>
                <w:rFonts w:ascii="Calibri" w:hAnsi="Calibri"/>
                <w:color w:val="000000"/>
                <w:sz w:val="22"/>
                <w:szCs w:val="22"/>
              </w:rPr>
            </w:pPr>
          </w:p>
        </w:tc>
        <w:tc>
          <w:tcPr>
            <w:tcW w:w="617" w:type="dxa"/>
            <w:tcBorders>
              <w:top w:val="nil"/>
              <w:bottom w:val="nil"/>
            </w:tcBorders>
            <w:noWrap/>
            <w:vAlign w:val="center"/>
          </w:tcPr>
          <w:p w14:paraId="61923287"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4</w:t>
            </w:r>
          </w:p>
        </w:tc>
        <w:tc>
          <w:tcPr>
            <w:tcW w:w="811" w:type="dxa"/>
            <w:tcBorders>
              <w:top w:val="nil"/>
              <w:bottom w:val="nil"/>
            </w:tcBorders>
            <w:vAlign w:val="center"/>
          </w:tcPr>
          <w:p w14:paraId="40A944B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29</w:t>
            </w:r>
          </w:p>
        </w:tc>
        <w:tc>
          <w:tcPr>
            <w:tcW w:w="890" w:type="dxa"/>
            <w:tcBorders>
              <w:top w:val="nil"/>
              <w:bottom w:val="nil"/>
            </w:tcBorders>
            <w:vAlign w:val="center"/>
          </w:tcPr>
          <w:p w14:paraId="38BE6BB0"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1</w:t>
            </w:r>
          </w:p>
        </w:tc>
        <w:tc>
          <w:tcPr>
            <w:tcW w:w="992" w:type="dxa"/>
            <w:tcBorders>
              <w:top w:val="nil"/>
              <w:bottom w:val="nil"/>
            </w:tcBorders>
            <w:vAlign w:val="center"/>
          </w:tcPr>
          <w:p w14:paraId="7C3609C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059</w:t>
            </w:r>
          </w:p>
        </w:tc>
        <w:tc>
          <w:tcPr>
            <w:tcW w:w="851" w:type="dxa"/>
            <w:tcBorders>
              <w:top w:val="nil"/>
              <w:bottom w:val="nil"/>
            </w:tcBorders>
            <w:vAlign w:val="center"/>
          </w:tcPr>
          <w:p w14:paraId="402275D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79</w:t>
            </w:r>
          </w:p>
        </w:tc>
        <w:tc>
          <w:tcPr>
            <w:tcW w:w="850" w:type="dxa"/>
            <w:tcBorders>
              <w:top w:val="nil"/>
              <w:bottom w:val="nil"/>
            </w:tcBorders>
            <w:vAlign w:val="center"/>
          </w:tcPr>
          <w:p w14:paraId="050F3224"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9</w:t>
            </w:r>
          </w:p>
        </w:tc>
        <w:tc>
          <w:tcPr>
            <w:tcW w:w="851" w:type="dxa"/>
            <w:tcBorders>
              <w:top w:val="nil"/>
              <w:bottom w:val="nil"/>
            </w:tcBorders>
            <w:vAlign w:val="center"/>
          </w:tcPr>
          <w:p w14:paraId="330346AD"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585</w:t>
            </w:r>
          </w:p>
        </w:tc>
        <w:tc>
          <w:tcPr>
            <w:tcW w:w="1134" w:type="dxa"/>
            <w:tcBorders>
              <w:top w:val="nil"/>
              <w:bottom w:val="nil"/>
            </w:tcBorders>
          </w:tcPr>
          <w:p w14:paraId="1FBB2C26"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0.0</w:t>
            </w:r>
          </w:p>
        </w:tc>
        <w:tc>
          <w:tcPr>
            <w:tcW w:w="992" w:type="dxa"/>
            <w:gridSpan w:val="2"/>
            <w:tcBorders>
              <w:top w:val="nil"/>
              <w:bottom w:val="nil"/>
            </w:tcBorders>
          </w:tcPr>
          <w:p w14:paraId="6A99645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022</w:t>
            </w:r>
          </w:p>
        </w:tc>
      </w:tr>
      <w:tr w:rsidR="001D6C13" w:rsidRPr="001D6C13" w14:paraId="01C7F7E5" w14:textId="77777777" w:rsidTr="00D9503B">
        <w:tc>
          <w:tcPr>
            <w:tcW w:w="693" w:type="dxa"/>
            <w:gridSpan w:val="2"/>
            <w:vMerge w:val="restart"/>
            <w:tcBorders>
              <w:top w:val="nil"/>
            </w:tcBorders>
            <w:vAlign w:val="center"/>
          </w:tcPr>
          <w:p w14:paraId="6B130BEC"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3b</w:t>
            </w:r>
          </w:p>
        </w:tc>
        <w:tc>
          <w:tcPr>
            <w:tcW w:w="617" w:type="dxa"/>
            <w:tcBorders>
              <w:top w:val="nil"/>
              <w:bottom w:val="nil"/>
            </w:tcBorders>
            <w:noWrap/>
            <w:vAlign w:val="center"/>
          </w:tcPr>
          <w:p w14:paraId="54BD3A52"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2</w:t>
            </w:r>
          </w:p>
        </w:tc>
        <w:tc>
          <w:tcPr>
            <w:tcW w:w="811" w:type="dxa"/>
            <w:tcBorders>
              <w:top w:val="nil"/>
              <w:bottom w:val="nil"/>
            </w:tcBorders>
            <w:vAlign w:val="center"/>
          </w:tcPr>
          <w:p w14:paraId="7A7330AE"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0 0.038</w:t>
            </w:r>
          </w:p>
        </w:tc>
        <w:tc>
          <w:tcPr>
            <w:tcW w:w="890" w:type="dxa"/>
            <w:tcBorders>
              <w:top w:val="nil"/>
              <w:bottom w:val="nil"/>
            </w:tcBorders>
            <w:vAlign w:val="center"/>
          </w:tcPr>
          <w:p w14:paraId="301F7BB2" w14:textId="77777777" w:rsidR="001D6C13" w:rsidRPr="001D6C13" w:rsidRDefault="001D6C13" w:rsidP="001D6C13">
            <w:pPr>
              <w:tabs>
                <w:tab w:val="decimal" w:pos="360"/>
              </w:tabs>
              <w:jc w:val="center"/>
              <w:rPr>
                <w:rFonts w:ascii="Calibri" w:hAnsi="Calibri"/>
                <w:b/>
                <w:color w:val="000000"/>
                <w:sz w:val="22"/>
                <w:szCs w:val="22"/>
              </w:rPr>
            </w:pPr>
            <w:r w:rsidRPr="001D6C13">
              <w:rPr>
                <w:rFonts w:ascii="Calibri" w:hAnsi="Calibri"/>
                <w:color w:val="000000"/>
                <w:sz w:val="22"/>
                <w:szCs w:val="22"/>
              </w:rPr>
              <w:t>0.011 0.023</w:t>
            </w:r>
          </w:p>
        </w:tc>
        <w:tc>
          <w:tcPr>
            <w:tcW w:w="992" w:type="dxa"/>
            <w:tcBorders>
              <w:top w:val="nil"/>
              <w:bottom w:val="nil"/>
            </w:tcBorders>
            <w:vAlign w:val="center"/>
          </w:tcPr>
          <w:p w14:paraId="42D93880"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w:t>
            </w:r>
            <w:r w:rsidRPr="001D6C13">
              <w:rPr>
                <w:rFonts w:ascii="Calibri" w:hAnsi="Calibri"/>
                <w:b/>
                <w:color w:val="000000"/>
                <w:sz w:val="22"/>
                <w:szCs w:val="22"/>
              </w:rPr>
              <w:t xml:space="preserve"> </w:t>
            </w:r>
            <w:proofErr w:type="spellStart"/>
            <w:r w:rsidRPr="001D6C13">
              <w:rPr>
                <w:rFonts w:ascii="Calibri" w:hAnsi="Calibri"/>
                <w:b/>
                <w:color w:val="000000"/>
                <w:sz w:val="22"/>
                <w:szCs w:val="22"/>
              </w:rPr>
              <w:t>w</w:t>
            </w:r>
            <w:r w:rsidRPr="001D6C13">
              <w:rPr>
                <w:rFonts w:ascii="Calibri" w:hAnsi="Calibri"/>
                <w:b/>
                <w:color w:val="000000"/>
                <w:sz w:val="22"/>
                <w:szCs w:val="22"/>
                <w:vertAlign w:val="subscript"/>
              </w:rPr>
              <w:t>TT</w:t>
            </w:r>
            <w:proofErr w:type="spellEnd"/>
          </w:p>
        </w:tc>
        <w:tc>
          <w:tcPr>
            <w:tcW w:w="851" w:type="dxa"/>
            <w:tcBorders>
              <w:top w:val="nil"/>
              <w:bottom w:val="nil"/>
            </w:tcBorders>
            <w:vAlign w:val="center"/>
          </w:tcPr>
          <w:p w14:paraId="2259625D"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2      =200</w:t>
            </w:r>
          </w:p>
        </w:tc>
        <w:tc>
          <w:tcPr>
            <w:tcW w:w="850" w:type="dxa"/>
            <w:tcBorders>
              <w:top w:val="nil"/>
              <w:bottom w:val="nil"/>
            </w:tcBorders>
            <w:vAlign w:val="center"/>
          </w:tcPr>
          <w:p w14:paraId="5A1F57C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9 0.045</w:t>
            </w:r>
          </w:p>
        </w:tc>
        <w:tc>
          <w:tcPr>
            <w:tcW w:w="851" w:type="dxa"/>
            <w:tcBorders>
              <w:top w:val="nil"/>
              <w:bottom w:val="nil"/>
            </w:tcBorders>
            <w:vAlign w:val="center"/>
          </w:tcPr>
          <w:p w14:paraId="7F77973A"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585 0.559</w:t>
            </w:r>
          </w:p>
        </w:tc>
        <w:tc>
          <w:tcPr>
            <w:tcW w:w="1134" w:type="dxa"/>
            <w:tcBorders>
              <w:top w:val="nil"/>
              <w:bottom w:val="nil"/>
            </w:tcBorders>
          </w:tcPr>
          <w:p w14:paraId="29F18AC7"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 xml:space="preserve">0          1.53        </w:t>
            </w:r>
          </w:p>
        </w:tc>
        <w:tc>
          <w:tcPr>
            <w:tcW w:w="992" w:type="dxa"/>
            <w:gridSpan w:val="2"/>
            <w:tcBorders>
              <w:top w:val="nil"/>
              <w:bottom w:val="nil"/>
            </w:tcBorders>
          </w:tcPr>
          <w:p w14:paraId="3265ADC4"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3313    0.1542</w:t>
            </w:r>
          </w:p>
        </w:tc>
      </w:tr>
      <w:tr w:rsidR="001D6C13" w:rsidRPr="001D6C13" w14:paraId="3CF6EDF2" w14:textId="77777777" w:rsidTr="00D9503B">
        <w:trPr>
          <w:cnfStyle w:val="010000000000" w:firstRow="0" w:lastRow="1" w:firstColumn="0" w:lastColumn="0" w:oddVBand="0" w:evenVBand="0" w:oddHBand="0" w:evenHBand="0" w:firstRowFirstColumn="0" w:firstRowLastColumn="0" w:lastRowFirstColumn="0" w:lastRowLastColumn="0"/>
        </w:trPr>
        <w:tc>
          <w:tcPr>
            <w:tcW w:w="693" w:type="dxa"/>
            <w:gridSpan w:val="2"/>
            <w:vMerge/>
            <w:tcBorders>
              <w:bottom w:val="nil"/>
            </w:tcBorders>
            <w:vAlign w:val="center"/>
          </w:tcPr>
          <w:p w14:paraId="6F7DCECD" w14:textId="77777777" w:rsidR="001D6C13" w:rsidRPr="001D6C13" w:rsidRDefault="001D6C13" w:rsidP="001D6C13">
            <w:pPr>
              <w:jc w:val="center"/>
              <w:rPr>
                <w:rFonts w:ascii="Calibri" w:hAnsi="Calibri"/>
                <w:color w:val="000000"/>
                <w:sz w:val="22"/>
                <w:szCs w:val="22"/>
              </w:rPr>
            </w:pPr>
          </w:p>
        </w:tc>
        <w:tc>
          <w:tcPr>
            <w:tcW w:w="617" w:type="dxa"/>
            <w:tcBorders>
              <w:top w:val="nil"/>
              <w:bottom w:val="nil"/>
            </w:tcBorders>
            <w:noWrap/>
            <w:vAlign w:val="center"/>
          </w:tcPr>
          <w:p w14:paraId="48737AAC" w14:textId="77777777" w:rsidR="001D6C13" w:rsidRPr="001D6C13" w:rsidRDefault="001D6C13" w:rsidP="001D6C13">
            <w:pPr>
              <w:jc w:val="center"/>
              <w:rPr>
                <w:rFonts w:ascii="Calibri" w:hAnsi="Calibri"/>
                <w:color w:val="000000"/>
                <w:sz w:val="22"/>
                <w:szCs w:val="22"/>
              </w:rPr>
            </w:pPr>
            <w:r w:rsidRPr="001D6C13">
              <w:rPr>
                <w:rFonts w:ascii="Calibri" w:hAnsi="Calibri"/>
                <w:color w:val="000000"/>
                <w:sz w:val="22"/>
                <w:szCs w:val="22"/>
              </w:rPr>
              <w:t>3</w:t>
            </w:r>
          </w:p>
        </w:tc>
        <w:tc>
          <w:tcPr>
            <w:tcW w:w="811" w:type="dxa"/>
            <w:tcBorders>
              <w:top w:val="nil"/>
              <w:bottom w:val="nil"/>
            </w:tcBorders>
            <w:vAlign w:val="center"/>
          </w:tcPr>
          <w:p w14:paraId="1135EE21"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28</w:t>
            </w:r>
          </w:p>
        </w:tc>
        <w:tc>
          <w:tcPr>
            <w:tcW w:w="890" w:type="dxa"/>
            <w:tcBorders>
              <w:top w:val="nil"/>
              <w:bottom w:val="nil"/>
            </w:tcBorders>
            <w:vAlign w:val="center"/>
          </w:tcPr>
          <w:p w14:paraId="5CFD3311"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10</w:t>
            </w:r>
          </w:p>
        </w:tc>
        <w:tc>
          <w:tcPr>
            <w:tcW w:w="992" w:type="dxa"/>
            <w:tcBorders>
              <w:top w:val="nil"/>
              <w:bottom w:val="nil"/>
            </w:tcBorders>
            <w:vAlign w:val="center"/>
          </w:tcPr>
          <w:p w14:paraId="789CED29"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 xml:space="preserve">=1- </w:t>
            </w:r>
            <w:proofErr w:type="spellStart"/>
            <w:r w:rsidRPr="001D6C13">
              <w:rPr>
                <w:rFonts w:ascii="Calibri" w:hAnsi="Calibri"/>
                <w:color w:val="000000"/>
                <w:sz w:val="22"/>
                <w:szCs w:val="22"/>
              </w:rPr>
              <w:t>w</w:t>
            </w:r>
            <w:r w:rsidRPr="001D6C13">
              <w:rPr>
                <w:rFonts w:ascii="Calibri" w:hAnsi="Calibri"/>
                <w:color w:val="000000"/>
                <w:sz w:val="22"/>
                <w:szCs w:val="22"/>
                <w:vertAlign w:val="subscript"/>
              </w:rPr>
              <w:t>TT</w:t>
            </w:r>
            <w:proofErr w:type="spellEnd"/>
          </w:p>
        </w:tc>
        <w:tc>
          <w:tcPr>
            <w:tcW w:w="851" w:type="dxa"/>
            <w:tcBorders>
              <w:top w:val="nil"/>
              <w:bottom w:val="nil"/>
            </w:tcBorders>
            <w:vAlign w:val="center"/>
          </w:tcPr>
          <w:p w14:paraId="374343DE"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1.79</w:t>
            </w:r>
          </w:p>
        </w:tc>
        <w:tc>
          <w:tcPr>
            <w:tcW w:w="850" w:type="dxa"/>
            <w:tcBorders>
              <w:top w:val="nil"/>
              <w:bottom w:val="nil"/>
            </w:tcBorders>
            <w:vAlign w:val="center"/>
          </w:tcPr>
          <w:p w14:paraId="2A8F6CCC"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39</w:t>
            </w:r>
          </w:p>
        </w:tc>
        <w:tc>
          <w:tcPr>
            <w:tcW w:w="851" w:type="dxa"/>
            <w:tcBorders>
              <w:top w:val="nil"/>
              <w:bottom w:val="nil"/>
            </w:tcBorders>
            <w:vAlign w:val="center"/>
          </w:tcPr>
          <w:p w14:paraId="5B4D9D1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585</w:t>
            </w:r>
          </w:p>
        </w:tc>
        <w:tc>
          <w:tcPr>
            <w:tcW w:w="1134" w:type="dxa"/>
            <w:tcBorders>
              <w:top w:val="nil"/>
              <w:bottom w:val="nil"/>
            </w:tcBorders>
          </w:tcPr>
          <w:p w14:paraId="4B9019B3"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5.29</w:t>
            </w:r>
          </w:p>
        </w:tc>
        <w:tc>
          <w:tcPr>
            <w:tcW w:w="992" w:type="dxa"/>
            <w:gridSpan w:val="2"/>
            <w:tcBorders>
              <w:top w:val="nil"/>
              <w:bottom w:val="nil"/>
            </w:tcBorders>
          </w:tcPr>
          <w:p w14:paraId="7236D785" w14:textId="77777777" w:rsidR="001D6C13" w:rsidRPr="001D6C13" w:rsidRDefault="001D6C13" w:rsidP="001D6C13">
            <w:pPr>
              <w:tabs>
                <w:tab w:val="decimal" w:pos="360"/>
              </w:tabs>
              <w:jc w:val="center"/>
              <w:rPr>
                <w:rFonts w:ascii="Calibri" w:hAnsi="Calibri"/>
                <w:color w:val="000000"/>
                <w:sz w:val="22"/>
                <w:szCs w:val="22"/>
              </w:rPr>
            </w:pPr>
            <w:r w:rsidRPr="001D6C13">
              <w:rPr>
                <w:rFonts w:ascii="Calibri" w:hAnsi="Calibri"/>
                <w:color w:val="000000"/>
                <w:sz w:val="22"/>
                <w:szCs w:val="22"/>
              </w:rPr>
              <w:t>0.0235</w:t>
            </w:r>
          </w:p>
        </w:tc>
      </w:tr>
    </w:tbl>
    <w:p w14:paraId="681334A7" w14:textId="77777777" w:rsidR="001D6C13" w:rsidRPr="001D6C13" w:rsidRDefault="001D6C13" w:rsidP="001D6C13">
      <w:pPr>
        <w:spacing w:after="200" w:line="276" w:lineRule="auto"/>
        <w:rPr>
          <w:rFonts w:ascii="Calibri" w:eastAsia="Calibri" w:hAnsi="Calibri"/>
          <w:sz w:val="22"/>
          <w:szCs w:val="22"/>
        </w:rPr>
      </w:pPr>
    </w:p>
    <w:p w14:paraId="43D7DF68" w14:textId="77777777" w:rsidR="001D6C13" w:rsidRPr="001D6C13" w:rsidRDefault="001D6C13" w:rsidP="001D6C13">
      <w:pPr>
        <w:spacing w:after="200" w:line="276" w:lineRule="auto"/>
        <w:rPr>
          <w:rFonts w:ascii="Calibri" w:eastAsia="Calibri" w:hAnsi="Calibri"/>
          <w:sz w:val="22"/>
          <w:szCs w:val="22"/>
        </w:rPr>
      </w:pPr>
    </w:p>
    <w:p w14:paraId="4BA27278" w14:textId="77777777" w:rsidR="001D6C13" w:rsidRPr="001D6C13" w:rsidRDefault="001D6C13" w:rsidP="001D6C13">
      <w:pPr>
        <w:spacing w:after="200" w:line="276" w:lineRule="auto"/>
        <w:rPr>
          <w:rFonts w:ascii="Calibri" w:eastAsia="Calibri" w:hAnsi="Calibri"/>
          <w:sz w:val="22"/>
          <w:szCs w:val="22"/>
        </w:rPr>
      </w:pPr>
    </w:p>
    <w:p w14:paraId="675EA915" w14:textId="77777777" w:rsidR="001D6C13" w:rsidRDefault="001D6C13" w:rsidP="001C3882"/>
    <w:p w14:paraId="0AA64556" w14:textId="77777777" w:rsidR="001D6C13" w:rsidRDefault="001D6C13" w:rsidP="001C3882"/>
    <w:p w14:paraId="42B65BAD" w14:textId="0C67F171" w:rsidR="001C3882" w:rsidRDefault="001C3882" w:rsidP="001C3882">
      <w:r>
        <w:lastRenderedPageBreak/>
        <w:t>To find the best-fitting parameter values, the mean square error between the SSVEP-derived attentional effects and the predicted attentional enhancement (</w:t>
      </w:r>
      <w:proofErr w:type="spellStart"/>
      <w:r>
        <w:t>Eq</w:t>
      </w:r>
      <w:proofErr w:type="spellEnd"/>
      <w:r>
        <w:t xml:space="preserve"> 3) is calculated for each observer. The objective function minimises the overall mean square error (over all subjects) using </w:t>
      </w:r>
      <w:r w:rsidRPr="000D2E37">
        <w:t>unconstrained nonl</w:t>
      </w:r>
      <w:r>
        <w:t>inear minimization (</w:t>
      </w:r>
      <w:proofErr w:type="spellStart"/>
      <w:r>
        <w:t>Nelder</w:t>
      </w:r>
      <w:proofErr w:type="spellEnd"/>
      <w:r>
        <w:t>-Mead; function ‘</w:t>
      </w:r>
      <w:proofErr w:type="spellStart"/>
      <w:r>
        <w:t>fminsearch</w:t>
      </w:r>
      <w:proofErr w:type="spellEnd"/>
      <w:r>
        <w:t xml:space="preserve">’, </w:t>
      </w:r>
      <w:proofErr w:type="spellStart"/>
      <w:r>
        <w:t>Matlab</w:t>
      </w:r>
      <w:proofErr w:type="spellEnd"/>
      <w:r>
        <w:t>®). To evaluate the goodness of the fit, 95% confidence intervals were bootstrapped (function ‘</w:t>
      </w:r>
      <w:proofErr w:type="spellStart"/>
      <w:r>
        <w:t>bootci</w:t>
      </w:r>
      <w:proofErr w:type="spellEnd"/>
      <w:r>
        <w:t xml:space="preserve">’, </w:t>
      </w:r>
      <w:proofErr w:type="spellStart"/>
      <w:r>
        <w:t>Matlab</w:t>
      </w:r>
      <w:proofErr w:type="spellEnd"/>
      <w:r>
        <w:t xml:space="preserve">®; number of samples: 10000). </w:t>
      </w:r>
    </w:p>
    <w:p w14:paraId="37764F3C" w14:textId="2168D2A3" w:rsidR="001F6AFF" w:rsidRDefault="001C3882" w:rsidP="00CD49DB">
      <w:r w:rsidRPr="0077788D">
        <w:rPr>
          <w:i/>
        </w:rPr>
        <w:t>Model evaluation.</w:t>
      </w:r>
      <w:r>
        <w:t xml:space="preserve"> To evaluate the </w:t>
      </w:r>
      <w:r w:rsidR="00806A99">
        <w:t xml:space="preserve">relative </w:t>
      </w:r>
      <w:r>
        <w:t xml:space="preserve">importance of the model components (Eq. 3), nested models were tested. </w:t>
      </w:r>
      <w:r w:rsidR="00A553DC">
        <w:t>Model 1 is based on Eq. 1</w:t>
      </w:r>
      <w:r w:rsidR="00B61ADD">
        <w:t xml:space="preserve"> and </w:t>
      </w:r>
      <w:r w:rsidR="00A553DC">
        <w:t xml:space="preserve">only includes target proximity, that is, </w:t>
      </w:r>
      <w:proofErr w:type="spellStart"/>
      <w:r w:rsidR="00A553DC" w:rsidRPr="00A70ACC">
        <w:rPr>
          <w:color w:val="000000" w:themeColor="text1"/>
        </w:rPr>
        <w:t>w</w:t>
      </w:r>
      <w:r w:rsidR="00A553DC" w:rsidRPr="00A70ACC">
        <w:rPr>
          <w:color w:val="000000" w:themeColor="text1"/>
          <w:vertAlign w:val="subscript"/>
        </w:rPr>
        <w:t>TD</w:t>
      </w:r>
      <w:proofErr w:type="spellEnd"/>
      <w:r w:rsidR="00A553DC">
        <w:t xml:space="preserve"> is set to zero. </w:t>
      </w:r>
      <w:r w:rsidR="00F36CB3">
        <w:t>M</w:t>
      </w:r>
      <w:r w:rsidR="00B61ADD">
        <w:t>odel 2 is based on Eq. 2 and only includes target-distractor distance</w:t>
      </w:r>
      <w:r w:rsidR="00A553DC">
        <w:t xml:space="preserve">, that </w:t>
      </w:r>
      <w:proofErr w:type="gramStart"/>
      <w:r w:rsidR="00A553DC">
        <w:t xml:space="preserve">is, </w:t>
      </w:r>
      <w:r w:rsidR="00A553DC" w:rsidRPr="00A553DC">
        <w:rPr>
          <w:color w:val="000000" w:themeColor="text1"/>
        </w:rPr>
        <w:t xml:space="preserve"> </w:t>
      </w:r>
      <w:proofErr w:type="spellStart"/>
      <w:r w:rsidR="00A553DC" w:rsidRPr="00A70ACC">
        <w:rPr>
          <w:color w:val="000000" w:themeColor="text1"/>
        </w:rPr>
        <w:t>w</w:t>
      </w:r>
      <w:r w:rsidR="00A553DC" w:rsidRPr="00A70ACC">
        <w:rPr>
          <w:color w:val="000000" w:themeColor="text1"/>
          <w:vertAlign w:val="subscript"/>
        </w:rPr>
        <w:t>TT</w:t>
      </w:r>
      <w:proofErr w:type="spellEnd"/>
      <w:proofErr w:type="gramEnd"/>
      <w:r w:rsidR="00A553DC">
        <w:rPr>
          <w:color w:val="000000" w:themeColor="text1"/>
          <w:vertAlign w:val="subscript"/>
        </w:rPr>
        <w:t xml:space="preserve"> </w:t>
      </w:r>
      <w:r w:rsidR="00A553DC">
        <w:t xml:space="preserve">is set to zero. </w:t>
      </w:r>
      <w:r w:rsidR="00F36CB3">
        <w:t>M</w:t>
      </w:r>
      <w:r w:rsidR="00B61ADD">
        <w:t>odel</w:t>
      </w:r>
      <w:r w:rsidR="00FB71F9">
        <w:t>s</w:t>
      </w:r>
      <w:r w:rsidR="00B61ADD">
        <w:t xml:space="preserve"> 3</w:t>
      </w:r>
      <w:r w:rsidR="00FB71F9">
        <w:t>a and 3b</w:t>
      </w:r>
      <w:r w:rsidR="00B61ADD">
        <w:t xml:space="preserve"> </w:t>
      </w:r>
      <w:r w:rsidR="00FB71F9">
        <w:t>are</w:t>
      </w:r>
      <w:r w:rsidR="00B61ADD">
        <w:t xml:space="preserve"> the full model based on Eq. 3 and include both factors. </w:t>
      </w:r>
      <w:r>
        <w:t xml:space="preserve">In the most general model (model </w:t>
      </w:r>
      <w:r w:rsidR="00FB71F9">
        <w:t>3a</w:t>
      </w:r>
      <w:r>
        <w:t xml:space="preserve">), both weight factors, </w:t>
      </w:r>
      <w:proofErr w:type="spellStart"/>
      <w:r w:rsidRPr="00A70ACC">
        <w:rPr>
          <w:color w:val="000000" w:themeColor="text1"/>
        </w:rPr>
        <w:t>w</w:t>
      </w:r>
      <w:r w:rsidRPr="00A70ACC">
        <w:rPr>
          <w:color w:val="000000" w:themeColor="text1"/>
          <w:vertAlign w:val="subscript"/>
        </w:rPr>
        <w:t>TT</w:t>
      </w:r>
      <w:proofErr w:type="spellEnd"/>
      <w:r w:rsidRPr="00A70ACC">
        <w:rPr>
          <w:color w:val="000000" w:themeColor="text1"/>
        </w:rPr>
        <w:t xml:space="preserve"> and </w:t>
      </w:r>
      <w:proofErr w:type="spellStart"/>
      <w:r w:rsidRPr="00A70ACC">
        <w:rPr>
          <w:color w:val="000000" w:themeColor="text1"/>
        </w:rPr>
        <w:t>w</w:t>
      </w:r>
      <w:r w:rsidRPr="00A70ACC">
        <w:rPr>
          <w:color w:val="000000" w:themeColor="text1"/>
          <w:vertAlign w:val="subscript"/>
        </w:rPr>
        <w:t>TD</w:t>
      </w:r>
      <w:proofErr w:type="spellEnd"/>
      <w:r>
        <w:t>, were free parameters</w:t>
      </w:r>
      <w:r w:rsidR="001027EF">
        <w:t xml:space="preserve">, in addition </w:t>
      </w:r>
      <w:r w:rsidR="00CE416A">
        <w:t xml:space="preserve">to </w:t>
      </w:r>
      <w:r w:rsidR="001027EF">
        <w:t xml:space="preserve">the scaling factor (s) and the summation coefficient (p). </w:t>
      </w:r>
      <w:r w:rsidR="002C67B6">
        <w:t xml:space="preserve"> The goodness of the model fit is reflected in the residual errors (RSS, table 2) and </w:t>
      </w:r>
      <w:r w:rsidR="00300D0A">
        <w:t xml:space="preserve">the </w:t>
      </w:r>
      <w:r w:rsidR="0006681E" w:rsidRPr="0006681E">
        <w:t>Ak</w:t>
      </w:r>
      <w:r w:rsidR="0006681E">
        <w:t xml:space="preserve">aike Information Criterion (AIC; </w:t>
      </w:r>
      <w:r w:rsidR="00F961CA">
        <w:fldChar w:fldCharType="begin"/>
      </w:r>
      <w:r w:rsidR="003353C5">
        <w:instrText xml:space="preserve"> ADDIN EN.CITE &lt;EndNote&gt;&lt;Cite&gt;&lt;Author&gt;Burnham&lt;/Author&gt;&lt;Year&gt;2002&lt;/Year&gt;&lt;RecNum&gt;3353&lt;/RecNum&gt;&lt;DisplayText&gt;Burnham and Anderson, 2002&lt;/DisplayText&gt;&lt;record&gt;&lt;rec-number&gt;3353&lt;/rec-number&gt;&lt;foreign-keys&gt;&lt;key app="EN" db-id="ztt92apvszw908exawbvs9psvtxzv0papaza" timestamp="1518370471"&gt;3353&lt;/key&gt;&lt;/foreign-keys&gt;&lt;ref-type name="Book"&gt;6&lt;/ref-type&gt;&lt;contributors&gt;&lt;authors&gt;&lt;author&gt;Burnham, K.P.&lt;/author&gt;&lt;author&gt;Anderson, D.R.&lt;/author&gt;&lt;/authors&gt;&lt;/contributors&gt;&lt;titles&gt;&lt;title&gt;Model selection and multimodel inference: a practical information-theoretic approach. &lt;/title&gt;&lt;/titles&gt;&lt;dates&gt;&lt;year&gt;2002&lt;/year&gt;&lt;/dates&gt;&lt;pub-location&gt;New York&lt;/pub-location&gt;&lt;publisher&gt;Springer&lt;/publisher&gt;&lt;urls&gt;&lt;/urls&gt;&lt;/record&gt;&lt;/Cite&gt;&lt;/EndNote&gt;</w:instrText>
      </w:r>
      <w:r w:rsidR="00F961CA">
        <w:fldChar w:fldCharType="separate"/>
      </w:r>
      <w:r w:rsidR="003353C5">
        <w:rPr>
          <w:noProof/>
        </w:rPr>
        <w:t>Burnham and Anderson, 2002</w:t>
      </w:r>
      <w:r w:rsidR="00F961CA">
        <w:fldChar w:fldCharType="end"/>
      </w:r>
      <w:r w:rsidR="00300D0A">
        <w:t xml:space="preserve">) with the latter taking into the account the number of free parameters. </w:t>
      </w:r>
      <w:r w:rsidR="00CD49DB">
        <w:rPr>
          <w:rFonts w:ascii="Symbol" w:hAnsi="Symbol"/>
        </w:rPr>
        <w:t></w:t>
      </w:r>
      <w:r w:rsidR="00CD49DB">
        <w:t xml:space="preserve">AIC </w:t>
      </w:r>
      <w:r w:rsidR="0006681E">
        <w:t>(2</w:t>
      </w:r>
      <w:r w:rsidR="0006681E" w:rsidRPr="0006681E">
        <w:rPr>
          <w:vertAlign w:val="superscript"/>
        </w:rPr>
        <w:t>nd</w:t>
      </w:r>
      <w:r w:rsidR="0006681E">
        <w:t xml:space="preserve"> last column) indicates the</w:t>
      </w:r>
      <w:r w:rsidR="00826A80">
        <w:t xml:space="preserve"> difference in AIC value between each of the candidate models and the best model. </w:t>
      </w:r>
      <w:r w:rsidR="006624E0">
        <w:t xml:space="preserve">The AIC weight </w:t>
      </w:r>
      <w:r w:rsidR="001A1D69">
        <w:t xml:space="preserve">(last column) </w:t>
      </w:r>
      <w:r w:rsidR="006624E0">
        <w:t>is the likelihood for a particular candidate model to be the best model</w:t>
      </w:r>
      <w:r w:rsidR="00902AC9">
        <w:t xml:space="preserve"> amongst all models considered</w:t>
      </w:r>
      <w:r w:rsidR="006624E0">
        <w:t xml:space="preserve"> for a given data set.</w:t>
      </w:r>
      <w:r w:rsidR="00047805">
        <w:t xml:space="preserve"> </w:t>
      </w:r>
      <w:r w:rsidR="001F6AFF">
        <w:t>In both experiments, t</w:t>
      </w:r>
      <w:r w:rsidR="00047805">
        <w:t xml:space="preserve">he best model </w:t>
      </w:r>
      <w:r w:rsidR="005D3191">
        <w:t>is M</w:t>
      </w:r>
      <w:r w:rsidR="00CD49DB">
        <w:t>odel 3b (</w:t>
      </w:r>
      <w:r w:rsidR="00CD49DB">
        <w:rPr>
          <w:rFonts w:ascii="Symbol" w:hAnsi="Symbol"/>
        </w:rPr>
        <w:t></w:t>
      </w:r>
      <w:r w:rsidR="00CD49DB">
        <w:t>AIC is by definition 0 for the best model).</w:t>
      </w:r>
    </w:p>
    <w:p w14:paraId="60AB2DEB" w14:textId="08D59C24" w:rsidR="001F6AFF" w:rsidRDefault="00BE6C30" w:rsidP="000107F8">
      <w:pPr>
        <w:ind w:firstLine="720"/>
      </w:pPr>
      <w:r>
        <w:t xml:space="preserve">Initially, all models were fit with </w:t>
      </w:r>
      <w:r w:rsidRPr="00BE6C30">
        <w:rPr>
          <w:i/>
        </w:rPr>
        <w:t>p</w:t>
      </w:r>
      <w:r>
        <w:t xml:space="preserve"> as a free parameter. </w:t>
      </w:r>
      <w:r w:rsidR="00F06F0D">
        <w:t>Since the data did not sufficiently constrain the value of p</w:t>
      </w:r>
      <w:r w:rsidR="004F6253">
        <w:t xml:space="preserve">, </w:t>
      </w:r>
      <w:r w:rsidR="00F06F0D">
        <w:t xml:space="preserve">it was subsequently fixed to p = 2 (i.e. Euclidean distance in colour space; row 1 within each model) or p=200 (converging to maximum rule; </w:t>
      </w:r>
      <w:r w:rsidR="00F06F0D">
        <w:lastRenderedPageBreak/>
        <w:t xml:space="preserve">row 2 within each model). </w:t>
      </w:r>
      <w:r w:rsidR="002C67B6">
        <w:t>When p was estimated (row 3</w:t>
      </w:r>
      <w:r w:rsidR="004F6253">
        <w:t xml:space="preserve"> within each model</w:t>
      </w:r>
      <w:r w:rsidR="002C67B6">
        <w:t>), the residual error (RSS) did not decrease, but the</w:t>
      </w:r>
      <w:r w:rsidR="004F6253">
        <w:t xml:space="preserve"> AIC value is larger since an additional parameter is fitted. </w:t>
      </w:r>
      <w:r w:rsidR="001F6AFF">
        <w:t>For Experiment 1, the best model is Model 3b with p fixed at 200 (</w:t>
      </w:r>
      <w:r w:rsidR="001F6AFF">
        <w:rPr>
          <w:rFonts w:ascii="Symbol" w:hAnsi="Symbol"/>
        </w:rPr>
        <w:t></w:t>
      </w:r>
      <w:r w:rsidR="001F6AFF">
        <w:t xml:space="preserve">AIC is by definition 0 for the best model); for Experiment 2, the best model is </w:t>
      </w:r>
      <w:r w:rsidR="00EC2D01">
        <w:t>also M</w:t>
      </w:r>
      <w:r w:rsidR="001F6AFF">
        <w:t xml:space="preserve">odel 3b with p fixed at 2. </w:t>
      </w:r>
    </w:p>
    <w:p w14:paraId="061E0D2D" w14:textId="4A226E5D" w:rsidR="00F06F0D" w:rsidRDefault="00EC2D01" w:rsidP="00F06F0D">
      <w:r>
        <w:t xml:space="preserve">Model 2 which assumes that attentional enhancement is accounted for solely by the distance between target and distractors </w:t>
      </w:r>
      <w:r w:rsidR="00381CD3">
        <w:t>can be excluded since the</w:t>
      </w:r>
      <w:r w:rsidR="00237730">
        <w:t xml:space="preserve"> </w:t>
      </w:r>
      <w:r w:rsidR="007A75F2" w:rsidRPr="007A75F2">
        <w:rPr>
          <w:rFonts w:ascii="Symbol" w:hAnsi="Symbol"/>
        </w:rPr>
        <w:t></w:t>
      </w:r>
      <w:r w:rsidR="0043176C">
        <w:t>AIC</w:t>
      </w:r>
      <w:r w:rsidR="007A75F2">
        <w:t>s</w:t>
      </w:r>
      <w:r w:rsidR="0043176C">
        <w:t xml:space="preserve"> are</w:t>
      </w:r>
      <w:r w:rsidR="007A75F2">
        <w:t xml:space="preserve"> well above 20 (for exp</w:t>
      </w:r>
      <w:r w:rsidR="00E85F74">
        <w:t xml:space="preserve">eriment </w:t>
      </w:r>
      <w:r w:rsidR="007A75F2">
        <w:t>1) and above 10 (for exp</w:t>
      </w:r>
      <w:r w:rsidR="00E85F74">
        <w:t xml:space="preserve">eriment </w:t>
      </w:r>
      <w:r w:rsidR="007A75F2">
        <w:t xml:space="preserve">2); models with </w:t>
      </w:r>
      <w:r w:rsidR="007A75F2" w:rsidRPr="007A75F2">
        <w:rPr>
          <w:rFonts w:ascii="Symbol" w:hAnsi="Symbol"/>
        </w:rPr>
        <w:t></w:t>
      </w:r>
      <w:r w:rsidR="007A75F2">
        <w:t>AICs above 10 are considered as unlikely in comparison to the best model (</w:t>
      </w:r>
      <w:r w:rsidR="00F961CA">
        <w:fldChar w:fldCharType="begin"/>
      </w:r>
      <w:r w:rsidR="003353C5">
        <w:instrText xml:space="preserve"> ADDIN EN.CITE &lt;EndNote&gt;&lt;Cite&gt;&lt;Author&gt;Burnham&lt;/Author&gt;&lt;Year&gt;2002&lt;/Year&gt;&lt;RecNum&gt;3353&lt;/RecNum&gt;&lt;DisplayText&gt;Burnham and Anderson, 2002&lt;/DisplayText&gt;&lt;record&gt;&lt;rec-number&gt;3353&lt;/rec-number&gt;&lt;foreign-keys&gt;&lt;key app="EN" db-id="ztt92apvszw908exawbvs9psvtxzv0papaza" timestamp="1518370471"&gt;3353&lt;/key&gt;&lt;/foreign-keys&gt;&lt;ref-type name="Book"&gt;6&lt;/ref-type&gt;&lt;contributors&gt;&lt;authors&gt;&lt;author&gt;Burnham, K.P.&lt;/author&gt;&lt;author&gt;Anderson, D.R.&lt;/author&gt;&lt;/authors&gt;&lt;/contributors&gt;&lt;titles&gt;&lt;title&gt;Model selection and multimodel inference: a practical information-theoretic approach. &lt;/title&gt;&lt;/titles&gt;&lt;dates&gt;&lt;year&gt;2002&lt;/year&gt;&lt;/dates&gt;&lt;pub-location&gt;New York&lt;/pub-location&gt;&lt;publisher&gt;Springer&lt;/publisher&gt;&lt;urls&gt;&lt;/urls&gt;&lt;/record&gt;&lt;/Cite&gt;&lt;/EndNote&gt;</w:instrText>
      </w:r>
      <w:r w:rsidR="00F961CA">
        <w:fldChar w:fldCharType="separate"/>
      </w:r>
      <w:r w:rsidR="003353C5">
        <w:rPr>
          <w:noProof/>
        </w:rPr>
        <w:t>Burnham and Anderson, 2002</w:t>
      </w:r>
      <w:r w:rsidR="00F961CA">
        <w:fldChar w:fldCharType="end"/>
      </w:r>
      <w:r w:rsidR="007A75F2">
        <w:t xml:space="preserve">). </w:t>
      </w:r>
    </w:p>
    <w:p w14:paraId="73E173E1" w14:textId="480F0511" w:rsidR="00A61940" w:rsidRDefault="00A61940" w:rsidP="000107F8">
      <w:pPr>
        <w:ind w:firstLine="720"/>
      </w:pPr>
      <w:r>
        <w:t>Model 1 which only takes into account the target proximity has substantial support, in particular for exp</w:t>
      </w:r>
      <w:r w:rsidR="00E85F74">
        <w:t xml:space="preserve">eriment </w:t>
      </w:r>
      <w:r w:rsidR="00135D64">
        <w:t>2</w:t>
      </w:r>
      <w:r>
        <w:t xml:space="preserve"> with </w:t>
      </w:r>
      <w:r w:rsidRPr="007A75F2">
        <w:rPr>
          <w:rFonts w:ascii="Symbol" w:hAnsi="Symbol"/>
        </w:rPr>
        <w:t></w:t>
      </w:r>
      <w:r>
        <w:t xml:space="preserve">AICs below 2. For experiment 1, there is less support for the model with </w:t>
      </w:r>
      <w:r w:rsidRPr="007A75F2">
        <w:rPr>
          <w:rFonts w:ascii="Symbol" w:hAnsi="Symbol"/>
        </w:rPr>
        <w:t></w:t>
      </w:r>
      <w:r>
        <w:t>AICs between 2 and 4 (</w:t>
      </w:r>
      <w:r w:rsidR="00F961CA">
        <w:fldChar w:fldCharType="begin"/>
      </w:r>
      <w:r w:rsidR="003353C5">
        <w:instrText xml:space="preserve"> ADDIN EN.CITE &lt;EndNote&gt;&lt;Cite&gt;&lt;Author&gt;Burnham&lt;/Author&gt;&lt;Year&gt;2002&lt;/Year&gt;&lt;RecNum&gt;3353&lt;/RecNum&gt;&lt;DisplayText&gt;Burnham and Anderson, 2002&lt;/DisplayText&gt;&lt;record&gt;&lt;rec-number&gt;3353&lt;/rec-number&gt;&lt;foreign-keys&gt;&lt;key app="EN" db-id="ztt92apvszw908exawbvs9psvtxzv0papaza" timestamp="1518370471"&gt;3353&lt;/key&gt;&lt;/foreign-keys&gt;&lt;ref-type name="Book"&gt;6&lt;/ref-type&gt;&lt;contributors&gt;&lt;authors&gt;&lt;author&gt;Burnham, K.P.&lt;/author&gt;&lt;author&gt;Anderson, D.R.&lt;/author&gt;&lt;/authors&gt;&lt;/contributors&gt;&lt;titles&gt;&lt;title&gt;Model selection and multimodel inference: a practical information-theoretic approach. &lt;/title&gt;&lt;/titles&gt;&lt;dates&gt;&lt;year&gt;2002&lt;/year&gt;&lt;/dates&gt;&lt;pub-location&gt;New York&lt;/pub-location&gt;&lt;publisher&gt;Springer&lt;/publisher&gt;&lt;urls&gt;&lt;/urls&gt;&lt;/record&gt;&lt;/Cite&gt;&lt;/EndNote&gt;</w:instrText>
      </w:r>
      <w:r w:rsidR="00F961CA">
        <w:fldChar w:fldCharType="separate"/>
      </w:r>
      <w:r w:rsidR="003353C5">
        <w:rPr>
          <w:noProof/>
        </w:rPr>
        <w:t>Burnham and Anderson, 2002</w:t>
      </w:r>
      <w:r w:rsidR="00F961CA">
        <w:fldChar w:fldCharType="end"/>
      </w:r>
      <w:r>
        <w:t>)</w:t>
      </w:r>
      <w:r w:rsidR="00A3152F">
        <w:t xml:space="preserve">, but no grounds to dismiss this model. </w:t>
      </w:r>
      <w:r>
        <w:t xml:space="preserve"> In terms of evidence ratio (ratios between AIC weights, last column in Table 2), Model 3b is 3.3 times more likely than Model 1 for </w:t>
      </w:r>
      <w:r w:rsidR="00135D64">
        <w:t xml:space="preserve">experiment </w:t>
      </w:r>
      <w:r>
        <w:t>1, and only 1.5 times more likely for exp</w:t>
      </w:r>
      <w:r w:rsidR="00135D64">
        <w:t xml:space="preserve">eriment </w:t>
      </w:r>
      <w:r>
        <w:t>2.  Hence, Model 1 should not be dismissed based on the AIC criterion.</w:t>
      </w:r>
    </w:p>
    <w:p w14:paraId="6CC3A892" w14:textId="2A574E85" w:rsidR="00A61940" w:rsidRDefault="00664BAF" w:rsidP="000107F8">
      <w:pPr>
        <w:ind w:firstLine="720"/>
      </w:pPr>
      <w:r>
        <w:t>In comparison, Model 1 (target proximity only) is 3000 times (exp</w:t>
      </w:r>
      <w:r w:rsidR="00135D64">
        <w:t xml:space="preserve">eriment </w:t>
      </w:r>
      <w:r>
        <w:t>1) and 1500 times (exp</w:t>
      </w:r>
      <w:r w:rsidR="00135D64">
        <w:t xml:space="preserve">eriment </w:t>
      </w:r>
      <w:r>
        <w:t xml:space="preserve">2) more likely than Model 2 (target-distractor distance only) hence Model 2 can clearly be dismissed. Similarly, there is no evidence for all model variations that estimate the summation coefficient p (row 3 within each model) since the </w:t>
      </w:r>
      <w:r w:rsidRPr="007A75F2">
        <w:rPr>
          <w:rFonts w:ascii="Symbol" w:hAnsi="Symbol"/>
        </w:rPr>
        <w:t></w:t>
      </w:r>
      <w:r>
        <w:t>AICs are invariably larger when the coefficient is estimated.</w:t>
      </w:r>
    </w:p>
    <w:p w14:paraId="60C40DAE" w14:textId="4D656A17" w:rsidR="00265555" w:rsidRDefault="00664BAF" w:rsidP="000107F8">
      <w:pPr>
        <w:ind w:firstLine="720"/>
      </w:pPr>
      <w:r>
        <w:lastRenderedPageBreak/>
        <w:t xml:space="preserve">Finally, </w:t>
      </w:r>
      <w:r w:rsidR="00D27102">
        <w:t xml:space="preserve">when </w:t>
      </w:r>
      <w:r>
        <w:t>Model 3a</w:t>
      </w:r>
      <w:r w:rsidR="00265555">
        <w:t xml:space="preserve"> (</w:t>
      </w:r>
      <w:proofErr w:type="spellStart"/>
      <w:r w:rsidR="00265555" w:rsidRPr="00A70ACC">
        <w:rPr>
          <w:color w:val="000000" w:themeColor="text1"/>
        </w:rPr>
        <w:t>w</w:t>
      </w:r>
      <w:r w:rsidR="00265555" w:rsidRPr="00A70ACC">
        <w:rPr>
          <w:color w:val="000000" w:themeColor="text1"/>
          <w:vertAlign w:val="subscript"/>
        </w:rPr>
        <w:t>TD</w:t>
      </w:r>
      <w:proofErr w:type="spellEnd"/>
      <w:r w:rsidR="00265555">
        <w:t xml:space="preserve"> is estimated) and Model 3b (</w:t>
      </w:r>
      <w:r w:rsidR="00265555">
        <w:rPr>
          <w:color w:val="000000" w:themeColor="text1"/>
          <w:vertAlign w:val="subscript"/>
        </w:rPr>
        <w:t xml:space="preserve"> </w:t>
      </w:r>
      <w:proofErr w:type="spellStart"/>
      <w:r w:rsidR="00265555" w:rsidRPr="00A70ACC">
        <w:rPr>
          <w:color w:val="000000" w:themeColor="text1"/>
        </w:rPr>
        <w:t>w</w:t>
      </w:r>
      <w:r w:rsidR="00265555" w:rsidRPr="00A70ACC">
        <w:rPr>
          <w:color w:val="000000" w:themeColor="text1"/>
          <w:vertAlign w:val="subscript"/>
        </w:rPr>
        <w:t>TD</w:t>
      </w:r>
      <w:proofErr w:type="spellEnd"/>
      <w:r w:rsidR="00265555">
        <w:t xml:space="preserve"> = </w:t>
      </w:r>
      <w:r w:rsidR="00265555">
        <w:rPr>
          <w:color w:val="000000" w:themeColor="text1"/>
        </w:rPr>
        <w:t>1</w:t>
      </w:r>
      <w:r w:rsidR="00265555" w:rsidRPr="00A70ACC">
        <w:rPr>
          <w:color w:val="000000" w:themeColor="text1"/>
        </w:rPr>
        <w:t xml:space="preserve">- </w:t>
      </w:r>
      <w:proofErr w:type="spellStart"/>
      <w:r w:rsidR="00265555" w:rsidRPr="00A70ACC">
        <w:rPr>
          <w:color w:val="000000" w:themeColor="text1"/>
        </w:rPr>
        <w:t>w</w:t>
      </w:r>
      <w:r w:rsidR="00265555" w:rsidRPr="00A70ACC">
        <w:rPr>
          <w:color w:val="000000" w:themeColor="text1"/>
          <w:vertAlign w:val="subscript"/>
        </w:rPr>
        <w:t>TT</w:t>
      </w:r>
      <w:proofErr w:type="spellEnd"/>
      <w:r w:rsidR="00265555">
        <w:rPr>
          <w:color w:val="000000" w:themeColor="text1"/>
          <w:vertAlign w:val="subscript"/>
        </w:rPr>
        <w:t xml:space="preserve"> </w:t>
      </w:r>
      <w:r w:rsidR="00265555">
        <w:t xml:space="preserve">) </w:t>
      </w:r>
      <w:r w:rsidR="00D27102">
        <w:t xml:space="preserve">were fitted, </w:t>
      </w:r>
      <w:r w:rsidR="00265555">
        <w:t xml:space="preserve">it </w:t>
      </w:r>
      <w:r w:rsidR="001C3882">
        <w:t xml:space="preserve">turned out that the data did not constrain the absolute values of these parameters and </w:t>
      </w:r>
      <w:r w:rsidR="00265555">
        <w:t xml:space="preserve">the RSS </w:t>
      </w:r>
      <w:r w:rsidR="001C3882">
        <w:t xml:space="preserve"> did not change when </w:t>
      </w:r>
      <w:proofErr w:type="spellStart"/>
      <w:r w:rsidR="001C3882" w:rsidRPr="00A70ACC">
        <w:rPr>
          <w:color w:val="000000" w:themeColor="text1"/>
        </w:rPr>
        <w:t>w</w:t>
      </w:r>
      <w:r w:rsidR="001C3882" w:rsidRPr="00A70ACC">
        <w:rPr>
          <w:color w:val="000000" w:themeColor="text1"/>
          <w:vertAlign w:val="subscript"/>
        </w:rPr>
        <w:t>TD</w:t>
      </w:r>
      <w:proofErr w:type="spellEnd"/>
      <w:r w:rsidR="001C3882">
        <w:t xml:space="preserve"> was set to </w:t>
      </w:r>
      <w:r w:rsidR="001C3882">
        <w:rPr>
          <w:color w:val="000000" w:themeColor="text1"/>
        </w:rPr>
        <w:t>1</w:t>
      </w:r>
      <w:r w:rsidR="001C3882" w:rsidRPr="00A70ACC">
        <w:rPr>
          <w:color w:val="000000" w:themeColor="text1"/>
        </w:rPr>
        <w:t xml:space="preserve">- </w:t>
      </w:r>
      <w:proofErr w:type="spellStart"/>
      <w:r w:rsidR="001C3882" w:rsidRPr="00A70ACC">
        <w:rPr>
          <w:color w:val="000000" w:themeColor="text1"/>
        </w:rPr>
        <w:t>w</w:t>
      </w:r>
      <w:r w:rsidR="001C3882" w:rsidRPr="00A70ACC">
        <w:rPr>
          <w:color w:val="000000" w:themeColor="text1"/>
          <w:vertAlign w:val="subscript"/>
        </w:rPr>
        <w:t>TT</w:t>
      </w:r>
      <w:proofErr w:type="spellEnd"/>
      <w:r w:rsidR="001C3882">
        <w:t xml:space="preserve"> (</w:t>
      </w:r>
      <w:proofErr w:type="spellStart"/>
      <w:r w:rsidR="001C3882">
        <w:t>cf</w:t>
      </w:r>
      <w:proofErr w:type="spellEnd"/>
      <w:r w:rsidR="001C3882">
        <w:t xml:space="preserve"> Table </w:t>
      </w:r>
      <w:r w:rsidR="00330BA1">
        <w:t>2</w:t>
      </w:r>
      <w:r w:rsidR="001C3882">
        <w:t xml:space="preserve">, rows </w:t>
      </w:r>
      <w:r w:rsidR="00BF2205">
        <w:t>3</w:t>
      </w:r>
      <w:r w:rsidR="001C3882">
        <w:t xml:space="preserve"> and </w:t>
      </w:r>
      <w:r w:rsidR="00BF2205">
        <w:t>4</w:t>
      </w:r>
      <w:r w:rsidR="001C3882">
        <w:t xml:space="preserve"> for both experiments). </w:t>
      </w:r>
      <w:r w:rsidR="00F3687D">
        <w:t>The evidence ratios (relative AIC weights) show that Model 3b is 6.5 (exp</w:t>
      </w:r>
      <w:r w:rsidR="00135D64">
        <w:t xml:space="preserve">eriment </w:t>
      </w:r>
      <w:r w:rsidR="00F3687D">
        <w:t>1) and 3 (exp</w:t>
      </w:r>
      <w:r w:rsidR="00135D64">
        <w:t xml:space="preserve">eriment </w:t>
      </w:r>
      <w:r w:rsidR="00F3687D">
        <w:t xml:space="preserve">2) times more likely than Model 3a. </w:t>
      </w:r>
    </w:p>
    <w:p w14:paraId="1342FA55" w14:textId="707A075B" w:rsidR="00EA5771" w:rsidRDefault="00F3687D" w:rsidP="00135D64">
      <w:pPr>
        <w:ind w:firstLine="720"/>
      </w:pPr>
      <w:r>
        <w:t xml:space="preserve">In terms of residual error (RSS), </w:t>
      </w:r>
      <w:r w:rsidR="001C3882">
        <w:t xml:space="preserve">Model </w:t>
      </w:r>
      <w:r w:rsidR="00595E03">
        <w:t>1</w:t>
      </w:r>
      <w:r w:rsidR="001C3882">
        <w:t xml:space="preserve"> </w:t>
      </w:r>
      <w:r w:rsidR="001B4842">
        <w:t xml:space="preserve">(Eq. </w:t>
      </w:r>
      <w:r w:rsidR="003A2F77">
        <w:t xml:space="preserve">1) </w:t>
      </w:r>
      <w:r w:rsidR="001C3882">
        <w:t xml:space="preserve">only includes target proximity, while model </w:t>
      </w:r>
      <w:r w:rsidR="00595E03">
        <w:t>2</w:t>
      </w:r>
      <w:r w:rsidR="001C3882">
        <w:t xml:space="preserve"> </w:t>
      </w:r>
      <w:r w:rsidR="003A2F77">
        <w:t xml:space="preserve">(Eq. 2) </w:t>
      </w:r>
      <w:r w:rsidR="001C3882">
        <w:t xml:space="preserve">only includes target-distractor distance. The error of model </w:t>
      </w:r>
      <w:r w:rsidR="00595E03">
        <w:t>1</w:t>
      </w:r>
      <w:r w:rsidR="001C3882">
        <w:t xml:space="preserve"> is only slightly larger (10-20%) than model </w:t>
      </w:r>
      <w:r w:rsidR="00595E03">
        <w:t>3</w:t>
      </w:r>
      <w:r w:rsidR="001C3882">
        <w:t xml:space="preserve"> which suggests that the distance between target and distractors is not a crucial factor for guiding attention in our experiments (cf</w:t>
      </w:r>
      <w:r w:rsidR="00F36CB3">
        <w:t>.</w:t>
      </w:r>
      <w:r w:rsidR="001C3882">
        <w:t xml:space="preserve"> Table 2, error column between Model 1 and </w:t>
      </w:r>
      <w:r w:rsidR="00F36CB3">
        <w:t xml:space="preserve">Model </w:t>
      </w:r>
      <w:r w:rsidR="00595E03">
        <w:t>3</w:t>
      </w:r>
      <w:r w:rsidR="001C3882">
        <w:t>). In contrast, the error increases by a factor of 4-9 when only the distance between target and distractor is used to predict the attentional enhancement (</w:t>
      </w:r>
      <w:proofErr w:type="spellStart"/>
      <w:r w:rsidR="001C3882">
        <w:t>cf</w:t>
      </w:r>
      <w:proofErr w:type="spellEnd"/>
      <w:r w:rsidR="001C3882">
        <w:t xml:space="preserve"> Table </w:t>
      </w:r>
      <w:r w:rsidR="00330BA1">
        <w:t>2</w:t>
      </w:r>
      <w:r w:rsidR="001C3882">
        <w:t xml:space="preserve">; error column between </w:t>
      </w:r>
      <w:r w:rsidR="00F36CB3">
        <w:t>M</w:t>
      </w:r>
      <w:r w:rsidR="001C3882">
        <w:t>odel 2 and 3).</w:t>
      </w:r>
    </w:p>
    <w:p w14:paraId="2A18D29C" w14:textId="2D8E8723" w:rsidR="001C3882" w:rsidRDefault="001C3882" w:rsidP="001C3882">
      <w:r>
        <w:t xml:space="preserve"> </w:t>
      </w:r>
      <w:r w:rsidR="000107F8">
        <w:tab/>
      </w:r>
      <w:r>
        <w:t xml:space="preserve">It is clear from the figures below </w:t>
      </w:r>
      <w:r w:rsidR="00664BAF">
        <w:t xml:space="preserve">and </w:t>
      </w:r>
      <w:r w:rsidR="00EA5771">
        <w:t>the AIC analysis</w:t>
      </w:r>
      <w:r w:rsidR="00664BAF">
        <w:t xml:space="preserve"> </w:t>
      </w:r>
      <w:r>
        <w:t>that the basic pattern of the attentional enhancement is fairly well predicted by Model</w:t>
      </w:r>
      <w:r w:rsidR="00BF731B">
        <w:t xml:space="preserve"> 1 (target proximity only)</w:t>
      </w:r>
      <w:r>
        <w:t xml:space="preserve"> and </w:t>
      </w:r>
      <w:r w:rsidR="00595E03">
        <w:t>3</w:t>
      </w:r>
      <w:r w:rsidR="00BF731B">
        <w:t xml:space="preserve"> (</w:t>
      </w:r>
      <w:r w:rsidR="00135D64">
        <w:t>t</w:t>
      </w:r>
      <w:r w:rsidR="00BF731B">
        <w:t>arget proxi</w:t>
      </w:r>
      <w:r w:rsidR="00135D64">
        <w:t>m</w:t>
      </w:r>
      <w:r w:rsidR="00BF731B">
        <w:t>ity and target-distractor distance)</w:t>
      </w:r>
      <w:r>
        <w:t xml:space="preserve">, but that Model </w:t>
      </w:r>
      <w:r w:rsidR="00595E03">
        <w:t>2</w:t>
      </w:r>
      <w:r w:rsidR="00BF731B">
        <w:t xml:space="preserve"> (</w:t>
      </w:r>
      <w:proofErr w:type="spellStart"/>
      <w:r w:rsidR="00BF731B">
        <w:t>taget</w:t>
      </w:r>
      <w:proofErr w:type="spellEnd"/>
      <w:r w:rsidR="00BF731B">
        <w:t xml:space="preserve">-distractor distance only) </w:t>
      </w:r>
      <w:r>
        <w:t>fails completely.</w:t>
      </w:r>
    </w:p>
    <w:p w14:paraId="12062852" w14:textId="76931F6B" w:rsidR="00330BA1" w:rsidRDefault="001D6C13" w:rsidP="001C3882">
      <w:r>
        <w:rPr>
          <w:noProof/>
          <w:lang w:eastAsia="en-GB"/>
        </w:rPr>
        <w:lastRenderedPageBreak/>
        <w:drawing>
          <wp:inline distT="0" distB="0" distL="0" distR="0" wp14:anchorId="0224CEE0" wp14:editId="5EC85A90">
            <wp:extent cx="5731510" cy="371094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7.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3710940"/>
                    </a:xfrm>
                    <a:prstGeom prst="rect">
                      <a:avLst/>
                    </a:prstGeom>
                  </pic:spPr>
                </pic:pic>
              </a:graphicData>
            </a:graphic>
          </wp:inline>
        </w:drawing>
      </w:r>
    </w:p>
    <w:p w14:paraId="7B87043A" w14:textId="77777777" w:rsidR="001D6C13" w:rsidRPr="001D6C13" w:rsidRDefault="001D6C13" w:rsidP="001D6C13">
      <w:pPr>
        <w:rPr>
          <w:bCs/>
          <w:i/>
        </w:rPr>
      </w:pPr>
      <w:r w:rsidRPr="001D6C13">
        <w:rPr>
          <w:b/>
          <w:bCs/>
          <w:i/>
        </w:rPr>
        <w:t xml:space="preserve">Figure 7. Model fits based on colour distances. </w:t>
      </w:r>
      <w:r w:rsidRPr="001D6C13">
        <w:rPr>
          <w:bCs/>
          <w:i/>
        </w:rPr>
        <w:t xml:space="preserve">Attentional effects obtained in the experiments (black squares and 95% CIs, as in Figure 6) are presented together with fitting outcomes (coloured squares with bootstrapped 95% CIs) based on our simple model whose aim was to explain relatively unexpected differences both between different colours and between the same colour in different combinations. The model accounts for attentional effects in neural activity as being due to the proximity of the second target and the distance to the mean distractor. Model 1 includes only target proximity, model 2 includes only distractor proximity, while model 3 includes both target proximity and target-distractor proximity. Very good fits were achieved for models that include target proximity (models 1 and 3), in all but 1 case within the 95% confidence interval. . The goodness-of-fit for model 1 (using only target </w:t>
      </w:r>
      <w:r w:rsidRPr="001D6C13">
        <w:rPr>
          <w:bCs/>
          <w:i/>
        </w:rPr>
        <w:lastRenderedPageBreak/>
        <w:t>proximity) is almost as good as for model 3, which has an additional parameter and takes into account proximity to the distractor (</w:t>
      </w:r>
      <w:proofErr w:type="spellStart"/>
      <w:r w:rsidRPr="001D6C13">
        <w:rPr>
          <w:bCs/>
          <w:i/>
        </w:rPr>
        <w:t>cf</w:t>
      </w:r>
      <w:proofErr w:type="spellEnd"/>
      <w:r w:rsidRPr="001D6C13">
        <w:rPr>
          <w:bCs/>
          <w:i/>
        </w:rPr>
        <w:t xml:space="preserve"> Table 2).</w:t>
      </w:r>
    </w:p>
    <w:p w14:paraId="3196C542" w14:textId="77777777" w:rsidR="00330BA1" w:rsidRDefault="00330BA1" w:rsidP="001C3882"/>
    <w:p w14:paraId="30617491" w14:textId="20BF0C21" w:rsidR="001C3882" w:rsidRDefault="001C3882" w:rsidP="005450ED">
      <w:pPr>
        <w:ind w:firstLine="720"/>
      </w:pPr>
      <w:r>
        <w:t>Th</w:t>
      </w:r>
      <w:r w:rsidR="006E6D8D">
        <w:t>ese analyses indicate that</w:t>
      </w:r>
      <w:r>
        <w:t xml:space="preserve"> </w:t>
      </w:r>
      <w:r w:rsidR="006E6D8D">
        <w:t xml:space="preserve">the </w:t>
      </w:r>
      <w:r>
        <w:t xml:space="preserve">attentional effects </w:t>
      </w:r>
      <w:r w:rsidR="006E6D8D">
        <w:t>on SSVEPs were</w:t>
      </w:r>
      <w:r>
        <w:t xml:space="preserve"> best accounted for by target-target distances, with target-distractor distances </w:t>
      </w:r>
      <w:r w:rsidR="006E6D8D">
        <w:t>playing</w:t>
      </w:r>
      <w:r>
        <w:t xml:space="preserve"> only a small </w:t>
      </w:r>
      <w:r w:rsidR="006E6D8D">
        <w:t>role</w:t>
      </w:r>
      <w:r>
        <w:t xml:space="preserve">. </w:t>
      </w:r>
      <w:r w:rsidR="006E6D8D">
        <w:t>At first glance</w:t>
      </w:r>
      <w:r>
        <w:t xml:space="preserve"> this may </w:t>
      </w:r>
      <w:r w:rsidR="006E6D8D">
        <w:t>seem</w:t>
      </w:r>
      <w:r>
        <w:t xml:space="preserve"> surprisin</w:t>
      </w:r>
      <w:r w:rsidR="006E6D8D">
        <w:t>g, since</w:t>
      </w:r>
      <w:r>
        <w:t xml:space="preserve"> target-distractors differences are essential for attentional selection. If targets and distractors are indistinguishable, selection is impossible. However, it is important to keep in mind that the conditions in the present experiments were designed to test divided attention to colour using displays with overlapping coloured dots</w:t>
      </w:r>
      <w:r w:rsidR="004F3011">
        <w:t xml:space="preserve"> </w:t>
      </w:r>
      <w:r w:rsidR="006E6D8D">
        <w:t>that</w:t>
      </w:r>
      <w:r w:rsidR="004F3011">
        <w:t xml:space="preserve"> needed to be easily distinguishable from each other</w:t>
      </w:r>
      <w:r>
        <w:t xml:space="preserve">. </w:t>
      </w:r>
      <w:r w:rsidR="004F3011">
        <w:t>Therefore</w:t>
      </w:r>
      <w:r>
        <w:t xml:space="preserve">, the lack of a more pronounced influence of target-distractor distance on attentional selection </w:t>
      </w:r>
      <w:r w:rsidR="006E6D8D">
        <w:t>was</w:t>
      </w:r>
      <w:r>
        <w:t xml:space="preserve"> likely a result of the specific conditions that were investigated. </w:t>
      </w:r>
      <w:r w:rsidR="004F3011">
        <w:t>I</w:t>
      </w:r>
      <w:r>
        <w:t>t should be kept in mind that while the present model is well-suited to explain the magnitude of attention</w:t>
      </w:r>
      <w:r w:rsidR="00180943">
        <w:t>al</w:t>
      </w:r>
      <w:r>
        <w:t xml:space="preserve"> effects in our two experiments, the range of conditions investigated here is insufficient to produce a model of general validity across all arrangements of target and distractor colours</w:t>
      </w:r>
      <w:r w:rsidR="004F3011">
        <w:t>.</w:t>
      </w:r>
    </w:p>
    <w:p w14:paraId="108BF743" w14:textId="236A040D" w:rsidR="001C3882" w:rsidRDefault="004F3011" w:rsidP="001C3882">
      <w:pPr>
        <w:pStyle w:val="Footer"/>
      </w:pPr>
      <w:r>
        <w:tab/>
        <w:t xml:space="preserve">           </w:t>
      </w:r>
      <w:r w:rsidR="001C3882" w:rsidRPr="00301353">
        <w:t>Interestingly</w:t>
      </w:r>
      <w:r w:rsidR="001C3882">
        <w:t>,</w:t>
      </w:r>
      <w:r w:rsidR="001C3882" w:rsidRPr="00301353">
        <w:t xml:space="preserve"> the scaling factor </w:t>
      </w:r>
      <w:r w:rsidR="001C3882">
        <w:t>turned out to be</w:t>
      </w:r>
      <w:r w:rsidR="001C3882" w:rsidRPr="00301353">
        <w:t xml:space="preserve"> ro</w:t>
      </w:r>
      <w:r w:rsidR="001C3882">
        <w:t>bust and did</w:t>
      </w:r>
      <w:r w:rsidR="001C3882" w:rsidRPr="00301353">
        <w:t xml:space="preserve"> not change </w:t>
      </w:r>
      <w:r w:rsidR="001C3882">
        <w:t>significantly with</w:t>
      </w:r>
      <w:r w:rsidR="001C3882" w:rsidRPr="00301353">
        <w:t xml:space="preserve"> the different models</w:t>
      </w:r>
      <w:r w:rsidR="001C3882">
        <w:t xml:space="preserve">. Both models that account for the data well (Model 1 and </w:t>
      </w:r>
      <w:r w:rsidR="00595E03">
        <w:t>3</w:t>
      </w:r>
      <w:r w:rsidR="001C3882">
        <w:t>) result in similar scaling factors (s) for the S</w:t>
      </w:r>
      <w:r w:rsidR="001C740A">
        <w:t>/</w:t>
      </w:r>
      <w:r w:rsidR="001C3882">
        <w:t>(L+M) directions (</w:t>
      </w:r>
      <w:proofErr w:type="spellStart"/>
      <w:r w:rsidR="001C3882">
        <w:t>cf</w:t>
      </w:r>
      <w:proofErr w:type="spellEnd"/>
      <w:r w:rsidR="001C3882">
        <w:t xml:space="preserve"> Table </w:t>
      </w:r>
      <w:r w:rsidR="00330BA1">
        <w:t>2</w:t>
      </w:r>
      <w:r w:rsidR="001C3882">
        <w:t>).  The ratio of the scaling factor between experiment</w:t>
      </w:r>
      <w:r w:rsidR="00A14A32">
        <w:t>s</w:t>
      </w:r>
      <w:r w:rsidR="001C3882">
        <w:t xml:space="preserve"> is approximately 2:1, suggesting that the S cone input needs to be scaled twice as much in experiment </w:t>
      </w:r>
      <w:r w:rsidR="001F6C8B">
        <w:t>1 (</w:t>
      </w:r>
      <w:r w:rsidR="006741AE">
        <w:t>red,</w:t>
      </w:r>
      <w:r w:rsidR="00D43608">
        <w:t xml:space="preserve"> blue,</w:t>
      </w:r>
      <w:r w:rsidR="006741AE">
        <w:t xml:space="preserve"> green, yellow</w:t>
      </w:r>
      <w:r w:rsidR="001F6C8B">
        <w:t>)</w:t>
      </w:r>
      <w:r w:rsidR="001C3882">
        <w:t xml:space="preserve"> compared to</w:t>
      </w:r>
      <w:r w:rsidR="00A14A32">
        <w:t xml:space="preserve"> </w:t>
      </w:r>
      <w:r w:rsidR="001C3882">
        <w:t>experiment</w:t>
      </w:r>
      <w:r w:rsidR="001F6C8B">
        <w:t xml:space="preserve"> 2 (</w:t>
      </w:r>
      <w:r w:rsidR="006741AE">
        <w:t>red,</w:t>
      </w:r>
      <w:r w:rsidR="00D43608">
        <w:t xml:space="preserve"> purple,</w:t>
      </w:r>
      <w:r w:rsidR="006741AE">
        <w:t xml:space="preserve"> blue, lime</w:t>
      </w:r>
      <w:r w:rsidR="001F6C8B">
        <w:t>)</w:t>
      </w:r>
      <w:r w:rsidR="001C3882">
        <w:t xml:space="preserve">. The most parsimonious explanation is that these scaling factors change as a function of the set of target and distractor colours, since the task was identical in </w:t>
      </w:r>
      <w:r w:rsidR="001C3882">
        <w:lastRenderedPageBreak/>
        <w:t xml:space="preserve">both experiments.  </w:t>
      </w:r>
      <w:r w:rsidR="001C3882">
        <w:rPr>
          <w:rFonts w:cs="Arial"/>
          <w:color w:val="000000"/>
        </w:rPr>
        <w:t xml:space="preserve">An intriguing speculation of this stimulus-set-dependent weighting, reflected in </w:t>
      </w:r>
      <w:r w:rsidR="006E6D8D">
        <w:rPr>
          <w:rFonts w:cs="Arial"/>
          <w:color w:val="000000"/>
        </w:rPr>
        <w:t>the</w:t>
      </w:r>
      <w:r w:rsidR="001C3882">
        <w:rPr>
          <w:rFonts w:cs="Arial"/>
          <w:color w:val="000000"/>
        </w:rPr>
        <w:t xml:space="preserve"> different scaling factor, is that the visual system may adjust its weight such that the lines connecting the stimuli are </w:t>
      </w:r>
      <w:proofErr w:type="spellStart"/>
      <w:r w:rsidR="001C3882">
        <w:rPr>
          <w:rFonts w:cs="Arial"/>
          <w:color w:val="000000"/>
        </w:rPr>
        <w:t>orthogonalised</w:t>
      </w:r>
      <w:proofErr w:type="spellEnd"/>
      <w:r w:rsidR="00D2782D">
        <w:rPr>
          <w:rFonts w:cs="Arial"/>
          <w:color w:val="000000"/>
        </w:rPr>
        <w:t>, and thereby maximi</w:t>
      </w:r>
      <w:r w:rsidR="006E6D8D">
        <w:rPr>
          <w:rFonts w:cs="Arial"/>
          <w:color w:val="000000"/>
        </w:rPr>
        <w:t>ze</w:t>
      </w:r>
      <w:r w:rsidR="00D2782D">
        <w:rPr>
          <w:rFonts w:cs="Arial"/>
          <w:color w:val="000000"/>
        </w:rPr>
        <w:t xml:space="preserve"> the pairwise distances between the colour pairs. </w:t>
      </w:r>
      <w:r w:rsidR="001C3882">
        <w:t xml:space="preserve">Figure </w:t>
      </w:r>
      <w:r w:rsidR="000B0CF0">
        <w:t>8</w:t>
      </w:r>
      <w:r w:rsidR="001C3882">
        <w:t xml:space="preserve"> plots the colours within the cone-opponent </w:t>
      </w:r>
      <w:r w:rsidR="001C740A">
        <w:t>M</w:t>
      </w:r>
      <w:r w:rsidR="005F139C">
        <w:t xml:space="preserve">B </w:t>
      </w:r>
      <w:r w:rsidR="001C3882">
        <w:t>colour space scaled in a way that predicts the SSVEPs. It can be observed that linearly non-separable colours indeed seem to be 'de-correlated', with angles between them approximately orthogonal. This prediction from our model is thought-provoking and should be tested in future by dedicated experiments.</w:t>
      </w:r>
    </w:p>
    <w:p w14:paraId="352A2091" w14:textId="00C3B76E" w:rsidR="001D6C13" w:rsidRDefault="001D6C13" w:rsidP="001C3882">
      <w:pPr>
        <w:pStyle w:val="Footer"/>
      </w:pPr>
    </w:p>
    <w:p w14:paraId="6F60A5DD" w14:textId="7DAE9396" w:rsidR="001D6C13" w:rsidRDefault="001D6C13" w:rsidP="001C3882">
      <w:pPr>
        <w:pStyle w:val="Footer"/>
      </w:pPr>
      <w:r>
        <w:rPr>
          <w:noProof/>
          <w:lang w:eastAsia="en-GB"/>
        </w:rPr>
        <w:drawing>
          <wp:inline distT="0" distB="0" distL="0" distR="0" wp14:anchorId="2D60E8F7" wp14:editId="3F1ADF56">
            <wp:extent cx="5295900" cy="2281771"/>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8.tif"/>
                    <pic:cNvPicPr/>
                  </pic:nvPicPr>
                  <pic:blipFill>
                    <a:blip r:embed="rId16">
                      <a:extLst>
                        <a:ext uri="{28A0092B-C50C-407E-A947-70E740481C1C}">
                          <a14:useLocalDpi xmlns:a14="http://schemas.microsoft.com/office/drawing/2010/main" val="0"/>
                        </a:ext>
                      </a:extLst>
                    </a:blip>
                    <a:stretch>
                      <a:fillRect/>
                    </a:stretch>
                  </pic:blipFill>
                  <pic:spPr>
                    <a:xfrm>
                      <a:off x="0" y="0"/>
                      <a:ext cx="5315407" cy="2290176"/>
                    </a:xfrm>
                    <a:prstGeom prst="rect">
                      <a:avLst/>
                    </a:prstGeom>
                  </pic:spPr>
                </pic:pic>
              </a:graphicData>
            </a:graphic>
          </wp:inline>
        </w:drawing>
      </w:r>
    </w:p>
    <w:p w14:paraId="5CA46188" w14:textId="77777777" w:rsidR="001D6C13" w:rsidRPr="001D6C13" w:rsidRDefault="001D6C13" w:rsidP="001D6C13">
      <w:pPr>
        <w:rPr>
          <w:i/>
        </w:rPr>
      </w:pPr>
      <w:r w:rsidRPr="001D6C13">
        <w:rPr>
          <w:b/>
          <w:bCs/>
          <w:i/>
        </w:rPr>
        <w:t>Figure 8. Estimated scaling factors applied to the chromatic axes in both experiments.</w:t>
      </w:r>
      <w:r w:rsidRPr="001D6C13">
        <w:rPr>
          <w:bCs/>
          <w:i/>
        </w:rPr>
        <w:t xml:space="preserve"> The relative scaling factor estimated from our full model is applied to the stimuli in MB space. Note that lines connecting the stimuli used in a particular experiment are approximately ‘orthogonalized’ (as shown by the solid lines) by the scaling factor. The scaling factor is interpreted as reflecting an adaptive weighting depending on the particular stimulus set used </w:t>
      </w:r>
      <w:r w:rsidRPr="001D6C13">
        <w:rPr>
          <w:bCs/>
          <w:i/>
        </w:rPr>
        <w:lastRenderedPageBreak/>
        <w:t>in the two experiments. Background colour is indicated by a grey cross. R: Red, G: Green, B: Blue, Y: Yellow, L: Lime, P: Purple.</w:t>
      </w:r>
    </w:p>
    <w:p w14:paraId="233DCF3C" w14:textId="77777777" w:rsidR="001D6C13" w:rsidRDefault="001D6C13" w:rsidP="001C3882">
      <w:pPr>
        <w:pStyle w:val="Footer"/>
      </w:pPr>
    </w:p>
    <w:p w14:paraId="5D272B06" w14:textId="06394A85" w:rsidR="0079351E" w:rsidRDefault="00CE2BD6" w:rsidP="007A0CB0">
      <w:r>
        <w:rPr>
          <w:rFonts w:cs="Arial"/>
          <w:color w:val="000000"/>
        </w:rPr>
        <w:t xml:space="preserve">             </w:t>
      </w:r>
      <w:r w:rsidR="00F6701A">
        <w:t xml:space="preserve">The </w:t>
      </w:r>
      <w:r w:rsidR="00266D07">
        <w:t>observed attentional effects</w:t>
      </w:r>
      <w:r w:rsidR="0071555E">
        <w:t xml:space="preserve"> are </w:t>
      </w:r>
      <w:r w:rsidR="00266D07">
        <w:t>re-</w:t>
      </w:r>
      <w:r w:rsidR="0071555E">
        <w:t xml:space="preserve">plotted in </w:t>
      </w:r>
      <w:r w:rsidR="00A8063C">
        <w:t>F</w:t>
      </w:r>
      <w:r w:rsidR="0071555E">
        <w:t xml:space="preserve">igure </w:t>
      </w:r>
      <w:r w:rsidR="000B0CF0">
        <w:t>7</w:t>
      </w:r>
      <w:r w:rsidR="00065090">
        <w:t xml:space="preserve"> </w:t>
      </w:r>
      <w:r w:rsidR="001D08C4">
        <w:t>in</w:t>
      </w:r>
      <w:r w:rsidR="0071555E">
        <w:t xml:space="preserve"> solid black</w:t>
      </w:r>
      <w:r w:rsidR="001D08C4">
        <w:t xml:space="preserve"> while the predicted effects are plotted in colour,</w:t>
      </w:r>
      <w:r w:rsidR="0071555E">
        <w:t xml:space="preserve"> </w:t>
      </w:r>
      <w:r w:rsidR="00177ECA">
        <w:t xml:space="preserve">with </w:t>
      </w:r>
      <w:r w:rsidR="001D08C4">
        <w:t>error bars</w:t>
      </w:r>
      <w:r w:rsidR="0071555E">
        <w:t xml:space="preserve"> indicat</w:t>
      </w:r>
      <w:r w:rsidR="00177ECA">
        <w:t>ing</w:t>
      </w:r>
      <w:r w:rsidR="0071555E">
        <w:t xml:space="preserve"> the 95% confidence intervals. </w:t>
      </w:r>
      <w:r w:rsidR="00E935EF">
        <w:t xml:space="preserve">Goodness of fit </w:t>
      </w:r>
      <w:r w:rsidR="00CA38F8">
        <w:t>(</w:t>
      </w:r>
      <w:r w:rsidR="0071555E">
        <w:t>‘error</w:t>
      </w:r>
      <w:r w:rsidR="00BC0CB1">
        <w:t>’</w:t>
      </w:r>
      <w:r w:rsidR="0071555E">
        <w:t xml:space="preserve">; </w:t>
      </w:r>
      <w:r w:rsidR="00CA38F8">
        <w:t xml:space="preserve">shown in table </w:t>
      </w:r>
      <w:r w:rsidR="006944E6">
        <w:t>2</w:t>
      </w:r>
      <w:r w:rsidR="00CA38F8">
        <w:t xml:space="preserve">) </w:t>
      </w:r>
      <w:r w:rsidR="00E935EF">
        <w:t xml:space="preserve">was </w:t>
      </w:r>
      <w:r w:rsidR="0071555E">
        <w:t>slightly better for</w:t>
      </w:r>
      <w:r w:rsidR="001D08C4">
        <w:t xml:space="preserve"> </w:t>
      </w:r>
      <w:r w:rsidR="0071555E">
        <w:t>e</w:t>
      </w:r>
      <w:r w:rsidR="00E935EF">
        <w:t xml:space="preserve">xperiment </w:t>
      </w:r>
      <w:r w:rsidR="001F6C8B">
        <w:t>1 (</w:t>
      </w:r>
      <w:r w:rsidR="00BC60E6">
        <w:t xml:space="preserve">red, </w:t>
      </w:r>
      <w:r w:rsidR="00D43608">
        <w:t xml:space="preserve">blue, </w:t>
      </w:r>
      <w:r w:rsidR="00BC60E6">
        <w:t>green, yellow</w:t>
      </w:r>
      <w:r w:rsidR="001F6C8B">
        <w:t>)</w:t>
      </w:r>
      <w:r w:rsidR="00E40461">
        <w:t xml:space="preserve"> </w:t>
      </w:r>
      <w:r w:rsidR="0071555E">
        <w:t xml:space="preserve">with </w:t>
      </w:r>
      <w:r w:rsidR="00E935EF">
        <w:t xml:space="preserve">all means falling within or very close to the confidence intervals, </w:t>
      </w:r>
      <w:r w:rsidR="0079351E">
        <w:t>and</w:t>
      </w:r>
      <w:r w:rsidR="00E935EF">
        <w:t xml:space="preserve"> somewhat worse for experiment </w:t>
      </w:r>
      <w:r w:rsidR="001F6C8B">
        <w:t>2 (</w:t>
      </w:r>
      <w:r w:rsidR="00BC60E6">
        <w:t>red,</w:t>
      </w:r>
      <w:r w:rsidR="00D43608">
        <w:t xml:space="preserve"> purple,</w:t>
      </w:r>
      <w:r w:rsidR="00BC60E6">
        <w:t xml:space="preserve"> blue, lime</w:t>
      </w:r>
      <w:r w:rsidR="001F6C8B">
        <w:t>)</w:t>
      </w:r>
      <w:r w:rsidR="00E935EF">
        <w:t xml:space="preserve">, in which one data point </w:t>
      </w:r>
      <w:r w:rsidR="006A59AE">
        <w:t xml:space="preserve">was </w:t>
      </w:r>
      <w:r w:rsidR="00E935EF">
        <w:t>clearly not predicted by the model.</w:t>
      </w:r>
      <w:r w:rsidR="00E12CAA">
        <w:t xml:space="preserve"> </w:t>
      </w:r>
      <w:r w:rsidR="00BC0CB1">
        <w:t>Model fits</w:t>
      </w:r>
      <w:r w:rsidR="00E12CAA">
        <w:t xml:space="preserve"> were </w:t>
      </w:r>
      <w:r w:rsidR="00BC0CB1">
        <w:t xml:space="preserve">extremely poor when the scale factor </w:t>
      </w:r>
      <w:r w:rsidR="006A59AE">
        <w:t xml:space="preserve">was </w:t>
      </w:r>
      <w:r w:rsidR="00BC0CB1">
        <w:t xml:space="preserve">fitted </w:t>
      </w:r>
      <w:r w:rsidR="00E935EF">
        <w:t>simultaneously for both experiments</w:t>
      </w:r>
      <w:r w:rsidR="00BC0CB1">
        <w:t>. We interpret this as evidence</w:t>
      </w:r>
      <w:r w:rsidR="008D52A9">
        <w:t xml:space="preserve"> that the scaling of the chromatic mechanisms underlying the colour distances may depend on the colour stimuli u</w:t>
      </w:r>
      <w:r w:rsidR="008431D8">
        <w:t xml:space="preserve">sed in a particular experiment, consistent with experiments demonstrating flexible chromatic </w:t>
      </w:r>
      <w:r w:rsidR="00997B37">
        <w:t xml:space="preserve">weights resulting from </w:t>
      </w:r>
      <w:r w:rsidR="008431D8">
        <w:t>exposure to different chromatic environments</w:t>
      </w:r>
      <w:r w:rsidR="00A11721">
        <w:t xml:space="preserve"> (</w:t>
      </w:r>
      <w:r w:rsidR="00F56A71">
        <w:fldChar w:fldCharType="begin"/>
      </w:r>
      <w:r w:rsidR="003353C5">
        <w:instrText xml:space="preserve"> ADDIN EN.CITE &lt;EndNote&gt;&lt;Cite&gt;&lt;Author&gt;Neitz&lt;/Author&gt;&lt;Year&gt;2002&lt;/Year&gt;&lt;RecNum&gt;2004&lt;/RecNum&gt;&lt;DisplayText&gt;Neitz et al., 2002&lt;/DisplayText&gt;&lt;record&gt;&lt;rec-number&gt;2004&lt;/rec-number&gt;&lt;foreign-keys&gt;&lt;key app="EN" db-id="ztt92apvszw908exawbvs9psvtxzv0papaza" timestamp="0"&gt;2004&lt;/key&gt;&lt;/foreign-keys&gt;&lt;ref-type name="Journal Article"&gt;17&lt;/ref-type&gt;&lt;contributors&gt;&lt;authors&gt;&lt;author&gt;Neitz, J.&lt;/author&gt;&lt;author&gt;Carroll, J.&lt;/author&gt;&lt;author&gt;Yamauchi, Y.&lt;/author&gt;&lt;author&gt;Neitz, M.&lt;/author&gt;&lt;author&gt;Williams, D. R.&lt;/author&gt;&lt;/authors&gt;&lt;/contributors&gt;&lt;titles&gt;&lt;title&gt;Color perception is mediated by a plastic neural mechanism that is adjustable in adults&lt;/title&gt;&lt;secondary-title&gt;Neuron&lt;/secondary-title&gt;&lt;/titles&gt;&lt;periodical&gt;&lt;full-title&gt;Neuron&lt;/full-title&gt;&lt;/periodical&gt;&lt;pages&gt;783-792&lt;/pages&gt;&lt;volume&gt;35&lt;/volume&gt;&lt;keywords&gt;&lt;keyword&gt;unique hues&lt;/keyword&gt;&lt;/keywords&gt;&lt;dates&gt;&lt;year&gt;2002&lt;/year&gt;&lt;/dates&gt;&lt;label&gt;unique hues&lt;/label&gt;&lt;urls&gt;&lt;/urls&gt;&lt;/record&gt;&lt;/Cite&gt;&lt;/EndNote&gt;</w:instrText>
      </w:r>
      <w:r w:rsidR="00F56A71">
        <w:fldChar w:fldCharType="separate"/>
      </w:r>
      <w:r w:rsidR="003353C5">
        <w:rPr>
          <w:noProof/>
        </w:rPr>
        <w:t>Neitz et al., 2002</w:t>
      </w:r>
      <w:r w:rsidR="00F56A71">
        <w:fldChar w:fldCharType="end"/>
      </w:r>
      <w:r w:rsidR="00A11721">
        <w:t>).</w:t>
      </w:r>
      <w:r w:rsidR="008431D8">
        <w:t xml:space="preserve"> </w:t>
      </w:r>
    </w:p>
    <w:p w14:paraId="42AA5BF2" w14:textId="6DAD8186" w:rsidR="00744956" w:rsidRPr="00FB32E3" w:rsidRDefault="007445BD" w:rsidP="00FB32E3">
      <w:pPr>
        <w:tabs>
          <w:tab w:val="num" w:pos="720"/>
        </w:tabs>
      </w:pPr>
      <w:r>
        <w:tab/>
      </w:r>
      <w:r w:rsidR="0079351E">
        <w:t xml:space="preserve">The </w:t>
      </w:r>
      <w:r w:rsidR="00CF1276">
        <w:t>aim of our model</w:t>
      </w:r>
      <w:r w:rsidR="00B374D0">
        <w:t>l</w:t>
      </w:r>
      <w:r w:rsidR="00AC14C9">
        <w:t>ing</w:t>
      </w:r>
      <w:r w:rsidR="00CF1276">
        <w:t xml:space="preserve"> was to</w:t>
      </w:r>
      <w:r w:rsidR="001C740A">
        <w:t xml:space="preserve"> further</w:t>
      </w:r>
      <w:r w:rsidR="00CF1276">
        <w:t xml:space="preserve"> understand some</w:t>
      </w:r>
      <w:r w:rsidR="0079351E">
        <w:t xml:space="preserve"> of the variability between colours. While a</w:t>
      </w:r>
      <w:r w:rsidR="00FB32E3">
        <w:t xml:space="preserve">ttentional </w:t>
      </w:r>
      <w:r w:rsidR="00481042">
        <w:t>effects</w:t>
      </w:r>
      <w:r w:rsidR="00FB32E3">
        <w:t xml:space="preserve"> </w:t>
      </w:r>
      <w:r w:rsidR="00E12CAA">
        <w:t>were</w:t>
      </w:r>
      <w:r w:rsidR="00FB32E3">
        <w:t xml:space="preserve"> lowest</w:t>
      </w:r>
      <w:r w:rsidR="00481042">
        <w:t xml:space="preserve"> for non-separable targets and remain</w:t>
      </w:r>
      <w:r w:rsidR="006A59AE">
        <w:t>ed</w:t>
      </w:r>
      <w:r w:rsidR="00481042">
        <w:t xml:space="preserve"> </w:t>
      </w:r>
      <w:r w:rsidR="00FB32E3" w:rsidRPr="00FB32E3">
        <w:t>close to 0</w:t>
      </w:r>
      <w:r w:rsidR="006E789C">
        <w:t xml:space="preserve"> </w:t>
      </w:r>
      <w:r w:rsidR="00481042">
        <w:t xml:space="preserve">(Figure </w:t>
      </w:r>
      <w:r w:rsidR="000B0CF0">
        <w:t>5</w:t>
      </w:r>
      <w:r w:rsidR="00481042">
        <w:t>),</w:t>
      </w:r>
      <w:r w:rsidR="0079351E">
        <w:t xml:space="preserve"> </w:t>
      </w:r>
      <w:r w:rsidR="00481042">
        <w:t xml:space="preserve">our </w:t>
      </w:r>
      <w:r w:rsidR="00AC14C9">
        <w:t xml:space="preserve">model </w:t>
      </w:r>
      <w:r w:rsidR="00301353">
        <w:t>fits</w:t>
      </w:r>
      <w:r w:rsidR="00481042">
        <w:t xml:space="preserve"> demonstrate that </w:t>
      </w:r>
      <w:r w:rsidR="00FC6076">
        <w:t>t</w:t>
      </w:r>
      <w:r w:rsidR="00FC6076" w:rsidRPr="00FC6076">
        <w:t xml:space="preserve">arget proximity suffices to explain the attentional effects if one allows an adaptive scaling of the chromatic axes contingent on the colours used in the experiment. </w:t>
      </w:r>
    </w:p>
    <w:p w14:paraId="4A33E348" w14:textId="4513CD72" w:rsidR="00CE0F9D" w:rsidRDefault="007146FA" w:rsidP="00590E98">
      <w:r>
        <w:rPr>
          <w:b/>
        </w:rPr>
        <w:t xml:space="preserve">4. </w:t>
      </w:r>
      <w:r w:rsidR="00CB18DF">
        <w:rPr>
          <w:b/>
        </w:rPr>
        <w:t xml:space="preserve">General </w:t>
      </w:r>
      <w:r w:rsidR="00692DDD" w:rsidRPr="00692DDD">
        <w:rPr>
          <w:b/>
        </w:rPr>
        <w:t>Discussion</w:t>
      </w:r>
      <w:r w:rsidR="00692DDD" w:rsidRPr="00692DDD">
        <w:rPr>
          <w:b/>
        </w:rPr>
        <w:br/>
      </w:r>
      <w:r w:rsidR="00590E98">
        <w:tab/>
      </w:r>
      <w:r w:rsidR="004C5C5C">
        <w:t>This study examined behavioural and</w:t>
      </w:r>
      <w:r w:rsidR="00CE0F9D">
        <w:t xml:space="preserve"> neural markers of </w:t>
      </w:r>
      <w:r w:rsidR="004C5C5C">
        <w:t>divided</w:t>
      </w:r>
      <w:r w:rsidR="00CE0F9D">
        <w:t xml:space="preserve"> attention</w:t>
      </w:r>
      <w:r w:rsidR="004C5C5C">
        <w:t xml:space="preserve"> within the feature dimension of colour, requiring participants to attend concurrently</w:t>
      </w:r>
      <w:r w:rsidR="00CE0F9D">
        <w:t xml:space="preserve"> to two out of four </w:t>
      </w:r>
      <w:r w:rsidR="009A333B">
        <w:t xml:space="preserve">continuously present </w:t>
      </w:r>
      <w:r w:rsidR="00CE0F9D">
        <w:t>colours</w:t>
      </w:r>
      <w:r w:rsidR="00692D60">
        <w:t>,</w:t>
      </w:r>
      <w:r w:rsidR="006A59AE">
        <w:t xml:space="preserve"> with allocations of attention </w:t>
      </w:r>
      <w:r w:rsidR="009A333B">
        <w:t>assessed by recordings of</w:t>
      </w:r>
      <w:r w:rsidR="00CE0F9D">
        <w:t xml:space="preserve"> SSVEP</w:t>
      </w:r>
      <w:r w:rsidR="009A333B">
        <w:t>s.</w:t>
      </w:r>
      <w:r w:rsidR="00CE0F9D">
        <w:t xml:space="preserve"> </w:t>
      </w:r>
      <w:r w:rsidR="00CE0F9D">
        <w:lastRenderedPageBreak/>
        <w:t>We found reliable attentional increases in SSVEP</w:t>
      </w:r>
      <w:r w:rsidR="004C5C5C">
        <w:t xml:space="preserve"> </w:t>
      </w:r>
      <w:r w:rsidR="00CB18DF">
        <w:t xml:space="preserve">amplitudes </w:t>
      </w:r>
      <w:r w:rsidR="004C5C5C">
        <w:t xml:space="preserve">in </w:t>
      </w:r>
      <w:r w:rsidR="009A333B">
        <w:t xml:space="preserve">two separate </w:t>
      </w:r>
      <w:r w:rsidR="004C5C5C">
        <w:t>experiments</w:t>
      </w:r>
      <w:r w:rsidR="00A11721">
        <w:t xml:space="preserve"> (see Fig.6)</w:t>
      </w:r>
      <w:r w:rsidR="00CE0F9D">
        <w:t xml:space="preserve">, demonstrating that simultaneous selection of two </w:t>
      </w:r>
      <w:r w:rsidR="00CB18DF">
        <w:t>feature values</w:t>
      </w:r>
      <w:r w:rsidR="00CE0F9D">
        <w:t xml:space="preserve"> from the same dimension can be implemented at an early neural level</w:t>
      </w:r>
      <w:r w:rsidR="004C5C5C">
        <w:t xml:space="preserve"> even when </w:t>
      </w:r>
      <w:r w:rsidR="00CB18DF">
        <w:t>attended and unattended values</w:t>
      </w:r>
      <w:r w:rsidR="004C5C5C">
        <w:t xml:space="preserve"> are not spatially separated</w:t>
      </w:r>
      <w:r w:rsidR="00CE0F9D">
        <w:t>. We also</w:t>
      </w:r>
      <w:r w:rsidR="009A333B">
        <w:t xml:space="preserve"> observed </w:t>
      </w:r>
      <w:r w:rsidR="00CE0F9D">
        <w:t xml:space="preserve">significant differences in the efficiency of selection that depended on both </w:t>
      </w:r>
      <w:r w:rsidR="004C5C5C">
        <w:t xml:space="preserve">the context of </w:t>
      </w:r>
      <w:r w:rsidR="00CE0F9D">
        <w:t>target/distractor chromaticities</w:t>
      </w:r>
      <w:r w:rsidR="001C740A">
        <w:t xml:space="preserve"> and the linear separability of colours in hue space</w:t>
      </w:r>
      <w:r w:rsidR="00CE0F9D">
        <w:t xml:space="preserve">. </w:t>
      </w:r>
      <w:r w:rsidR="009A333B">
        <w:t xml:space="preserve"> </w:t>
      </w:r>
      <w:r w:rsidR="00FC6076">
        <w:t>However, while l</w:t>
      </w:r>
      <w:r w:rsidR="00FC6076" w:rsidRPr="00FC6076">
        <w:t>inear separability is not sufficient to explain the attentional effects</w:t>
      </w:r>
      <w:r w:rsidR="00FC6076">
        <w:t>, t</w:t>
      </w:r>
      <w:r w:rsidR="00FC6076" w:rsidRPr="00FC6076">
        <w:t>arget proximity</w:t>
      </w:r>
      <w:r w:rsidR="009F27C4">
        <w:t xml:space="preserve"> can account for</w:t>
      </w:r>
      <w:r w:rsidR="00FC6076" w:rsidRPr="00FC6076">
        <w:t xml:space="preserve"> the attentional effects if one allows an adaptive scaling of the chromatic axes contingent on the colours used in the experiment. </w:t>
      </w:r>
      <w:r w:rsidR="009A333B">
        <w:t>These</w:t>
      </w:r>
      <w:r w:rsidR="00E27C35" w:rsidRPr="00CE0F9D">
        <w:t xml:space="preserve"> data are</w:t>
      </w:r>
      <w:r w:rsidR="00CE0F9D" w:rsidRPr="00CE0F9D">
        <w:t xml:space="preserve"> </w:t>
      </w:r>
      <w:r w:rsidR="00E27C35" w:rsidRPr="00CE0F9D">
        <w:t xml:space="preserve">consistent with previous reports that colour selection in multi-coloured displays operates </w:t>
      </w:r>
      <w:r w:rsidR="00730D3A">
        <w:t>on the output of higher-order chromatic mechanisms (</w:t>
      </w:r>
      <w:r w:rsidR="00F56A71">
        <w:fldChar w:fldCharType="begin"/>
      </w:r>
      <w:r w:rsidR="003353C5">
        <w:instrText xml:space="preserve"> ADDIN EN.CITE &lt;EndNote&gt;&lt;Cite&gt;&lt;Author&gt;Nagy&lt;/Author&gt;&lt;Year&gt;2003&lt;/Year&gt;&lt;RecNum&gt;3140&lt;/RecNum&gt;&lt;DisplayText&gt;Nagy and Thomas, 2003&lt;/DisplayText&gt;&lt;record&gt;&lt;rec-number&gt;3140&lt;/rec-number&gt;&lt;foreign-keys&gt;&lt;key app="EN" db-id="ztt92apvszw908exawbvs9psvtxzv0papaza" timestamp="1417529825"&gt;3140&lt;/key&gt;&lt;/foreign-keys&gt;&lt;ref-type name="Journal Article"&gt;17&lt;/ref-type&gt;&lt;contributors&gt;&lt;authors&gt;&lt;author&gt;Nagy, A. L.&lt;/author&gt;&lt;author&gt;Thomas, G.&lt;/author&gt;&lt;/authors&gt;&lt;/contributors&gt;&lt;auth-address&gt;Wright State Univ, Dept Psychol, Dayton, OH 45435 USA.&amp;#xD;Nagy, AL (reprint author), Wright State Univ, Dept Psychol, 3640 Col Glenn Highway, Dayton, OH 45435 USA.&lt;/auth-address&gt;&lt;titles&gt;&lt;title&gt;Distractor heterogeneity, attention, and color in visual search&lt;/title&gt;&lt;secondary-title&gt;Vision Research&lt;/secondary-title&gt;&lt;alt-title&gt;Vision Res.&lt;/alt-title&gt;&lt;/titles&gt;&lt;periodical&gt;&lt;full-title&gt;Vision Research&lt;/full-title&gt;&lt;abbr-1&gt;Vision Res.&lt;/abbr-1&gt;&lt;abbr-2&gt;Vision Res&lt;/abbr-2&gt;&lt;/periodical&gt;&lt;alt-periodical&gt;&lt;full-title&gt;Vision Res.&lt;/full-title&gt;&lt;/alt-periodical&gt;&lt;pages&gt;1541-1552&lt;/pages&gt;&lt;volume&gt;43&lt;/volume&gt;&lt;number&gt;14&lt;/number&gt;&lt;keywords&gt;&lt;keyword&gt;color&lt;/keyword&gt;&lt;keyword&gt;search&lt;/keyword&gt;&lt;keyword&gt;attention&lt;/keyword&gt;&lt;keyword&gt;chromatic mechanisms&lt;/keyword&gt;&lt;keyword&gt;set-size&lt;/keyword&gt;&lt;keyword&gt;displays&lt;/keyword&gt;&lt;keyword&gt;stimulus&lt;/keyword&gt;&lt;keyword&gt;target&lt;/keyword&gt;&lt;keyword&gt;discrimination&lt;/keyword&gt;&lt;keyword&gt;separability&lt;/keyword&gt;&lt;keyword&gt;uncertainty&lt;/keyword&gt;&lt;keyword&gt;similarity&lt;/keyword&gt;&lt;keyword&gt;adaptation&lt;/keyword&gt;&lt;/keywords&gt;&lt;dates&gt;&lt;year&gt;2003&lt;/year&gt;&lt;pub-dates&gt;&lt;date&gt;Jun&lt;/date&gt;&lt;/pub-dates&gt;&lt;/dates&gt;&lt;isbn&gt;0042-6989&lt;/isbn&gt;&lt;accession-num&gt;WOS:000183608500006&lt;/accession-num&gt;&lt;work-type&gt;Article&lt;/work-type&gt;&lt;urls&gt;&lt;related-urls&gt;&lt;url&gt;&amp;lt;Go to ISI&amp;gt;://WOS:000183608500006&lt;/url&gt;&lt;/related-urls&gt;&lt;/urls&gt;&lt;electronic-resource-num&gt;10.1016/s0042-6989(03)00234-7&lt;/electronic-resource-num&gt;&lt;language&gt;English&lt;/language&gt;&lt;/record&gt;&lt;/Cite&gt;&lt;/EndNote&gt;</w:instrText>
      </w:r>
      <w:r w:rsidR="00F56A71">
        <w:fldChar w:fldCharType="separate"/>
      </w:r>
      <w:r w:rsidR="003353C5">
        <w:rPr>
          <w:noProof/>
        </w:rPr>
        <w:t>Nagy and Thomas, 2003</w:t>
      </w:r>
      <w:r w:rsidR="00F56A71">
        <w:fldChar w:fldCharType="end"/>
      </w:r>
      <w:r w:rsidR="00730D3A">
        <w:t>)</w:t>
      </w:r>
      <w:r w:rsidR="00E27C35" w:rsidRPr="00CE0F9D">
        <w:t>.</w:t>
      </w:r>
      <w:r w:rsidR="00CE0F9D">
        <w:t xml:space="preserve"> </w:t>
      </w:r>
      <w:r w:rsidR="004C5C5C">
        <w:t>Our modelling of SSVEP attenti</w:t>
      </w:r>
      <w:r w:rsidR="00730D3A">
        <w:t xml:space="preserve">onal effects using distances in </w:t>
      </w:r>
      <w:r w:rsidR="001E5E3B">
        <w:t xml:space="preserve">colour </w:t>
      </w:r>
      <w:r w:rsidR="00730D3A">
        <w:t>space</w:t>
      </w:r>
      <w:r w:rsidR="008118A9">
        <w:t xml:space="preserve"> </w:t>
      </w:r>
      <w:r w:rsidR="006D1A6E">
        <w:t xml:space="preserve">allowed for </w:t>
      </w:r>
      <w:r w:rsidR="008118A9">
        <w:t>a more fine-grained account of the magnitudes of attention effects and suggests a context-dependent</w:t>
      </w:r>
      <w:r w:rsidR="009A333B">
        <w:t>,</w:t>
      </w:r>
      <w:r w:rsidR="008118A9">
        <w:t xml:space="preserve"> flexible scaling of chromatic axes for the purpose of attentional selection</w:t>
      </w:r>
      <w:r w:rsidR="004C5C5C">
        <w:t>.</w:t>
      </w:r>
    </w:p>
    <w:p w14:paraId="0D3A8AB9" w14:textId="32640DA9" w:rsidR="00B27AF4" w:rsidRDefault="00CB18DF" w:rsidP="00B27AF4">
      <w:pPr>
        <w:rPr>
          <w:sz w:val="22"/>
          <w:lang w:val="en-US"/>
        </w:rPr>
      </w:pPr>
      <w:r>
        <w:t xml:space="preserve">      </w:t>
      </w:r>
      <w:r w:rsidR="00B61ED2">
        <w:t>Attention</w:t>
      </w:r>
      <w:r w:rsidR="00B27AF4">
        <w:t>al</w:t>
      </w:r>
      <w:r w:rsidR="00B61ED2">
        <w:t xml:space="preserve"> effects depended strongly upon the particular combination of attended colours</w:t>
      </w:r>
      <w:r>
        <w:t>,</w:t>
      </w:r>
      <w:r w:rsidR="00B61ED2">
        <w:t xml:space="preserve"> even though all colours were clearly distinguishable.</w:t>
      </w:r>
      <w:r>
        <w:t xml:space="preserve">  Thus, these</w:t>
      </w:r>
      <w:r w:rsidR="00B61ED2">
        <w:t xml:space="preserve"> data do not support the idea that colour </w:t>
      </w:r>
      <w:r w:rsidR="001C740A">
        <w:t>categories</w:t>
      </w:r>
      <w:r w:rsidR="00B61ED2">
        <w:t xml:space="preserve"> might constitute separate attentional feature dimensions</w:t>
      </w:r>
      <w:r w:rsidR="000D21D6">
        <w:t xml:space="preserve"> that can </w:t>
      </w:r>
      <w:r>
        <w:t>be selected</w:t>
      </w:r>
      <w:r w:rsidR="000D21D6">
        <w:t xml:space="preserve"> independently</w:t>
      </w:r>
      <w:r w:rsidR="00B61ED2">
        <w:t xml:space="preserve">. </w:t>
      </w:r>
      <w:r w:rsidR="00897477">
        <w:t>If, for example, attentional weights could be set independently for each of the four unique hues, attentional enhancement</w:t>
      </w:r>
      <w:r w:rsidR="00B27AF4">
        <w:t xml:space="preserve"> should have been </w:t>
      </w:r>
      <w:r w:rsidR="00A216B9">
        <w:t>consistently observed for all the hue combinations</w:t>
      </w:r>
      <w:r w:rsidR="00897477">
        <w:t>. The overall magnitude of attention</w:t>
      </w:r>
      <w:r w:rsidR="00B27AF4">
        <w:t>al</w:t>
      </w:r>
      <w:r w:rsidR="00897477">
        <w:t xml:space="preserve"> effects did not differ much between the</w:t>
      </w:r>
      <w:r w:rsidR="00B27AF4">
        <w:t xml:space="preserve"> first</w:t>
      </w:r>
      <w:r w:rsidR="00897477">
        <w:t xml:space="preserve"> experiment and the second experiment, further suggesting that unique hues are not special for </w:t>
      </w:r>
      <w:r w:rsidR="00A216B9">
        <w:t xml:space="preserve">enabling </w:t>
      </w:r>
      <w:r w:rsidR="00897477">
        <w:t>attention</w:t>
      </w:r>
      <w:r w:rsidR="00A216B9">
        <w:t>al selection</w:t>
      </w:r>
      <w:r w:rsidR="00F961CA">
        <w:t xml:space="preserve"> (see supplementary material for </w:t>
      </w:r>
      <w:r w:rsidR="00F961CA">
        <w:lastRenderedPageBreak/>
        <w:t>convergent behavioural evidence)</w:t>
      </w:r>
      <w:r w:rsidR="00897477">
        <w:t xml:space="preserve">. Our data also seem inconsistent with attentional weights affecting the gain of colour opponent mechanisms, </w:t>
      </w:r>
      <w:r w:rsidR="006D1A6E">
        <w:t xml:space="preserve">as </w:t>
      </w:r>
      <w:r w:rsidR="00897477">
        <w:t xml:space="preserve">this </w:t>
      </w:r>
      <w:r w:rsidR="006D1A6E">
        <w:t>w</w:t>
      </w:r>
      <w:r w:rsidR="00897477">
        <w:t xml:space="preserve">ould have allowed for better than observed selection of non-separable colour pairs in </w:t>
      </w:r>
      <w:r w:rsidR="00B27AF4">
        <w:t xml:space="preserve">the </w:t>
      </w:r>
      <w:r w:rsidR="00897477">
        <w:t>experiment</w:t>
      </w:r>
      <w:r w:rsidR="00B27AF4">
        <w:t xml:space="preserve"> with unique hues</w:t>
      </w:r>
      <w:r w:rsidR="00897477">
        <w:t>. Instead, the variability of attention effects in our data was well-described by a simple model that depended upon</w:t>
      </w:r>
      <w:r w:rsidR="00B27AF4">
        <w:t xml:space="preserve"> the configuration of target / distractor colours and their</w:t>
      </w:r>
      <w:r w:rsidR="00897477">
        <w:t xml:space="preserve"> distances in colour space. This </w:t>
      </w:r>
      <w:r w:rsidR="00B61ED2">
        <w:t>suggests that</w:t>
      </w:r>
      <w:r w:rsidR="000D21D6">
        <w:t xml:space="preserve"> for attentional purposes,</w:t>
      </w:r>
      <w:r w:rsidR="00B61ED2">
        <w:t xml:space="preserve"> colour </w:t>
      </w:r>
      <w:r w:rsidR="000D21D6">
        <w:t>should be regarded as</w:t>
      </w:r>
      <w:r w:rsidR="00B61ED2">
        <w:t xml:space="preserve"> </w:t>
      </w:r>
      <w:r w:rsidR="00B27AF4">
        <w:t xml:space="preserve">a </w:t>
      </w:r>
      <w:r w:rsidR="00B61ED2">
        <w:t>single feature dimension</w:t>
      </w:r>
      <w:r w:rsidR="006D1A6E">
        <w:t>, without further subdivisions based on hue categories</w:t>
      </w:r>
      <w:r w:rsidR="000D21D6">
        <w:t>. This is conceptually analogous to spatial attention</w:t>
      </w:r>
      <w:r w:rsidR="006D1A6E">
        <w:t xml:space="preserve">, which </w:t>
      </w:r>
      <w:r w:rsidR="000D21D6">
        <w:t xml:space="preserve"> has been likened to a spotlight in 2D space (</w:t>
      </w:r>
      <w:r w:rsidR="00021D3F">
        <w:fldChar w:fldCharType="begin"/>
      </w:r>
      <w:r w:rsidR="003353C5">
        <w:instrText xml:space="preserve"> ADDIN EN.CITE &lt;EndNote&gt;&lt;Cite&gt;&lt;Author&gt;Posner&lt;/Author&gt;&lt;Year&gt;1980&lt;/Year&gt;&lt;RecNum&gt;3298&lt;/RecNum&gt;&lt;DisplayText&gt;Posner, 1980&lt;/DisplayText&gt;&lt;record&gt;&lt;rec-number&gt;3298&lt;/rec-number&gt;&lt;foreign-keys&gt;&lt;key app="EN" db-id="ztt92apvszw908exawbvs9psvtxzv0papaza" timestamp="1503414574"&gt;3298&lt;/key&gt;&lt;/foreign-keys&gt;&lt;ref-type name="Journal Article"&gt;17&lt;/ref-type&gt;&lt;contributors&gt;&lt;authors&gt;&lt;author&gt;Posner, M. I.&lt;/author&gt;&lt;/authors&gt;&lt;/contributors&gt;&lt;auth-address&gt;POSNER, MI (reprint author), UNIV OREGON,EUGENE,OR 97403, USA.&lt;/auth-address&gt;&lt;titles&gt;&lt;title&gt;Orienting of Attention&lt;/title&gt;&lt;secondary-title&gt;Quarterly Journal of Experimental Psychology&lt;/secondary-title&gt;&lt;/titles&gt;&lt;periodical&gt;&lt;full-title&gt;Quarterly Journal of Experimental Psychology&lt;/full-title&gt;&lt;/periodical&gt;&lt;pages&gt;3-25&lt;/pages&gt;&lt;volume&gt;32&lt;/volume&gt;&lt;number&gt;FEB&lt;/number&gt;&lt;keywords&gt;&lt;keyword&gt;Psychology&lt;/keyword&gt;&lt;keyword&gt;Physiology&lt;/keyword&gt;&lt;/keywords&gt;&lt;dates&gt;&lt;year&gt;1980&lt;/year&gt;&lt;/dates&gt;&lt;isbn&gt;0033-555X&lt;/isbn&gt;&lt;accession-num&gt;WOS:A1980JK24900001&lt;/accession-num&gt;&lt;work-type&gt;Article&lt;/work-type&gt;&lt;urls&gt;&lt;related-urls&gt;&lt;url&gt;&amp;lt;Go to ISI&amp;gt;://WOS:A1980JK24900001&lt;/url&gt;&lt;/related-urls&gt;&lt;/urls&gt;&lt;electronic-resource-num&gt;10.1080/00335558008248231&lt;/electronic-resource-num&gt;&lt;language&gt;English&lt;/language&gt;&lt;/record&gt;&lt;/Cite&gt;&lt;/EndNote&gt;</w:instrText>
      </w:r>
      <w:r w:rsidR="00021D3F">
        <w:fldChar w:fldCharType="separate"/>
      </w:r>
      <w:r w:rsidR="003353C5">
        <w:rPr>
          <w:noProof/>
        </w:rPr>
        <w:t>Posner, 1980</w:t>
      </w:r>
      <w:r w:rsidR="00021D3F">
        <w:fldChar w:fldCharType="end"/>
      </w:r>
      <w:r w:rsidR="000D21D6">
        <w:t xml:space="preserve">) </w:t>
      </w:r>
      <w:r w:rsidR="00153F2B">
        <w:t>rather than</w:t>
      </w:r>
      <w:r w:rsidR="000D21D6">
        <w:t xml:space="preserve"> the superimpos</w:t>
      </w:r>
      <w:r w:rsidR="000C007A">
        <w:t>ition of two</w:t>
      </w:r>
      <w:r w:rsidR="000D21D6">
        <w:t xml:space="preserve"> independent </w:t>
      </w:r>
      <w:r w:rsidR="00153F2B">
        <w:t xml:space="preserve">attentional </w:t>
      </w:r>
      <w:r w:rsidR="000D21D6">
        <w:t>mechanisms for selection of vertical and horizontal position.</w:t>
      </w:r>
      <w:r w:rsidR="00B27AF4">
        <w:t xml:space="preserve"> The</w:t>
      </w:r>
      <w:r w:rsidR="00B27AF4" w:rsidRPr="00B27AF4">
        <w:t xml:space="preserve"> </w:t>
      </w:r>
      <w:r w:rsidR="00A216B9">
        <w:t xml:space="preserve">spotlight or </w:t>
      </w:r>
      <w:r w:rsidR="00B27AF4" w:rsidRPr="00B27AF4">
        <w:t xml:space="preserve">zoom lens </w:t>
      </w:r>
      <w:r w:rsidR="00B27AF4">
        <w:t>analogy</w:t>
      </w:r>
      <w:r w:rsidR="00A216B9">
        <w:t xml:space="preserve"> could</w:t>
      </w:r>
      <w:r w:rsidR="00ED658D">
        <w:t xml:space="preserve"> also</w:t>
      </w:r>
      <w:r w:rsidR="00A216B9">
        <w:t xml:space="preserve"> explain</w:t>
      </w:r>
      <w:r w:rsidR="00B27AF4" w:rsidRPr="00B27AF4">
        <w:t xml:space="preserve"> the lack of an attention</w:t>
      </w:r>
      <w:r w:rsidR="00B27AF4">
        <w:t>al</w:t>
      </w:r>
      <w:r w:rsidR="00B27AF4" w:rsidRPr="00B27AF4">
        <w:t xml:space="preserve"> effect for </w:t>
      </w:r>
      <w:r w:rsidR="005375AC">
        <w:t xml:space="preserve">linearly </w:t>
      </w:r>
      <w:r w:rsidR="00B27AF4" w:rsidRPr="00B27AF4">
        <w:t>non-separable distractors, since the intermediate dis</w:t>
      </w:r>
      <w:r w:rsidR="00B27AF4">
        <w:t xml:space="preserve">tractor would also be amplified, </w:t>
      </w:r>
      <w:r w:rsidR="00A216B9">
        <w:t>as well as</w:t>
      </w:r>
      <w:r w:rsidR="00B27AF4">
        <w:t xml:space="preserve"> the </w:t>
      </w:r>
      <w:r w:rsidR="00B27AF4">
        <w:rPr>
          <w:lang w:val="en-US"/>
        </w:rPr>
        <w:t xml:space="preserve">finding of greater attentional effects for closer target-target proximities, which </w:t>
      </w:r>
      <w:r w:rsidR="00A216B9">
        <w:rPr>
          <w:lang w:val="en-US"/>
        </w:rPr>
        <w:t>could</w:t>
      </w:r>
      <w:r w:rsidR="00B27AF4">
        <w:rPr>
          <w:lang w:val="en-US"/>
        </w:rPr>
        <w:t xml:space="preserve"> be related to a more focused zoom lens. </w:t>
      </w:r>
      <w:r w:rsidR="00C91BC2">
        <w:rPr>
          <w:lang w:val="en-US"/>
        </w:rPr>
        <w:t xml:space="preserve">Such predictions could be </w:t>
      </w:r>
      <w:r w:rsidR="00F439B7">
        <w:rPr>
          <w:lang w:val="en-US"/>
        </w:rPr>
        <w:t xml:space="preserve">derived </w:t>
      </w:r>
      <w:r w:rsidR="00EF7AC1">
        <w:rPr>
          <w:lang w:val="en-US"/>
        </w:rPr>
        <w:t>from</w:t>
      </w:r>
      <w:r w:rsidR="00F439B7">
        <w:rPr>
          <w:lang w:val="en-US"/>
        </w:rPr>
        <w:t xml:space="preserve"> the neural-level model proposed by </w:t>
      </w:r>
      <w:proofErr w:type="spellStart"/>
      <w:r w:rsidR="00F439B7">
        <w:rPr>
          <w:lang w:val="en-US"/>
        </w:rPr>
        <w:t>Pestilli</w:t>
      </w:r>
      <w:proofErr w:type="spellEnd"/>
      <w:r w:rsidR="00F439B7">
        <w:rPr>
          <w:lang w:val="en-US"/>
        </w:rPr>
        <w:t xml:space="preserve"> and colleagues (</w:t>
      </w:r>
      <w:r w:rsidR="0051651D">
        <w:rPr>
          <w:lang w:val="en-US"/>
        </w:rPr>
        <w:t>2011</w:t>
      </w:r>
      <w:r w:rsidR="00F439B7">
        <w:rPr>
          <w:lang w:val="en-US"/>
        </w:rPr>
        <w:t>).</w:t>
      </w:r>
    </w:p>
    <w:p w14:paraId="43A32662" w14:textId="56C62BDF" w:rsidR="00692DDD" w:rsidRDefault="00B27AF4" w:rsidP="005450ED">
      <w:pPr>
        <w:ind w:firstLine="720"/>
      </w:pPr>
      <w:r w:rsidRPr="00B27AF4">
        <w:t xml:space="preserve">   </w:t>
      </w:r>
      <w:r w:rsidR="00A216B9">
        <w:t>The</w:t>
      </w:r>
      <w:r w:rsidR="00CE0F9D">
        <w:t xml:space="preserve"> SSVEP attentional enhancement showed</w:t>
      </w:r>
      <w:r w:rsidR="00692DDD" w:rsidRPr="00CE0F9D">
        <w:t xml:space="preserve"> a </w:t>
      </w:r>
      <w:r w:rsidR="004C5C5C">
        <w:t xml:space="preserve">clear reduction for conditions that involved targets that were not </w:t>
      </w:r>
      <w:r w:rsidR="00AB3887">
        <w:t>linearly separable from distractors</w:t>
      </w:r>
      <w:r w:rsidR="004C5C5C">
        <w:t xml:space="preserve"> in colour space. These reductions were present in both experiments, indicating their </w:t>
      </w:r>
      <w:r w:rsidR="00F838D6">
        <w:t>generality across</w:t>
      </w:r>
      <w:r w:rsidR="004C5C5C">
        <w:t xml:space="preserve"> colour context</w:t>
      </w:r>
      <w:r w:rsidR="00F838D6">
        <w:t>s</w:t>
      </w:r>
      <w:r w:rsidR="004C5C5C">
        <w:t xml:space="preserve">. </w:t>
      </w:r>
      <w:r w:rsidR="000659F0">
        <w:t>SSVEP attentional effects</w:t>
      </w:r>
      <w:r w:rsidR="00252CEC">
        <w:t xml:space="preserve"> were generally</w:t>
      </w:r>
      <w:r w:rsidR="000659F0">
        <w:t xml:space="preserve"> </w:t>
      </w:r>
      <w:r w:rsidR="00F971A7">
        <w:t>reduced for the</w:t>
      </w:r>
      <w:r w:rsidR="000659F0">
        <w:t xml:space="preserve"> non-</w:t>
      </w:r>
      <w:r w:rsidR="00AB3887">
        <w:t>separable</w:t>
      </w:r>
      <w:r w:rsidR="000659F0">
        <w:t xml:space="preserve"> colour combinations</w:t>
      </w:r>
      <w:r w:rsidR="00F971A7">
        <w:t xml:space="preserve">, with Figure </w:t>
      </w:r>
      <w:r w:rsidR="000B0CF0">
        <w:t>5</w:t>
      </w:r>
      <w:r w:rsidR="00F971A7">
        <w:t xml:space="preserve"> showing the</w:t>
      </w:r>
      <w:r w:rsidR="00F838D6">
        <w:t xml:space="preserve"> effects</w:t>
      </w:r>
      <w:r w:rsidR="00F971A7">
        <w:t xml:space="preserve"> to include zero well within </w:t>
      </w:r>
      <w:r w:rsidR="00F838D6">
        <w:t>their</w:t>
      </w:r>
      <w:r w:rsidR="00F971A7">
        <w:t xml:space="preserve"> 95% confidence intervals for </w:t>
      </w:r>
      <w:r w:rsidR="005375AC">
        <w:t>most of</w:t>
      </w:r>
      <w:r w:rsidR="00F971A7">
        <w:t xml:space="preserve"> </w:t>
      </w:r>
      <w:r w:rsidR="00AB3887">
        <w:t xml:space="preserve">such </w:t>
      </w:r>
      <w:r w:rsidR="00F971A7">
        <w:t>colour combinations</w:t>
      </w:r>
      <w:r w:rsidR="000659F0">
        <w:t>.</w:t>
      </w:r>
      <w:r w:rsidR="00ED658D">
        <w:t xml:space="preserve"> In our model, reduced attentional enhancements for certain colour pairs lead to different relative scaling of the contributions of </w:t>
      </w:r>
      <w:r w:rsidR="00ED658D">
        <w:lastRenderedPageBreak/>
        <w:t xml:space="preserve">the two opponent chromatic mechanisms between </w:t>
      </w:r>
      <w:r w:rsidR="00550C60">
        <w:t xml:space="preserve">the two </w:t>
      </w:r>
      <w:r w:rsidR="00ED658D">
        <w:t xml:space="preserve">experiments, </w:t>
      </w:r>
      <w:r w:rsidR="00550C60">
        <w:t>with</w:t>
      </w:r>
      <w:r w:rsidR="00ED658D">
        <w:t xml:space="preserve"> </w:t>
      </w:r>
      <w:proofErr w:type="spellStart"/>
      <w:r w:rsidR="00ED658D">
        <w:t>orthogonalisation</w:t>
      </w:r>
      <w:proofErr w:type="spellEnd"/>
      <w:r w:rsidR="000659F0">
        <w:t xml:space="preserve"> </w:t>
      </w:r>
      <w:r w:rsidR="00ED658D">
        <w:t xml:space="preserve">of </w:t>
      </w:r>
      <w:r w:rsidR="00550C60">
        <w:t>non-separable</w:t>
      </w:r>
      <w:r w:rsidR="00ED658D">
        <w:t xml:space="preserve"> colours</w:t>
      </w:r>
      <w:r w:rsidR="00550C60">
        <w:t xml:space="preserve"> as the most obvious outcome (Fig. 9)</w:t>
      </w:r>
      <w:r w:rsidR="00ED658D">
        <w:t>.</w:t>
      </w:r>
      <w:r w:rsidR="00692D60">
        <w:t xml:space="preserve"> The</w:t>
      </w:r>
      <w:r w:rsidR="00C11F9C" w:rsidRPr="00C11F9C">
        <w:t xml:space="preserve"> l</w:t>
      </w:r>
      <w:r w:rsidR="00692DDD" w:rsidRPr="00C11F9C">
        <w:t xml:space="preserve">ack of SSVEP enhancement for </w:t>
      </w:r>
      <w:r w:rsidR="00C11F9C" w:rsidRPr="00C11F9C">
        <w:t xml:space="preserve">simultaneous </w:t>
      </w:r>
      <w:r w:rsidR="00692DDD" w:rsidRPr="00C11F9C">
        <w:t xml:space="preserve">selection of </w:t>
      </w:r>
      <w:r w:rsidR="00C11F9C" w:rsidRPr="00C11F9C">
        <w:t>non-</w:t>
      </w:r>
      <w:r w:rsidR="00AB3887">
        <w:t>separable</w:t>
      </w:r>
      <w:r w:rsidR="00C11F9C" w:rsidRPr="00C11F9C">
        <w:t xml:space="preserve"> hues</w:t>
      </w:r>
      <w:r w:rsidR="000659F0">
        <w:t xml:space="preserve"> (e.g., red and green</w:t>
      </w:r>
      <w:r w:rsidR="00AB3887">
        <w:t xml:space="preserve"> targets in the presence of yellow and blue distractors</w:t>
      </w:r>
      <w:r w:rsidR="000659F0">
        <w:t>)</w:t>
      </w:r>
      <w:r w:rsidR="00692D60">
        <w:t xml:space="preserve"> may</w:t>
      </w:r>
      <w:r w:rsidR="00C11F9C" w:rsidRPr="00C11F9C">
        <w:t xml:space="preserve"> be due to the</w:t>
      </w:r>
      <w:r w:rsidR="00692DDD" w:rsidRPr="00C11F9C">
        <w:t xml:space="preserve"> failure to achieve cortical enhancement </w:t>
      </w:r>
      <w:r w:rsidR="00F838D6">
        <w:t>of</w:t>
      </w:r>
      <w:r w:rsidR="00692DDD" w:rsidRPr="00C11F9C">
        <w:t xml:space="preserve"> </w:t>
      </w:r>
      <w:r w:rsidR="00692D60">
        <w:t xml:space="preserve">their </w:t>
      </w:r>
      <w:r w:rsidR="00C11F9C">
        <w:t>discrete colour representations</w:t>
      </w:r>
      <w:r w:rsidR="00692D60">
        <w:t xml:space="preserve">. </w:t>
      </w:r>
      <w:r w:rsidR="00C11F9C">
        <w:t xml:space="preserve"> </w:t>
      </w:r>
      <w:r w:rsidR="003409AC">
        <w:t>Around</w:t>
      </w:r>
      <w:r w:rsidR="00C11F9C" w:rsidRPr="00C11F9C">
        <w:t xml:space="preserve"> 50%</w:t>
      </w:r>
      <w:r w:rsidR="003409AC">
        <w:t xml:space="preserve"> of cells</w:t>
      </w:r>
      <w:r w:rsidR="00C11F9C" w:rsidRPr="00C11F9C">
        <w:t xml:space="preserve"> in the early visual areas of macaque monkeys</w:t>
      </w:r>
      <w:r w:rsidR="003409AC">
        <w:t xml:space="preserve"> are estimated to be colour-selective</w:t>
      </w:r>
      <w:r w:rsidR="00C11F9C" w:rsidRPr="00C11F9C">
        <w:t xml:space="preserve">, with little difference between V1, V2, V3 and V4. </w:t>
      </w:r>
      <w:r w:rsidR="00C11F9C">
        <w:t>The majority of neurons in V1</w:t>
      </w:r>
      <w:r w:rsidR="005375AC">
        <w:t>-</w:t>
      </w:r>
      <w:r w:rsidR="00C11F9C">
        <w:t xml:space="preserve">V3 are broadly tuned to colour (for a review, see </w:t>
      </w:r>
      <w:r w:rsidR="00F56A71">
        <w:fldChar w:fldCharType="begin"/>
      </w:r>
      <w:r w:rsidR="003353C5">
        <w:instrText xml:space="preserve"> ADDIN EN.CITE &lt;EndNote&gt;&lt;Cite&gt;&lt;Author&gt;Gegenfurtner&lt;/Author&gt;&lt;Year&gt;2003&lt;/Year&gt;&lt;RecNum&gt;2996&lt;/RecNum&gt;&lt;DisplayText&gt;Gegenfurtner, 2003&lt;/DisplayText&gt;&lt;record&gt;&lt;rec-number&gt;2996&lt;/rec-number&gt;&lt;foreign-keys&gt;&lt;key app="EN" db-id="ztt92apvszw908exawbvs9psvtxzv0papaza" timestamp="1372537640"&gt;2996&lt;/key&gt;&lt;/foreign-keys&gt;&lt;ref-type name="Journal Article"&gt;17&lt;/ref-type&gt;&lt;contributors&gt;&lt;authors&gt;&lt;author&gt;Gegenfurtner, K. R.&lt;/author&gt;&lt;/authors&gt;&lt;/contributors&gt;&lt;auth-address&gt;Univ Giessen, Dept Psychol, D-35394 Giessen, Germany.&amp;#xD;Gegenfurtner, KR (reprint author), Univ Giessen, Dept Psychol, D-35394 Giessen, Germany.&amp;#xD;gegenfurtner@uni-giessen.de&lt;/auth-address&gt;&lt;titles&gt;&lt;title&gt;Cortical mechanisms of colour vision&lt;/title&gt;&lt;secondary-title&gt;Nature Reviews Neuroscience&lt;/secondary-title&gt;&lt;alt-title&gt;Nat. Rev. Neurosci.&lt;/alt-title&gt;&lt;/titles&gt;&lt;periodical&gt;&lt;full-title&gt;Nature Reviews Neuroscience&lt;/full-title&gt;&lt;abbr-1&gt;Nat. Rev. Neurosci.&lt;/abbr-1&gt;&lt;abbr-2&gt;Nat Rev Neurosci&lt;/abbr-2&gt;&lt;/periodical&gt;&lt;alt-periodical&gt;&lt;full-title&gt;Nature Reviews Neuroscience&lt;/full-title&gt;&lt;abbr-1&gt;Nat. Rev. Neurosci.&lt;/abbr-1&gt;&lt;abbr-2&gt;Nat Rev Neurosci&lt;/abbr-2&gt;&lt;/alt-periodical&gt;&lt;pages&gt;563-572&lt;/pages&gt;&lt;volume&gt;4&lt;/volume&gt;&lt;number&gt;7&lt;/number&gt;&lt;keywords&gt;&lt;keyword&gt;monkey striate cortex&lt;/keyword&gt;&lt;keyword&gt;primary visual-cortex&lt;/keyword&gt;&lt;keyword&gt;lateral&lt;/keyword&gt;&lt;keyword&gt;geniculate-nucleus&lt;/keyword&gt;&lt;keyword&gt;superior temporal sulcus&lt;/keyword&gt;&lt;keyword&gt;macaque area v2&lt;/keyword&gt;&lt;keyword&gt;receptive-fields&lt;/keyword&gt;&lt;keyword&gt;rhesus-monkey&lt;/keyword&gt;&lt;keyword&gt;functional-organization&lt;/keyword&gt;&lt;keyword&gt;chromatic&lt;/keyword&gt;&lt;keyword&gt;properties&lt;/keyword&gt;&lt;keyword&gt;cytochrome-oxidase&lt;/keyword&gt;&lt;/keywords&gt;&lt;dates&gt;&lt;year&gt;2003&lt;/year&gt;&lt;pub-dates&gt;&lt;date&gt;Jul&lt;/date&gt;&lt;/pub-dates&gt;&lt;/dates&gt;&lt;isbn&gt;1471-003X&lt;/isbn&gt;&lt;accession-num&gt;WOS:000183911500020&lt;/accession-num&gt;&lt;work-type&gt;Review&lt;/work-type&gt;&lt;urls&gt;&lt;related-urls&gt;&lt;url&gt;&amp;lt;Go to ISI&amp;gt;://WOS:000183911500020&lt;/url&gt;&lt;/related-urls&gt;&lt;/urls&gt;&lt;electronic-resource-num&gt;10.1038/nrn1138&lt;/electronic-resource-num&gt;&lt;language&gt;English&lt;/language&gt;&lt;/record&gt;&lt;/Cite&gt;&lt;/EndNote&gt;</w:instrText>
      </w:r>
      <w:r w:rsidR="00F56A71">
        <w:fldChar w:fldCharType="separate"/>
      </w:r>
      <w:r w:rsidR="003353C5">
        <w:rPr>
          <w:noProof/>
        </w:rPr>
        <w:t>Gegenfurtner, 2003</w:t>
      </w:r>
      <w:r w:rsidR="00F56A71">
        <w:fldChar w:fldCharType="end"/>
      </w:r>
      <w:r w:rsidR="005375AC">
        <w:t xml:space="preserve">; see also </w:t>
      </w:r>
      <w:r w:rsidR="005375AC">
        <w:fldChar w:fldCharType="begin"/>
      </w:r>
      <w:r w:rsidR="003353C5">
        <w:instrText xml:space="preserve"> ADDIN EN.CITE &lt;EndNote&gt;&lt;Cite&gt;&lt;Author&gt;Xiao&lt;/Author&gt;&lt;Year&gt;2003&lt;/Year&gt;&lt;RecNum&gt;2613&lt;/RecNum&gt;&lt;DisplayText&gt;Xiao et al., 2007; Xiao et al., 2003&lt;/DisplayText&gt;&lt;record&gt;&lt;rec-number&gt;2613&lt;/rec-number&gt;&lt;foreign-keys&gt;&lt;key app="EN" db-id="ztt92apvszw908exawbvs9psvtxzv0papaza" timestamp="0"&gt;2613&lt;/key&gt;&lt;/foreign-keys&gt;&lt;ref-type name="Journal Article"&gt;17&lt;/ref-type&gt;&lt;contributors&gt;&lt;authors&gt;&lt;author&gt;Xiao, Youping&lt;/author&gt;&lt;author&gt;Wang, Yi&lt;/author&gt;&lt;author&gt;Felleman, Daniel J.&lt;/author&gt;&lt;/authors&gt;&lt;/contributors&gt;&lt;titles&gt;&lt;title&gt;A spatially organized representation of colour in macaque cortical area V2&lt;/title&gt;&lt;secondary-title&gt;Nature&lt;/secondary-title&gt;&lt;/titles&gt;&lt;periodical&gt;&lt;full-title&gt;Nature&lt;/full-title&gt;&lt;/periodical&gt;&lt;pages&gt;535&lt;/pages&gt;&lt;volume&gt;421&lt;/volume&gt;&lt;number&gt;6922&lt;/number&gt;&lt;dates&gt;&lt;year&gt;2003&lt;/year&gt;&lt;/dates&gt;&lt;urls&gt;&lt;related-urls&gt;&lt;url&gt;http://dx.doi.org/10.1038/nature01372&lt;/url&gt;&lt;url&gt;http://www.nature.com/nature/journal/v421/n6922/suppinfo/nature01372_S1.html &lt;/url&gt;&lt;/related-urls&gt;&lt;/urls&gt;&lt;/record&gt;&lt;/Cite&gt;&lt;Cite&gt;&lt;Author&gt;Xiao&lt;/Author&gt;&lt;Year&gt;2007&lt;/Year&gt;&lt;RecNum&gt;2612&lt;/RecNum&gt;&lt;record&gt;&lt;rec-number&gt;2612&lt;/rec-number&gt;&lt;foreign-keys&gt;&lt;key app="EN" db-id="ztt92apvszw908exawbvs9psvtxzv0papaza" timestamp="0"&gt;2612&lt;/key&gt;&lt;/foreign-keys&gt;&lt;ref-type name="Journal Article"&gt;17&lt;/ref-type&gt;&lt;contributors&gt;&lt;authors&gt;&lt;author&gt;Xiao, Youping&lt;/author&gt;&lt;author&gt;Casti, Alexander&lt;/author&gt;&lt;author&gt;Xiao, Jun&lt;/author&gt;&lt;author&gt;Kaplan, Ehud&lt;/author&gt;&lt;/authors&gt;&lt;/contributors&gt;&lt;titles&gt;&lt;title&gt;Hue maps in primate striate cortex&lt;/title&gt;&lt;secondary-title&gt;NeuroImage&lt;/secondary-title&gt;&lt;/titles&gt;&lt;periodical&gt;&lt;full-title&gt;Neuroimage&lt;/full-title&gt;&lt;/periodical&gt;&lt;pages&gt;771&lt;/pages&gt;&lt;volume&gt;35&lt;/volume&gt;&lt;number&gt;2&lt;/number&gt;&lt;keywords&gt;&lt;keyword&gt;Striate cortex&lt;/keyword&gt;&lt;keyword&gt;Primate&lt;/keyword&gt;&lt;keyword&gt;Color&lt;/keyword&gt;&lt;keyword&gt;Map&lt;/keyword&gt;&lt;keyword&gt;Perception&lt;/keyword&gt;&lt;keyword&gt;Optical imaging&lt;/keyword&gt;&lt;/keywords&gt;&lt;dates&gt;&lt;year&gt;2007&lt;/year&gt;&lt;/dates&gt;&lt;urls&gt;&lt;related-urls&gt;&lt;url&gt;http://www.sciencedirect.com/science/article/B6WNP-4MMPNJP-1/2/e2a23a354b3dae03745bfd73f537c61f &lt;/url&gt;&lt;/related-urls&gt;&lt;/urls&gt;&lt;/record&gt;&lt;/Cite&gt;&lt;/EndNote&gt;</w:instrText>
      </w:r>
      <w:r w:rsidR="005375AC">
        <w:fldChar w:fldCharType="separate"/>
      </w:r>
      <w:r w:rsidR="003353C5">
        <w:rPr>
          <w:noProof/>
        </w:rPr>
        <w:t>Xiao et al., 2007; Xiao et al., 2003</w:t>
      </w:r>
      <w:r w:rsidR="005375AC">
        <w:fldChar w:fldCharType="end"/>
      </w:r>
      <w:r w:rsidR="000A45F4">
        <w:t>); V1-V3</w:t>
      </w:r>
      <w:r w:rsidR="00C11F9C">
        <w:t xml:space="preserve"> are the sites that are likely to give rise to the SSVEP effects we observe in our study (</w:t>
      </w:r>
      <w:r w:rsidR="00730D3A">
        <w:t>f</w:t>
      </w:r>
      <w:r w:rsidR="000A45F4">
        <w:t>or source localisation of SSVEP attentional effects</w:t>
      </w:r>
      <w:r w:rsidR="00730D3A">
        <w:t xml:space="preserve"> using the same task, </w:t>
      </w:r>
      <w:r w:rsidR="00C11F9C">
        <w:t xml:space="preserve">see </w:t>
      </w:r>
      <w:r w:rsidR="00F56A71">
        <w:fldChar w:fldCharType="begin"/>
      </w:r>
      <w:r w:rsidR="003353C5">
        <w:instrText xml:space="preserve"> ADDIN EN.CITE &lt;EndNote&gt;&lt;Cite&gt;&lt;Author&gt;Müller&lt;/Author&gt;&lt;Year&gt;2006&lt;/Year&gt;&lt;RecNum&gt;2562&lt;/RecNum&gt;&lt;DisplayText&gt;Müller et al., 2006&lt;/DisplayText&gt;&lt;record&gt;&lt;rec-number&gt;2562&lt;/rec-number&gt;&lt;foreign-keys&gt;&lt;key app="EN" db-id="ztt92apvszw908exawbvs9psvtxzv0papaza" timestamp="0"&gt;2562&lt;/key&gt;&lt;/foreign-keys&gt;&lt;ref-type name="Journal Article"&gt;17&lt;/ref-type&gt;&lt;contributors&gt;&lt;authors&gt;&lt;author&gt;Müller, M.M.&lt;/author&gt;&lt;author&gt;Andersen, S.&lt;/author&gt;&lt;author&gt;Trujillo, N.J.&lt;/author&gt;&lt;author&gt;Valdes-Sosa, P.&lt;/author&gt;&lt;author&gt;Malinowski, P.&lt;/author&gt;&lt;author&gt;Hillyard, S A.&lt;/author&gt;&lt;/authors&gt;&lt;/contributors&gt;&lt;titles&gt;&lt;title&gt;Feature-selective attention enhances color signals in early visual areas of the human brai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4250-14254&lt;/pages&gt;&lt;volume&gt;103&lt;/volume&gt;&lt;number&gt;38&lt;/number&gt;&lt;dates&gt;&lt;year&gt;2006&lt;/year&gt;&lt;/dates&gt;&lt;urls&gt;&lt;/urls&gt;&lt;/record&gt;&lt;/Cite&gt;&lt;/EndNote&gt;</w:instrText>
      </w:r>
      <w:r w:rsidR="00F56A71">
        <w:fldChar w:fldCharType="separate"/>
      </w:r>
      <w:r w:rsidR="003353C5">
        <w:rPr>
          <w:noProof/>
        </w:rPr>
        <w:t>Müller et al., 2006</w:t>
      </w:r>
      <w:r w:rsidR="00F56A71">
        <w:fldChar w:fldCharType="end"/>
      </w:r>
      <w:r w:rsidR="00C11F9C">
        <w:t>). Therefore, it is not surp</w:t>
      </w:r>
      <w:r w:rsidR="000659F0">
        <w:t>rising that chromatic proximity, in particular in terms of colour differences in a uniform hue space, is relevant for attentional selection</w:t>
      </w:r>
      <w:r w:rsidR="00F971A7">
        <w:t xml:space="preserve"> at an early neural level</w:t>
      </w:r>
      <w:r w:rsidR="000659F0">
        <w:t>.</w:t>
      </w:r>
      <w:r w:rsidR="00F971A7">
        <w:t xml:space="preserve"> This is also in line with some recent models of attentional selection effects on early neural populations (e.g. </w:t>
      </w:r>
      <w:r w:rsidR="00F56A71">
        <w:fldChar w:fldCharType="begin"/>
      </w:r>
      <w:r w:rsidR="003353C5">
        <w:instrText xml:space="preserve"> ADDIN EN.CITE &lt;EndNote&gt;&lt;Cite&gt;&lt;Author&gt;Verghese&lt;/Author&gt;&lt;Year&gt;2012&lt;/Year&gt;&lt;RecNum&gt;3058&lt;/RecNum&gt;&lt;DisplayText&gt;Verghese et al., 2012&lt;/DisplayText&gt;&lt;record&gt;&lt;rec-number&gt;3058&lt;/rec-number&gt;&lt;foreign-keys&gt;&lt;key app="EN" db-id="ztt92apvszw908exawbvs9psvtxzv0papaza" timestamp="1382560999"&gt;3058&lt;/key&gt;&lt;/foreign-keys&gt;&lt;ref-type name="Journal Article"&gt;17&lt;/ref-type&gt;&lt;contributors&gt;&lt;authors&gt;&lt;author&gt;Verghese, P.&lt;/author&gt;&lt;author&gt;Kim, Y. J.&lt;/author&gt;&lt;author&gt;Wade, A. R.&lt;/author&gt;&lt;/authors&gt;&lt;/contributors&gt;&lt;titles&gt;&lt;title&gt;Attention Selects Informative Neural Populations in Human V1&lt;/title&gt;&lt;secondary-title&gt;Journal of Neuroscience&lt;/secondary-title&gt;&lt;/titles&gt;&lt;periodical&gt;&lt;full-title&gt;Journal of Neuroscience&lt;/full-title&gt;&lt;abbr-1&gt;J. Neurosci.&lt;/abbr-1&gt;&lt;abbr-2&gt;J Neurosci&lt;/abbr-2&gt;&lt;/periodical&gt;&lt;pages&gt;16379-16390&lt;/pages&gt;&lt;volume&gt;32&lt;/volume&gt;&lt;number&gt;46&lt;/number&gt;&lt;dates&gt;&lt;year&gt;2012&lt;/year&gt;&lt;pub-dates&gt;&lt;date&gt;Nov&lt;/date&gt;&lt;/pub-dates&gt;&lt;/dates&gt;&lt;isbn&gt;0270-6474&lt;/isbn&gt;&lt;accession-num&gt;WOS:000311091000030&lt;/accession-num&gt;&lt;urls&gt;&lt;related-urls&gt;&lt;url&gt;&amp;lt;Go to ISI&amp;gt;://WOS:000311091000030&lt;/url&gt;&lt;/related-urls&gt;&lt;/urls&gt;&lt;electronic-resource-num&gt;10.1523/jneurosci.1174-12.2012&lt;/electronic-resource-num&gt;&lt;/record&gt;&lt;/Cite&gt;&lt;/EndNote&gt;</w:instrText>
      </w:r>
      <w:r w:rsidR="00F56A71">
        <w:fldChar w:fldCharType="separate"/>
      </w:r>
      <w:r w:rsidR="003353C5">
        <w:rPr>
          <w:noProof/>
        </w:rPr>
        <w:t>Verghese et al., 2012</w:t>
      </w:r>
      <w:r w:rsidR="00F56A71">
        <w:fldChar w:fldCharType="end"/>
      </w:r>
      <w:r w:rsidR="00F971A7">
        <w:t>).</w:t>
      </w:r>
    </w:p>
    <w:p w14:paraId="650466A6" w14:textId="4CC94A0F" w:rsidR="00D13941" w:rsidRDefault="0096783F" w:rsidP="00692DDD">
      <w:r>
        <w:tab/>
        <w:t xml:space="preserve">Clear interpretation of </w:t>
      </w:r>
      <w:r w:rsidR="00EB336E">
        <w:t xml:space="preserve">the observed </w:t>
      </w:r>
      <w:r>
        <w:t xml:space="preserve">behavioural effects as an outcome of attentional enhancement is somewhat complicated by the fact that performance in the </w:t>
      </w:r>
      <w:r w:rsidR="00F838D6">
        <w:t>coherent-</w:t>
      </w:r>
      <w:r>
        <w:t xml:space="preserve">motion </w:t>
      </w:r>
      <w:r w:rsidR="00F838D6">
        <w:t xml:space="preserve">target detection </w:t>
      </w:r>
      <w:r>
        <w:t>task</w:t>
      </w:r>
      <w:r w:rsidR="00EB336E">
        <w:t xml:space="preserve"> was</w:t>
      </w:r>
      <w:r>
        <w:t xml:space="preserve"> </w:t>
      </w:r>
      <w:r w:rsidR="00257BC2">
        <w:t>a</w:t>
      </w:r>
      <w:r>
        <w:t xml:space="preserve">lso considerably influenced by the flicker </w:t>
      </w:r>
      <w:r w:rsidR="00B53CB0">
        <w:t>frequency.</w:t>
      </w:r>
      <w:r w:rsidR="00D52FC9">
        <w:t xml:space="preserve"> Furthermore, in the behavioural data, it is not possible to fully </w:t>
      </w:r>
      <w:r w:rsidR="00135D64">
        <w:t xml:space="preserve">disentangle </w:t>
      </w:r>
      <w:r w:rsidR="00D52FC9">
        <w:t>the relative contribution of each colour to observed data patterns, while SSVEPs allow monitoring of attentional processing for each individual colour throughout the experiment.</w:t>
      </w:r>
      <w:r w:rsidR="00B53CB0">
        <w:t xml:space="preserve"> </w:t>
      </w:r>
      <w:r w:rsidR="00893C6F">
        <w:t xml:space="preserve"> Nonetheless,</w:t>
      </w:r>
      <w:r w:rsidR="00B53CB0">
        <w:t xml:space="preserve"> some salient</w:t>
      </w:r>
      <w:r>
        <w:t xml:space="preserve"> differences </w:t>
      </w:r>
      <w:r w:rsidR="00893C6F">
        <w:t xml:space="preserve">did </w:t>
      </w:r>
      <w:r>
        <w:t xml:space="preserve">emerge between colour target pairs </w:t>
      </w:r>
      <w:r w:rsidR="00550C60">
        <w:t xml:space="preserve">even </w:t>
      </w:r>
      <w:r>
        <w:t>in</w:t>
      </w:r>
      <w:r w:rsidR="00893C6F">
        <w:t xml:space="preserve"> the</w:t>
      </w:r>
      <w:r>
        <w:t xml:space="preserve"> behavioural data. </w:t>
      </w:r>
      <w:r w:rsidR="00B53CB0">
        <w:t xml:space="preserve">In experiment </w:t>
      </w:r>
      <w:r w:rsidR="00B61ADD">
        <w:t>1 (</w:t>
      </w:r>
      <w:r w:rsidR="00BC60E6">
        <w:t xml:space="preserve">red, </w:t>
      </w:r>
      <w:r w:rsidR="00D43608">
        <w:t xml:space="preserve">blue, </w:t>
      </w:r>
      <w:r w:rsidR="00BC60E6">
        <w:t>green, yellow</w:t>
      </w:r>
      <w:r w:rsidR="00B61ADD">
        <w:t>)</w:t>
      </w:r>
      <w:r w:rsidR="00B53CB0">
        <w:t>, h</w:t>
      </w:r>
      <w:r>
        <w:t>igher false alarm rates</w:t>
      </w:r>
      <w:r w:rsidRPr="00CE0F9D">
        <w:t xml:space="preserve"> were observed when attending red/green (a </w:t>
      </w:r>
      <w:r w:rsidRPr="00CE0F9D">
        <w:lastRenderedPageBreak/>
        <w:t xml:space="preserve">colour </w:t>
      </w:r>
      <w:r w:rsidR="008D533E">
        <w:t>pair that was not linearly separable from blue/yellow distractors</w:t>
      </w:r>
      <w:r w:rsidRPr="00CE0F9D">
        <w:t>)</w:t>
      </w:r>
      <w:r w:rsidR="00893C6F">
        <w:t>,</w:t>
      </w:r>
      <w:r>
        <w:t xml:space="preserve"> and this was</w:t>
      </w:r>
      <w:r w:rsidR="00893C6F">
        <w:t xml:space="preserve"> associated </w:t>
      </w:r>
      <w:r w:rsidRPr="00CE0F9D">
        <w:t>with a more l</w:t>
      </w:r>
      <w:r>
        <w:t>iberal criter</w:t>
      </w:r>
      <w:r w:rsidR="00B53CB0">
        <w:t>ion of responding. From Figure 2a</w:t>
      </w:r>
      <w:r>
        <w:t>, it can be observed that y</w:t>
      </w:r>
      <w:r w:rsidRPr="00CE0F9D">
        <w:t xml:space="preserve">ellow </w:t>
      </w:r>
      <w:r>
        <w:t xml:space="preserve">is relatively </w:t>
      </w:r>
      <w:r w:rsidRPr="00CE0F9D">
        <w:t>clos</w:t>
      </w:r>
      <w:r>
        <w:t>e to red/green</w:t>
      </w:r>
      <w:r w:rsidR="003A77BC">
        <w:t xml:space="preserve"> in </w:t>
      </w:r>
      <w:r w:rsidR="00BC60E6">
        <w:t>M</w:t>
      </w:r>
      <w:r w:rsidR="003A77BC">
        <w:t>B space</w:t>
      </w:r>
      <w:r w:rsidR="00893C6F">
        <w:t>,</w:t>
      </w:r>
      <w:r w:rsidRPr="00CE0F9D">
        <w:t xml:space="preserve"> </w:t>
      </w:r>
      <w:r>
        <w:t>so the inability to filter out yellow distractors</w:t>
      </w:r>
      <w:r w:rsidR="00893C6F">
        <w:t xml:space="preserve"> was </w:t>
      </w:r>
      <w:r>
        <w:t>likely to be the cause of this effect</w:t>
      </w:r>
      <w:r w:rsidR="00D52FC9">
        <w:t xml:space="preserve"> (for consistent effects</w:t>
      </w:r>
      <w:r w:rsidR="003353C5">
        <w:t xml:space="preserve"> of higher false alarms for non-separable colours</w:t>
      </w:r>
      <w:r w:rsidR="00D52FC9">
        <w:t xml:space="preserve"> in the absence of flicker, see Supplementary Material 1)</w:t>
      </w:r>
      <w:r>
        <w:t>.</w:t>
      </w:r>
      <w:r w:rsidR="00B53CB0">
        <w:t xml:space="preserve"> In</w:t>
      </w:r>
      <w:r w:rsidR="008D533E">
        <w:t xml:space="preserve"> </w:t>
      </w:r>
      <w:r w:rsidR="00B53CB0">
        <w:t>experiment</w:t>
      </w:r>
      <w:r w:rsidR="00B61ADD">
        <w:t xml:space="preserve"> 2 (</w:t>
      </w:r>
      <w:r w:rsidR="00BC60E6">
        <w:t xml:space="preserve">red, </w:t>
      </w:r>
      <w:r w:rsidR="00D43608">
        <w:t xml:space="preserve">purple, </w:t>
      </w:r>
      <w:r w:rsidR="00BC60E6">
        <w:t>blue, lime</w:t>
      </w:r>
      <w:r w:rsidR="00B61ADD">
        <w:t>)</w:t>
      </w:r>
      <w:r w:rsidR="00B53CB0">
        <w:t>, higher hit rates and a tendency towards a more liberal response criterion were observed for attending purple</w:t>
      </w:r>
      <w:r w:rsidR="008D533E">
        <w:t>/</w:t>
      </w:r>
      <w:r w:rsidR="00B53CB0">
        <w:t>blue as opposed to li</w:t>
      </w:r>
      <w:r w:rsidR="003A77BC">
        <w:t>m</w:t>
      </w:r>
      <w:r w:rsidR="00B53CB0">
        <w:t>e</w:t>
      </w:r>
      <w:r w:rsidR="008D533E">
        <w:t>/</w:t>
      </w:r>
      <w:r w:rsidR="00B53CB0">
        <w:t xml:space="preserve">red. While purple/blue and lime/red are roughly similar in their distances in </w:t>
      </w:r>
      <w:r w:rsidR="00BC60E6">
        <w:t>M</w:t>
      </w:r>
      <w:r w:rsidR="00B53CB0">
        <w:t xml:space="preserve">B colour space, they differ in </w:t>
      </w:r>
      <w:r w:rsidR="00BC60E6">
        <w:t xml:space="preserve">perceptual </w:t>
      </w:r>
      <w:r w:rsidR="00B53CB0">
        <w:t xml:space="preserve">hue space, with lime being </w:t>
      </w:r>
      <w:r w:rsidR="00EC32F7">
        <w:t xml:space="preserve">the </w:t>
      </w:r>
      <w:r w:rsidR="00B53CB0">
        <w:t>mo</w:t>
      </w:r>
      <w:r w:rsidR="008D533E">
        <w:t>st</w:t>
      </w:r>
      <w:r w:rsidR="00B53CB0">
        <w:t xml:space="preserve"> distant</w:t>
      </w:r>
      <w:r w:rsidR="00EC32F7">
        <w:t xml:space="preserve"> distractor</w:t>
      </w:r>
      <w:r w:rsidR="00B53CB0">
        <w:t xml:space="preserve">. Thus, </w:t>
      </w:r>
      <w:r w:rsidR="003861DF">
        <w:t>based on</w:t>
      </w:r>
      <w:r w:rsidR="00B53CB0">
        <w:t xml:space="preserve"> our behavioural data, effects</w:t>
      </w:r>
      <w:r w:rsidR="00513AAD">
        <w:t xml:space="preserve"> were </w:t>
      </w:r>
      <w:r w:rsidR="00B53CB0">
        <w:t>found</w:t>
      </w:r>
      <w:r w:rsidR="00893C6F">
        <w:t xml:space="preserve"> that </w:t>
      </w:r>
      <w:r w:rsidR="00B53CB0">
        <w:t>are consistent with both cone-opponent and hue-based influences.</w:t>
      </w:r>
      <w:r>
        <w:t xml:space="preserve"> </w:t>
      </w:r>
      <w:r w:rsidR="00B53CB0">
        <w:t>Furthermore, h</w:t>
      </w:r>
      <w:r>
        <w:t xml:space="preserve">it and false alarm rates </w:t>
      </w:r>
      <w:r w:rsidR="006D185D">
        <w:t xml:space="preserve">observed here are </w:t>
      </w:r>
      <w:r w:rsidR="00416D9F">
        <w:t xml:space="preserve">roughly </w:t>
      </w:r>
      <w:r>
        <w:t xml:space="preserve">comparable to those observed </w:t>
      </w:r>
      <w:r w:rsidR="00416D9F">
        <w:t>when participants were cued to attend to two out of four overlapping stimuli based on either colour or orientation in a previous study using the same task (hit rate: 63%, false alarm rate: 1</w:t>
      </w:r>
      <w:r w:rsidR="008D533E">
        <w:t>7</w:t>
      </w:r>
      <w:r w:rsidR="00416D9F">
        <w:t>%</w:t>
      </w:r>
      <w:r w:rsidR="008D533E">
        <w:t xml:space="preserve"> </w:t>
      </w:r>
      <w:r w:rsidR="00F56A71">
        <w:fldChar w:fldCharType="begin">
          <w:fldData xml:space="preserve">PEVuZE5vdGU+PENpdGU+PEF1dGhvcj5BbmRlcnNlbjwvQXV0aG9yPjxZZWFyPjIwMTU8L1llYXI+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</w:fldData>
        </w:fldChar>
      </w:r>
      <w:r w:rsidR="003353C5">
        <w:instrText xml:space="preserve"> ADDIN EN.CITE </w:instrText>
      </w:r>
      <w:r w:rsidR="003353C5">
        <w:fldChar w:fldCharType="begin">
          <w:fldData xml:space="preserve">PEVuZE5vdGU+PENpdGU+PEF1dGhvcj5BbmRlcnNlbjwvQXV0aG9yPjxZZWFyPjIwMTU8L1llYXI+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</w:fldData>
        </w:fldChar>
      </w:r>
      <w:r w:rsidR="003353C5">
        <w:instrText xml:space="preserve"> ADDIN EN.CITE.DATA </w:instrText>
      </w:r>
      <w:r w:rsidR="003353C5">
        <w:fldChar w:fldCharType="end"/>
      </w:r>
      <w:r w:rsidR="00F56A71">
        <w:fldChar w:fldCharType="separate"/>
      </w:r>
      <w:r w:rsidR="003353C5">
        <w:rPr>
          <w:noProof/>
        </w:rPr>
        <w:t>Andersen et al., 2015</w:t>
      </w:r>
      <w:r w:rsidR="00F56A71">
        <w:fldChar w:fldCharType="end"/>
      </w:r>
      <w:r>
        <w:t xml:space="preserve">). </w:t>
      </w:r>
      <w:r w:rsidR="00254230">
        <w:t>Despite differences between these studies, the overall comparable task-performance suggests that</w:t>
      </w:r>
      <w:r>
        <w:t xml:space="preserve"> </w:t>
      </w:r>
      <w:r w:rsidR="00BC5B0A">
        <w:t>attentional</w:t>
      </w:r>
      <w:r>
        <w:t xml:space="preserve"> selection</w:t>
      </w:r>
      <w:r w:rsidR="00BC5B0A">
        <w:t xml:space="preserve"> of two </w:t>
      </w:r>
      <w:r w:rsidR="00254230">
        <w:t>colours might not be all that</w:t>
      </w:r>
      <w:r>
        <w:t xml:space="preserve"> more difficult in behavioural terms</w:t>
      </w:r>
      <w:r w:rsidR="00BC5B0A">
        <w:t xml:space="preserve"> than selection of a single </w:t>
      </w:r>
      <w:r w:rsidR="00254230">
        <w:t>colour</w:t>
      </w:r>
      <w:r w:rsidR="00666ECA">
        <w:t xml:space="preserve">. This conclusion is consistent with </w:t>
      </w:r>
      <w:r w:rsidR="00893C6F">
        <w:t xml:space="preserve">the findings of </w:t>
      </w:r>
      <w:r w:rsidR="00666ECA">
        <w:t xml:space="preserve">Andersen et al. (2013), who observed modest costs for attending to two different colours </w:t>
      </w:r>
      <w:r w:rsidR="00D13941">
        <w:t>in the left and right visual fields</w:t>
      </w:r>
      <w:r w:rsidR="00666ECA">
        <w:t xml:space="preserve"> as long as the same colour didn’t have to be attended at one location and ignored at </w:t>
      </w:r>
      <w:r w:rsidR="00D13941">
        <w:t xml:space="preserve">the </w:t>
      </w:r>
      <w:r w:rsidR="00666ECA">
        <w:t>other location.</w:t>
      </w:r>
      <w:r w:rsidR="00D13941">
        <w:t xml:space="preserve"> The present study extends this finding by demonstrating concurrent attentional selection of two colours at the same location. </w:t>
      </w:r>
    </w:p>
    <w:p w14:paraId="16965198" w14:textId="12D0B9B1" w:rsidR="00284F7B" w:rsidRDefault="000A45F4" w:rsidP="00AC1425">
      <w:pPr>
        <w:pStyle w:val="Footer"/>
      </w:pPr>
      <w:r>
        <w:lastRenderedPageBreak/>
        <w:t xml:space="preserve">     </w:t>
      </w:r>
      <w:r w:rsidR="00D67074">
        <w:tab/>
      </w:r>
      <w:r>
        <w:t xml:space="preserve">      </w:t>
      </w:r>
      <w:r w:rsidR="00692DDD" w:rsidRPr="000659F0">
        <w:t>A</w:t>
      </w:r>
      <w:r w:rsidR="000659F0">
        <w:t xml:space="preserve">lthough we did not observe any behavioural costs associated with </w:t>
      </w:r>
      <w:r w:rsidR="00730D3A">
        <w:t xml:space="preserve">colours that contain </w:t>
      </w:r>
      <w:r w:rsidR="000659F0">
        <w:t>large S-cone signals</w:t>
      </w:r>
      <w:r w:rsidR="00254230">
        <w:t xml:space="preserve"> (blue and purple)</w:t>
      </w:r>
      <w:r w:rsidR="000659F0">
        <w:t>,</w:t>
      </w:r>
      <w:r w:rsidR="00730D3A">
        <w:t xml:space="preserve"> as would be predicted by </w:t>
      </w:r>
      <w:r w:rsidR="00F838D6">
        <w:t xml:space="preserve">the findings of </w:t>
      </w:r>
      <w:r w:rsidR="00730D3A">
        <w:t>Lindsey et al. (2010),</w:t>
      </w:r>
      <w:r w:rsidR="000659F0">
        <w:t xml:space="preserve"> a</w:t>
      </w:r>
      <w:r w:rsidR="00692DDD" w:rsidRPr="000659F0">
        <w:t>ttentional enhancement of SSVEP</w:t>
      </w:r>
      <w:r w:rsidR="000659F0">
        <w:t xml:space="preserve">s </w:t>
      </w:r>
      <w:r w:rsidR="006D185D">
        <w:t xml:space="preserve">was </w:t>
      </w:r>
      <w:r w:rsidR="00DB3397">
        <w:t>greatly reduced</w:t>
      </w:r>
      <w:r>
        <w:t xml:space="preserve"> or even absent</w:t>
      </w:r>
      <w:r w:rsidR="000659F0">
        <w:t xml:space="preserve"> for blue and purple.</w:t>
      </w:r>
      <w:r w:rsidR="00692DDD" w:rsidRPr="000659F0">
        <w:t xml:space="preserve"> </w:t>
      </w:r>
      <w:r w:rsidR="0028522E">
        <w:t>This could be taken as</w:t>
      </w:r>
      <w:r w:rsidR="00692DDD" w:rsidRPr="000659F0">
        <w:t xml:space="preserve"> evidence for </w:t>
      </w:r>
      <w:r w:rsidR="0028522E">
        <w:t xml:space="preserve">an </w:t>
      </w:r>
      <w:r w:rsidR="00692DDD" w:rsidRPr="000659F0">
        <w:t>early locus of</w:t>
      </w:r>
      <w:r w:rsidR="0028522E">
        <w:t xml:space="preserve"> the</w:t>
      </w:r>
      <w:r w:rsidR="00692DDD" w:rsidRPr="000659F0">
        <w:t xml:space="preserve"> S-cone increment disadvantage</w:t>
      </w:r>
      <w:r w:rsidR="00122849">
        <w:t xml:space="preserve"> observed in that study</w:t>
      </w:r>
      <w:r w:rsidR="00C11F9C" w:rsidRPr="000659F0">
        <w:t>.</w:t>
      </w:r>
      <w:r w:rsidR="000659F0">
        <w:t xml:space="preserve"> </w:t>
      </w:r>
      <w:r w:rsidR="000109CE">
        <w:t>Wool et al. (</w:t>
      </w:r>
      <w:r w:rsidR="000109CE">
        <w:fldChar w:fldCharType="begin">
          <w:fldData xml:space="preserve">PEVuZE5vdGU+PENpdGUgRXhjbHVkZUF1dGg9IjEiPjxBdXRob3I+V29vbDwvQXV0aG9yPjxZZWFy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</w:fldData>
        </w:fldChar>
      </w:r>
      <w:r w:rsidR="00AA42B6">
        <w:instrText xml:space="preserve"> ADDIN EN.CITE </w:instrText>
      </w:r>
      <w:r w:rsidR="00AA42B6">
        <w:fldChar w:fldCharType="begin">
          <w:fldData xml:space="preserve">PEVuZE5vdGU+PENpdGUgRXhjbHVkZUF1dGg9IjEiPjxBdXRob3I+V29vbDwvQXV0aG9yPjxZZWFy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</w:fldData>
        </w:fldChar>
      </w:r>
      <w:r w:rsidR="00AA42B6">
        <w:instrText xml:space="preserve"> ADDIN EN.CITE.DATA </w:instrText>
      </w:r>
      <w:r w:rsidR="00AA42B6">
        <w:fldChar w:fldCharType="end"/>
      </w:r>
      <w:r w:rsidR="000109CE">
        <w:fldChar w:fldCharType="separate"/>
      </w:r>
      <w:r w:rsidR="000109CE">
        <w:rPr>
          <w:noProof/>
        </w:rPr>
        <w:t>2015</w:t>
      </w:r>
      <w:r w:rsidR="000109CE">
        <w:fldChar w:fldCharType="end"/>
      </w:r>
      <w:r w:rsidR="000109CE">
        <w:t>) report</w:t>
      </w:r>
      <w:r w:rsidR="00284F7B">
        <w:t>ed</w:t>
      </w:r>
      <w:r w:rsidR="000109CE">
        <w:t xml:space="preserve"> </w:t>
      </w:r>
      <w:r w:rsidR="00E762F6">
        <w:t xml:space="preserve">an </w:t>
      </w:r>
      <w:r w:rsidR="000109CE">
        <w:t>increased salience of S-cone decrements</w:t>
      </w:r>
      <w:r w:rsidR="00FC3415">
        <w:t xml:space="preserve"> (yellowish)</w:t>
      </w:r>
      <w:r w:rsidR="000109CE">
        <w:t xml:space="preserve"> as opposed to S-cone increments</w:t>
      </w:r>
      <w:r w:rsidR="00FC3415">
        <w:t xml:space="preserve"> (bluish)</w:t>
      </w:r>
      <w:r w:rsidR="000109CE">
        <w:t xml:space="preserve"> and discuss</w:t>
      </w:r>
      <w:r w:rsidR="00284F7B">
        <w:t>ed</w:t>
      </w:r>
      <w:r w:rsidR="000109CE">
        <w:t xml:space="preserve"> the possibility that </w:t>
      </w:r>
      <w:r w:rsidR="000109CE" w:rsidRPr="000109CE">
        <w:t xml:space="preserve">greater </w:t>
      </w:r>
      <w:r w:rsidR="000109CE">
        <w:t>response compression of the S-cone increments</w:t>
      </w:r>
      <w:r w:rsidR="000109CE" w:rsidRPr="000109CE">
        <w:t xml:space="preserve"> </w:t>
      </w:r>
      <w:r w:rsidR="000109CE">
        <w:t>may correlate</w:t>
      </w:r>
      <w:r w:rsidR="000109CE" w:rsidRPr="000109CE">
        <w:t xml:space="preserve"> with lower perceived saturation</w:t>
      </w:r>
      <w:r w:rsidR="000109CE">
        <w:t>.</w:t>
      </w:r>
      <w:r w:rsidR="00C11F9C" w:rsidRPr="000659F0">
        <w:t xml:space="preserve"> </w:t>
      </w:r>
      <w:r w:rsidR="0043574B">
        <w:t>Lack of attentional enhancement for S-cone increments in early visual areas has also been reported by Wang and Wade (</w:t>
      </w:r>
      <w:r w:rsidR="0043574B">
        <w:fldChar w:fldCharType="begin"/>
      </w:r>
      <w:r w:rsidR="00AA42B6">
        <w:instrText xml:space="preserve"> ADDIN EN.CITE &lt;EndNote&gt;&lt;Cite ExcludeAuth="1"&gt;&lt;Author&gt;Wang&lt;/Author&gt;&lt;Year&gt;2011&lt;/Year&gt;&lt;RecNum&gt;3057&lt;/RecNum&gt;&lt;DisplayText&gt;2011&lt;/DisplayText&gt;&lt;record&gt;&lt;rec-number&gt;3057&lt;/rec-number&gt;&lt;foreign-keys&gt;&lt;key app="EN" db-id="ztt92apvszw908exawbvs9psvtxzv0papaza" timestamp="1382560529"&gt;3057&lt;/key&gt;&lt;/foreign-keys&gt;&lt;ref-type name="Journal Article"&gt;17&lt;/ref-type&gt;&lt;contributors&gt;&lt;authors&gt;&lt;author&gt;Wang, J.&lt;/author&gt;&lt;author&gt;Wade, A. R.&lt;/author&gt;&lt;/authors&gt;&lt;/contributors&gt;&lt;titles&gt;&lt;title&gt;Differential attentional modulation of cortical responses to S-cone and luminance stimuli&lt;/title&gt;&lt;secondary-title&gt;Journal of Vision&lt;/secondary-title&gt;&lt;/titles&gt;&lt;periodical&gt;&lt;full-title&gt;Journal of Vision&lt;/full-title&gt;&lt;abbr-1&gt;J. Vis.&lt;/abbr-1&gt;&lt;abbr-2&gt;J Vis&lt;/abbr-2&gt;&lt;/periodical&gt;&lt;volume&gt;11&lt;/volume&gt;&lt;number&gt;6&lt;/number&gt;&lt;dates&gt;&lt;year&gt;2011&lt;/year&gt;&lt;/dates&gt;&lt;isbn&gt;1534-7362&lt;/isbn&gt;&lt;accession-num&gt;WOS:000291145700001&lt;/accession-num&gt;&lt;urls&gt;&lt;related-urls&gt;&lt;url&gt;&amp;lt;Go to ISI&amp;gt;://WOS:000291145700001&lt;/url&gt;&lt;/related-urls&gt;&lt;/urls&gt;&lt;electronic-resource-num&gt;1&amp;#xD;10.1167/11.6.1&lt;/electronic-resource-num&gt;&lt;/record&gt;&lt;/Cite&gt;&lt;/EndNote&gt;</w:instrText>
      </w:r>
      <w:r w:rsidR="0043574B">
        <w:fldChar w:fldCharType="separate"/>
      </w:r>
      <w:r w:rsidR="0043574B">
        <w:rPr>
          <w:noProof/>
        </w:rPr>
        <w:t>2011</w:t>
      </w:r>
      <w:r w:rsidR="0043574B">
        <w:fldChar w:fldCharType="end"/>
      </w:r>
      <w:r w:rsidR="0043574B">
        <w:t xml:space="preserve">). </w:t>
      </w:r>
      <w:r w:rsidR="000659F0">
        <w:t xml:space="preserve">It has been speculated that the </w:t>
      </w:r>
      <w:r w:rsidR="00550C60">
        <w:t xml:space="preserve">cortical </w:t>
      </w:r>
      <w:r w:rsidR="000659F0">
        <w:t>a</w:t>
      </w:r>
      <w:r w:rsidR="002B049D" w:rsidRPr="000659F0">
        <w:t>mplification of S</w:t>
      </w:r>
      <w:r w:rsidR="00D52FC9">
        <w:t>/</w:t>
      </w:r>
      <w:r w:rsidR="002B049D" w:rsidRPr="000659F0">
        <w:t>(L+M)</w:t>
      </w:r>
      <w:r w:rsidR="000659F0">
        <w:t xml:space="preserve"> signals occurs</w:t>
      </w:r>
      <w:r w:rsidR="002B049D" w:rsidRPr="000659F0">
        <w:t xml:space="preserve"> </w:t>
      </w:r>
      <w:r w:rsidR="00EE4D9E">
        <w:t xml:space="preserve">in V1 </w:t>
      </w:r>
      <w:r w:rsidR="002B049D" w:rsidRPr="000659F0">
        <w:t>through recurrent circuits or lateral excitatory c</w:t>
      </w:r>
      <w:r w:rsidR="000659F0">
        <w:t>ircuits of neurons with proximal receptive fields (</w:t>
      </w:r>
      <w:r w:rsidR="00F56A71">
        <w:fldChar w:fldCharType="begin"/>
      </w:r>
      <w:r w:rsidR="003353C5">
        <w:instrText xml:space="preserve"> ADDIN EN.CITE &lt;EndNote&gt;&lt;Cite&gt;&lt;Author&gt;DeValois&lt;/Author&gt;&lt;Year&gt;2000&lt;/Year&gt;&lt;RecNum&gt;377&lt;/RecNum&gt;&lt;DisplayText&gt;DeValois et al., 2000&lt;/DisplayText&gt;&lt;record&gt;&lt;rec-number&gt;377&lt;/rec-number&gt;&lt;foreign-keys&gt;&lt;key app="EN" db-id="ztt92apvszw908exawbvs9psvtxzv0papaza" timestamp="0"&gt;377&lt;/key&gt;&lt;/foreign-keys&gt;&lt;ref-type name="Journal Article"&gt;17&lt;/ref-type&gt;&lt;contributors&gt;&lt;authors&gt;&lt;author&gt;DeValois, R.&lt;/author&gt;&lt;author&gt;Cottaris, N. P.&lt;/author&gt;&lt;author&gt;Elfar, S. D.&lt;/author&gt;&lt;author&gt;Mahon, L.E.&lt;/author&gt;&lt;author&gt;Wilson, J. A.&lt;/author&gt;&lt;/authors&gt;&lt;/contributors&gt;&lt;titles&gt;&lt;title&gt;Some transformations of color information from lateral geniculate nucleus to striate cortex&lt;/title&gt;&lt;secondary-title&gt;Proc. National Academy of Sciences, USA&lt;/secondary-title&gt;&lt;/titles&gt;&lt;periodical&gt;&lt;full-title&gt;Proc. National Academy of Sciences, USA&lt;/full-title&gt;&lt;/periodical&gt;&lt;pages&gt;4997-5002&lt;/pages&gt;&lt;volume&gt;97&lt;/volume&gt;&lt;number&gt;9&lt;/number&gt;&lt;keywords&gt;&lt;keyword&gt;colour cones opponent parvocellular eccentricity connectivity&lt;/keyword&gt;&lt;/keywords&gt;&lt;dates&gt;&lt;year&gt;2000&lt;/year&gt;&lt;/dates&gt;&lt;urls&gt;&lt;/urls&gt;&lt;/record&gt;&lt;/Cite&gt;&lt;/EndNote&gt;</w:instrText>
      </w:r>
      <w:r w:rsidR="00F56A71">
        <w:fldChar w:fldCharType="separate"/>
      </w:r>
      <w:r w:rsidR="003353C5">
        <w:rPr>
          <w:noProof/>
        </w:rPr>
        <w:t>DeValois et al., 2000</w:t>
      </w:r>
      <w:r w:rsidR="00F56A71">
        <w:fldChar w:fldCharType="end"/>
      </w:r>
      <w:r w:rsidR="000659F0">
        <w:t xml:space="preserve">). </w:t>
      </w:r>
      <w:r w:rsidR="00550C60">
        <w:t>As discussed by Martinovic and Andersen (</w:t>
      </w:r>
      <w:r w:rsidR="00550C60">
        <w:fldChar w:fldCharType="begin"/>
      </w:r>
      <w:r w:rsidR="00550C60">
        <w:instrText xml:space="preserve"> ADDIN EN.CITE &lt;EndNote&gt;&lt;Cite ExcludeAuth="1"&gt;&lt;Author&gt;Martinovic&lt;/Author&gt;&lt;Year&gt;2018&lt;/Year&gt;&lt;RecNum&gt;3390&lt;/RecNum&gt;&lt;DisplayText&gt;2018&lt;/DisplayText&gt;&lt;record&gt;&lt;rec-number&gt;3390&lt;/rec-number&gt;&lt;foreign-keys&gt;&lt;key app="EN" db-id="ztt92apvszw908exawbvs9psvtxzv0papaza" timestamp="1527516744"&gt;3390&lt;/key&gt;&lt;/foreign-keys&gt;&lt;ref-type name="Journal Article"&gt;17&lt;/ref-type&gt;&lt;contributors&gt;&lt;authors&gt;&lt;author&gt;Martinovic, Jasna&lt;/author&gt;&lt;author&gt;Andersen, Søren K.&lt;/author&gt;&lt;/authors&gt;&lt;/contributors&gt;&lt;titles&gt;&lt;title&gt;Cortical summation and attentional modulation of combined chromatic and luminance signals&lt;/title&gt;&lt;secondary-title&gt;NeuroImage&lt;/secondary-title&gt;&lt;/titles&gt;&lt;periodical&gt;&lt;full-title&gt;Neuroimage&lt;/full-title&gt;&lt;/periodical&gt;&lt;pages&gt;390-403&lt;/pages&gt;&lt;volume&gt;176&lt;/volume&gt;&lt;keywords&gt;&lt;keyword&gt;Colour&lt;/keyword&gt;&lt;keyword&gt;Luminance&lt;/keyword&gt;&lt;keyword&gt;Attention&lt;/keyword&gt;&lt;keyword&gt;Contrast&lt;/keyword&gt;&lt;keyword&gt;Bottom-up&lt;/keyword&gt;&lt;keyword&gt;Top-down&lt;/keyword&gt;&lt;keyword&gt;SSVEPs&lt;/keyword&gt;&lt;keyword&gt;Cone-opponent mechanisms&lt;/keyword&gt;&lt;/keywords&gt;&lt;dates&gt;&lt;year&gt;2018&lt;/year&gt;&lt;pub-dates&gt;&lt;date&gt;2018/08/01/&lt;/date&gt;&lt;/pub-dates&gt;&lt;/dates&gt;&lt;isbn&gt;1053-8119&lt;/isbn&gt;&lt;urls&gt;&lt;related-urls&gt;&lt;url&gt;http://www.sciencedirect.com/science/article/pii/S1053811918303860&lt;/url&gt;&lt;/related-urls&gt;&lt;/urls&gt;&lt;electronic-resource-num&gt;https://doi.org/10.1016/j.neuroimage.2018.04.066&lt;/electronic-resource-num&gt;&lt;/record&gt;&lt;/Cite&gt;&lt;/EndNote&gt;</w:instrText>
      </w:r>
      <w:r w:rsidR="00550C60">
        <w:fldChar w:fldCharType="separate"/>
      </w:r>
      <w:r w:rsidR="00550C60">
        <w:rPr>
          <w:noProof/>
        </w:rPr>
        <w:t>2018</w:t>
      </w:r>
      <w:r w:rsidR="00550C60">
        <w:fldChar w:fldCharType="end"/>
      </w:r>
      <w:r w:rsidR="00550C60">
        <w:t xml:space="preserve">), who report </w:t>
      </w:r>
      <w:r w:rsidR="009917CC">
        <w:t>that S-cone and luminance signals are processed more independently in the cortex, the</w:t>
      </w:r>
      <w:r w:rsidR="00550C60">
        <w:t xml:space="preserve"> </w:t>
      </w:r>
      <w:r w:rsidR="00F971A7">
        <w:t xml:space="preserve">need to amplify S-cone signals relatively early in </w:t>
      </w:r>
      <w:r w:rsidR="009917CC">
        <w:t>order to compensate for their reduced sub-cortical representation (</w:t>
      </w:r>
      <w:r w:rsidR="009917CC">
        <w:fldChar w:fldCharType="begin">
          <w:fldData xml:space="preserve">PEVuZE5vdGU+PENpdGU+PEF1dGhvcj5NdWxsZW48L0F1dGhvcj48WWVhcj4yMDA4PC9ZZWFyPjxS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</w:fldData>
        </w:fldChar>
      </w:r>
      <w:r w:rsidR="009917CC">
        <w:instrText xml:space="preserve"> ADDIN EN.CITE </w:instrText>
      </w:r>
      <w:r w:rsidR="009917CC">
        <w:fldChar w:fldCharType="begin">
          <w:fldData xml:space="preserve">PEVuZE5vdGU+PENpdGU+PEF1dGhvcj5NdWxsZW48L0F1dGhvcj48WWVhcj4yMDA4PC9ZZWFyPjxS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</w:fldData>
        </w:fldChar>
      </w:r>
      <w:r w:rsidR="009917CC">
        <w:instrText xml:space="preserve"> ADDIN EN.CITE.DATA </w:instrText>
      </w:r>
      <w:r w:rsidR="009917CC">
        <w:fldChar w:fldCharType="end"/>
      </w:r>
      <w:r w:rsidR="009917CC">
        <w:fldChar w:fldCharType="separate"/>
      </w:r>
      <w:r w:rsidR="009917CC">
        <w:rPr>
          <w:noProof/>
        </w:rPr>
        <w:t>Mullen et al., 2008</w:t>
      </w:r>
      <w:r w:rsidR="009917CC">
        <w:fldChar w:fldCharType="end"/>
      </w:r>
      <w:r w:rsidR="009917CC">
        <w:t xml:space="preserve">) </w:t>
      </w:r>
      <w:r w:rsidR="00F971A7">
        <w:t>may introduce a cost to the subsequent amplification of these signals through recurrent circuitry.</w:t>
      </w:r>
      <w:r w:rsidR="009917CC">
        <w:t xml:space="preserve"> Previous SSVEP studies</w:t>
      </w:r>
      <w:r w:rsidR="00EE4D9E">
        <w:t xml:space="preserve"> (reviewed in </w:t>
      </w:r>
      <w:r w:rsidR="00EE4D9E">
        <w:fldChar w:fldCharType="begin"/>
      </w:r>
      <w:r w:rsidR="00EE4D9E">
        <w:instrText xml:space="preserve"> ADDIN EN.CITE &lt;EndNote&gt;&lt;Cite&gt;&lt;Author&gt;Andersen&lt;/Author&gt;&lt;Year&gt;2011&lt;/Year&gt;&lt;RecNum&gt;2910&lt;/RecNum&gt;&lt;DisplayText&gt;Andersen et al., 2011b&lt;/DisplayText&gt;&lt;record&gt;&lt;rec-number&gt;2910&lt;/rec-number&gt;&lt;foreign-keys&gt;&lt;key app="EN" db-id="ztt92apvszw908exawbvs9psvtxzv0papaza" timestamp="1343145695"&gt;2910&lt;/key&gt;&lt;/foreign-keys&gt;&lt;ref-type name="Book Section"&gt;5&lt;/ref-type&gt;&lt;contributors&gt;&lt;authors&gt;&lt;author&gt;Andersen, S.K.&lt;/author&gt;&lt;author&gt;Müller, M.M.&lt;/author&gt;&lt;author&gt;Hillyard, S A.&lt;/author&gt;&lt;/authors&gt;&lt;secondary-authors&gt;&lt;author&gt;Posner, M. I. C.&lt;/author&gt;&lt;/secondary-authors&gt;&lt;/contributors&gt;&lt;titles&gt;&lt;title&gt;Tracking the allocation of attention in visual scenes with steady-state evoked potentials&lt;/title&gt;&lt;secondary-title&gt;Cognitive Neuroscience of Attention (2nd ed.)&lt;/secondary-title&gt;&lt;/titles&gt;&lt;dates&gt;&lt;year&gt;2011&lt;/year&gt;&lt;/dates&gt;&lt;pub-location&gt;New York&lt;/pub-location&gt;&lt;publisher&gt;Guilford&lt;/publisher&gt;&lt;urls&gt;&lt;/urls&gt;&lt;/record&gt;&lt;/Cite&gt;&lt;/EndNote&gt;</w:instrText>
      </w:r>
      <w:r w:rsidR="00EE4D9E">
        <w:fldChar w:fldCharType="separate"/>
      </w:r>
      <w:r w:rsidR="00EE4D9E">
        <w:rPr>
          <w:noProof/>
        </w:rPr>
        <w:t>Andersen et al., 2011b</w:t>
      </w:r>
      <w:r w:rsidR="00EE4D9E">
        <w:fldChar w:fldCharType="end"/>
      </w:r>
      <w:r w:rsidR="00EE4D9E">
        <w:t>)</w:t>
      </w:r>
      <w:r w:rsidR="009917CC">
        <w:t xml:space="preserve"> reported robust attentional effects for blue, but they relied on relatively low luminance colours driven by single monitor phosphors and thus not only more removed from the S-(L+M) axis but also much more saturated than </w:t>
      </w:r>
      <w:r w:rsidR="00077027">
        <w:t xml:space="preserve">the </w:t>
      </w:r>
      <w:r w:rsidR="009917CC">
        <w:t xml:space="preserve">current stimuli or stimuli from Martinovic and Andersen (2018). </w:t>
      </w:r>
      <w:r w:rsidR="00A4350D">
        <w:t>The d</w:t>
      </w:r>
      <w:r w:rsidR="009917CC">
        <w:t>ependence of attentional enhancements for S-cone (bluish) colours on saturation at various lightness levels lies</w:t>
      </w:r>
      <w:r w:rsidR="00122849">
        <w:t xml:space="preserve"> beyond the scope of the present study, but it certainly</w:t>
      </w:r>
      <w:r w:rsidR="00F971A7">
        <w:t xml:space="preserve"> warrants further investigation. </w:t>
      </w:r>
    </w:p>
    <w:p w14:paraId="3161259C" w14:textId="4859A9AD" w:rsidR="00F46A24" w:rsidRDefault="00284F7B" w:rsidP="00F46A24">
      <w:pPr>
        <w:pStyle w:val="Footer"/>
      </w:pPr>
      <w:r>
        <w:lastRenderedPageBreak/>
        <w:t xml:space="preserve">             </w:t>
      </w:r>
      <w:r w:rsidR="003A77BC">
        <w:t xml:space="preserve">Together with lower </w:t>
      </w:r>
      <w:r w:rsidR="00511DCC">
        <w:t xml:space="preserve">attentional modulation of SSVEP amplitudes </w:t>
      </w:r>
      <w:r w:rsidR="003A77BC">
        <w:t xml:space="preserve">for blue and purple, we also observed considerable variation in the magnitude of </w:t>
      </w:r>
      <w:r w:rsidR="00511DCC">
        <w:t xml:space="preserve">attentional effects </w:t>
      </w:r>
      <w:r w:rsidR="003A77BC">
        <w:t xml:space="preserve">for other colours. </w:t>
      </w:r>
      <w:r w:rsidR="00EC32F7">
        <w:t>F</w:t>
      </w:r>
      <w:r w:rsidR="003A77BC">
        <w:t>or example, in</w:t>
      </w:r>
      <w:r w:rsidR="008D533E">
        <w:t xml:space="preserve"> </w:t>
      </w:r>
      <w:r w:rsidR="003A77BC">
        <w:t>experiment</w:t>
      </w:r>
      <w:r w:rsidR="00B61ADD">
        <w:t xml:space="preserve"> 1 (</w:t>
      </w:r>
      <w:r w:rsidR="00BC60E6">
        <w:t>red,</w:t>
      </w:r>
      <w:r w:rsidR="00D43608">
        <w:t xml:space="preserve"> blue,</w:t>
      </w:r>
      <w:r w:rsidR="00BC60E6">
        <w:t xml:space="preserve"> green, yellow</w:t>
      </w:r>
      <w:r w:rsidR="00B61ADD">
        <w:t>)</w:t>
      </w:r>
      <w:r w:rsidR="003A77BC">
        <w:t>, red attended with yellow receive</w:t>
      </w:r>
      <w:r w:rsidR="006D185D">
        <w:t>d</w:t>
      </w:r>
      <w:r w:rsidR="003A77BC">
        <w:t xml:space="preserve"> a high boost in amplitude, but </w:t>
      </w:r>
      <w:r w:rsidR="008D533E">
        <w:t>a lower boost was observed</w:t>
      </w:r>
      <w:r w:rsidR="006D185D">
        <w:t xml:space="preserve"> </w:t>
      </w:r>
      <w:r w:rsidR="003A77BC">
        <w:t>when</w:t>
      </w:r>
      <w:r>
        <w:t xml:space="preserve"> red </w:t>
      </w:r>
      <w:r w:rsidR="006D185D">
        <w:t>was</w:t>
      </w:r>
      <w:r w:rsidR="003A77BC">
        <w:t xml:space="preserve"> attended with blue, even though the </w:t>
      </w:r>
      <w:r>
        <w:t>attended colo</w:t>
      </w:r>
      <w:r w:rsidR="00257BC2">
        <w:t>u</w:t>
      </w:r>
      <w:r>
        <w:t xml:space="preserve">rs </w:t>
      </w:r>
      <w:r w:rsidR="006D185D">
        <w:t>were</w:t>
      </w:r>
      <w:r w:rsidR="003A77BC">
        <w:t xml:space="preserve"> </w:t>
      </w:r>
      <w:r w:rsidR="00C6742F">
        <w:t>linearly</w:t>
      </w:r>
      <w:r w:rsidR="003A77BC">
        <w:t xml:space="preserve"> separable from their distractors</w:t>
      </w:r>
      <w:r w:rsidR="004A09B2">
        <w:t xml:space="preserve"> </w:t>
      </w:r>
      <w:r>
        <w:t xml:space="preserve">in both cases </w:t>
      </w:r>
      <w:r w:rsidR="004A09B2">
        <w:t xml:space="preserve">(see Figure </w:t>
      </w:r>
      <w:r w:rsidR="000B0CF0">
        <w:t>5</w:t>
      </w:r>
      <w:r w:rsidR="004A09B2">
        <w:t>)</w:t>
      </w:r>
      <w:r w:rsidR="003A77BC">
        <w:t xml:space="preserve">. We attempted to account for these differences by a model based on target proximity and distractor distance in colour space. </w:t>
      </w:r>
      <w:r w:rsidR="00984071">
        <w:t>Ou</w:t>
      </w:r>
      <w:r w:rsidR="004A09B2">
        <w:t xml:space="preserve">r </w:t>
      </w:r>
      <w:r w:rsidR="00984071">
        <w:t>model fits suggest</w:t>
      </w:r>
      <w:r w:rsidR="004A09B2">
        <w:t xml:space="preserve"> that colour distances are used in a different way depending on the target/distractor chromatic context</w:t>
      </w:r>
      <w:r w:rsidR="00AC1425">
        <w:t>, consistent with previous experiments demonstrating flexible chromatic weights resulting from exposure to different chromatic environments</w:t>
      </w:r>
      <w:r w:rsidR="000A45F4">
        <w:t xml:space="preserve"> (</w:t>
      </w:r>
      <w:r w:rsidR="00F56A71">
        <w:fldChar w:fldCharType="begin"/>
      </w:r>
      <w:r w:rsidR="003353C5">
        <w:instrText xml:space="preserve"> ADDIN EN.CITE &lt;EndNote&gt;&lt;Cite&gt;&lt;Author&gt;Neitz&lt;/Author&gt;&lt;Year&gt;2002&lt;/Year&gt;&lt;RecNum&gt;2004&lt;/RecNum&gt;&lt;DisplayText&gt;Neitz et al., 2002&lt;/DisplayText&gt;&lt;record&gt;&lt;rec-number&gt;2004&lt;/rec-number&gt;&lt;foreign-keys&gt;&lt;key app="EN" db-id="ztt92apvszw908exawbvs9psvtxzv0papaza" timestamp="0"&gt;2004&lt;/key&gt;&lt;/foreign-keys&gt;&lt;ref-type name="Journal Article"&gt;17&lt;/ref-type&gt;&lt;contributors&gt;&lt;authors&gt;&lt;author&gt;Neitz, J.&lt;/author&gt;&lt;author&gt;Carroll, J.&lt;/author&gt;&lt;author&gt;Yamauchi, Y.&lt;/author&gt;&lt;author&gt;Neitz, M.&lt;/author&gt;&lt;author&gt;Williams, D. R.&lt;/author&gt;&lt;/authors&gt;&lt;/contributors&gt;&lt;titles&gt;&lt;title&gt;Color perception is mediated by a plastic neural mechanism that is adjustable in adults&lt;/title&gt;&lt;secondary-title&gt;Neuron&lt;/secondary-title&gt;&lt;/titles&gt;&lt;periodical&gt;&lt;full-title&gt;Neuron&lt;/full-title&gt;&lt;/periodical&gt;&lt;pages&gt;783-792&lt;/pages&gt;&lt;volume&gt;35&lt;/volume&gt;&lt;keywords&gt;&lt;keyword&gt;unique hues&lt;/keyword&gt;&lt;/keywords&gt;&lt;dates&gt;&lt;year&gt;2002&lt;/year&gt;&lt;/dates&gt;&lt;label&gt;unique hues&lt;/label&gt;&lt;urls&gt;&lt;/urls&gt;&lt;/record&gt;&lt;/Cite&gt;&lt;/EndNote&gt;</w:instrText>
      </w:r>
      <w:r w:rsidR="00F56A71">
        <w:fldChar w:fldCharType="separate"/>
      </w:r>
      <w:r w:rsidR="003353C5">
        <w:rPr>
          <w:noProof/>
        </w:rPr>
        <w:t>Neitz et al., 2002</w:t>
      </w:r>
      <w:r w:rsidR="00F56A71">
        <w:fldChar w:fldCharType="end"/>
      </w:r>
      <w:r w:rsidR="000A45F4">
        <w:t>)</w:t>
      </w:r>
      <w:r w:rsidR="00C835B5">
        <w:t xml:space="preserve"> </w:t>
      </w:r>
      <w:r w:rsidR="00F46A24">
        <w:t xml:space="preserve">From the perspective of the normalisation model of attention (Reynolds &amp; </w:t>
      </w:r>
      <w:proofErr w:type="spellStart"/>
      <w:r w:rsidR="00F46A24">
        <w:t>Heeger</w:t>
      </w:r>
      <w:proofErr w:type="spellEnd"/>
      <w:r w:rsidR="00F46A24">
        <w:t>, 2009), our data suggest that the ‘attention field’ can be divided in colour space</w:t>
      </w:r>
      <w:r w:rsidR="002C0F72">
        <w:t>.</w:t>
      </w:r>
      <w:r w:rsidR="00C835B5">
        <w:t xml:space="preserve"> This would maximise the differences in neural responses elicited by target as opposed to distractor colours (</w:t>
      </w:r>
      <w:r w:rsidR="00C835B5">
        <w:fldChar w:fldCharType="begin">
          <w:fldData xml:space="preserve">PEVuZE5vdGU+PENpdGU+PEF1dGhvcj5QZXN0aWxsaTwvQXV0aG9yPjxZZWFyPjIwMTE8L1llYXI+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</w:fldData>
        </w:fldChar>
      </w:r>
      <w:r w:rsidR="003353C5">
        <w:instrText xml:space="preserve"> ADDIN EN.CITE </w:instrText>
      </w:r>
      <w:r w:rsidR="003353C5">
        <w:fldChar w:fldCharType="begin">
          <w:fldData xml:space="preserve">PEVuZE5vdGU+PENpdGU+PEF1dGhvcj5QZXN0aWxsaTwvQXV0aG9yPjxZZWFyPjIwMTE8L1llYXI+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</w:fldData>
        </w:fldChar>
      </w:r>
      <w:r w:rsidR="003353C5">
        <w:instrText xml:space="preserve"> ADDIN EN.CITE.DATA </w:instrText>
      </w:r>
      <w:r w:rsidR="003353C5">
        <w:fldChar w:fldCharType="end"/>
      </w:r>
      <w:r w:rsidR="00C835B5">
        <w:fldChar w:fldCharType="separate"/>
      </w:r>
      <w:r w:rsidR="003353C5">
        <w:rPr>
          <w:noProof/>
        </w:rPr>
        <w:t>Pestilli et al., 2011</w:t>
      </w:r>
      <w:r w:rsidR="00C835B5">
        <w:fldChar w:fldCharType="end"/>
      </w:r>
      <w:r w:rsidR="00C835B5">
        <w:t>). T</w:t>
      </w:r>
      <w:r w:rsidR="00F46A24">
        <w:t>he difficulty in selecting non-separable colo</w:t>
      </w:r>
      <w:r w:rsidR="002C0F72">
        <w:t>u</w:t>
      </w:r>
      <w:r w:rsidR="00F46A24">
        <w:t xml:space="preserve">rs </w:t>
      </w:r>
      <w:r w:rsidR="002C0F72">
        <w:t xml:space="preserve">might </w:t>
      </w:r>
      <w:r w:rsidR="00F46A24">
        <w:t xml:space="preserve">result from the </w:t>
      </w:r>
      <w:r w:rsidR="00F46A24" w:rsidRPr="00F46A24">
        <w:t>relatively broad tuning of many colour sensitive neurons in V1-V3</w:t>
      </w:r>
      <w:r w:rsidR="00DD08D0">
        <w:t xml:space="preserve"> (</w:t>
      </w:r>
      <w:r w:rsidR="00DD08D0">
        <w:fldChar w:fldCharType="begin">
          <w:fldData xml:space="preserve">PEVuZE5vdGU+PENpdGU+PEF1dGhvcj5HZWdlbmZ1cnRuZXI8L0F1dGhvcj48WWVhcj4yMDAzPC9Z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</w:fldData>
        </w:fldChar>
      </w:r>
      <w:r w:rsidR="003353C5">
        <w:instrText xml:space="preserve"> ADDIN EN.CITE </w:instrText>
      </w:r>
      <w:r w:rsidR="003353C5">
        <w:fldChar w:fldCharType="begin">
          <w:fldData xml:space="preserve">PEVuZE5vdGU+PENpdGU+PEF1dGhvcj5HZWdlbmZ1cnRuZXI8L0F1dGhvcj48WWVhcj4yMDAzPC9Z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</w:fldData>
        </w:fldChar>
      </w:r>
      <w:r w:rsidR="003353C5">
        <w:instrText xml:space="preserve"> ADDIN EN.CITE.DATA </w:instrText>
      </w:r>
      <w:r w:rsidR="003353C5">
        <w:fldChar w:fldCharType="end"/>
      </w:r>
      <w:r w:rsidR="00DD08D0">
        <w:fldChar w:fldCharType="separate"/>
      </w:r>
      <w:r w:rsidR="003353C5">
        <w:rPr>
          <w:noProof/>
        </w:rPr>
        <w:t>Gegenfurtner, 2003; Xiao et al., 2007; Xiao et al., 2003</w:t>
      </w:r>
      <w:r w:rsidR="00DD08D0">
        <w:fldChar w:fldCharType="end"/>
      </w:r>
      <w:r w:rsidR="00DD08D0">
        <w:t>)</w:t>
      </w:r>
      <w:r w:rsidR="00F46A24">
        <w:t xml:space="preserve"> and the rather modest attentional sharpening of tuning curves</w:t>
      </w:r>
      <w:r w:rsidR="002C0F72">
        <w:t xml:space="preserve"> (Reynolds &amp; </w:t>
      </w:r>
      <w:proofErr w:type="spellStart"/>
      <w:r w:rsidR="002C0F72">
        <w:t>Heeger</w:t>
      </w:r>
      <w:proofErr w:type="spellEnd"/>
      <w:r w:rsidR="002C0F72">
        <w:t>, 2009)</w:t>
      </w:r>
      <w:r w:rsidR="00F03BD8">
        <w:t>.</w:t>
      </w:r>
      <w:r w:rsidR="009917CC">
        <w:t xml:space="preserve"> </w:t>
      </w:r>
      <w:r w:rsidR="00F03BD8">
        <w:t xml:space="preserve">To account for these </w:t>
      </w:r>
      <w:proofErr w:type="gramStart"/>
      <w:r w:rsidR="00F03BD8">
        <w:t xml:space="preserve">effects </w:t>
      </w:r>
      <w:r w:rsidR="009917CC">
        <w:t xml:space="preserve"> our</w:t>
      </w:r>
      <w:proofErr w:type="gramEnd"/>
      <w:r w:rsidR="009917CC">
        <w:t xml:space="preserve"> model </w:t>
      </w:r>
      <w:r w:rsidR="00F03BD8">
        <w:t xml:space="preserve">incorporates an </w:t>
      </w:r>
      <w:r w:rsidR="009917CC">
        <w:t xml:space="preserve"> adaptive scaling of the chromatic axes contingent on the colours used in the experiment, resulting in</w:t>
      </w:r>
      <w:r w:rsidR="00BB434F">
        <w:t xml:space="preserve"> orthogonalization of non-separable colours</w:t>
      </w:r>
      <w:r w:rsidR="002C0F72">
        <w:t>.</w:t>
      </w:r>
      <w:r w:rsidR="00BB434F">
        <w:t xml:space="preserve"> Our model thus explains attentional selection of colour as maximisation of colour space distances between neighbouring colours given the provided colour context and is thus able to explain all the observed attentional effects through target proximity alone. </w:t>
      </w:r>
    </w:p>
    <w:p w14:paraId="3EF09967" w14:textId="5172891C" w:rsidR="00692DDD" w:rsidRDefault="00895924" w:rsidP="00AD5E08">
      <w:r>
        <w:lastRenderedPageBreak/>
        <w:tab/>
      </w:r>
      <w:r w:rsidR="004A09B2">
        <w:t xml:space="preserve">To our </w:t>
      </w:r>
      <w:r w:rsidR="00257BC2">
        <w:t>knowledge,</w:t>
      </w:r>
      <w:r>
        <w:t xml:space="preserve"> </w:t>
      </w:r>
      <w:r w:rsidR="00284F7B">
        <w:t xml:space="preserve">the present </w:t>
      </w:r>
      <w:r>
        <w:t xml:space="preserve">study is the first to demonstrate convincingly that </w:t>
      </w:r>
      <w:r w:rsidR="0028522E">
        <w:t>dividing</w:t>
      </w:r>
      <w:r>
        <w:t xml:space="preserve"> attention</w:t>
      </w:r>
      <w:r w:rsidR="00B62A68">
        <w:t xml:space="preserve"> across multiple co-localised </w:t>
      </w:r>
      <w:r w:rsidR="00B45130">
        <w:t>feature values</w:t>
      </w:r>
      <w:r w:rsidR="00B62A68">
        <w:t xml:space="preserve"> belonging to</w:t>
      </w:r>
      <w:r>
        <w:t xml:space="preserve"> a single feature dimension </w:t>
      </w:r>
      <w:r w:rsidR="000A45F4">
        <w:t>can lead</w:t>
      </w:r>
      <w:r w:rsidR="0028522E">
        <w:t xml:space="preserve"> to the enhancement of neural markers of attentional selection for the attended feature</w:t>
      </w:r>
      <w:r w:rsidR="006D185D">
        <w:t xml:space="preserve"> values</w:t>
      </w:r>
      <w:r>
        <w:t>.</w:t>
      </w:r>
      <w:r w:rsidR="0028522E">
        <w:t xml:space="preserve"> The extent of enhancement</w:t>
      </w:r>
      <w:r w:rsidR="00AD5E08">
        <w:t xml:space="preserve"> was larger </w:t>
      </w:r>
      <w:r w:rsidR="00C6742F">
        <w:t xml:space="preserve">both </w:t>
      </w:r>
      <w:r w:rsidR="00AD5E08">
        <w:t xml:space="preserve">when </w:t>
      </w:r>
      <w:r w:rsidR="00C17B38">
        <w:t>attended colours</w:t>
      </w:r>
      <w:r w:rsidR="0028522E">
        <w:t xml:space="preserve"> </w:t>
      </w:r>
      <w:r w:rsidR="00284F7B">
        <w:t>were</w:t>
      </w:r>
      <w:r w:rsidR="00C6742F">
        <w:t xml:space="preserve"> more similar and when they were</w:t>
      </w:r>
      <w:r w:rsidR="0028522E">
        <w:t xml:space="preserve"> linearly separable in</w:t>
      </w:r>
      <w:r w:rsidR="00B62A68">
        <w:t xml:space="preserve"> colour</w:t>
      </w:r>
      <w:r w:rsidR="0028522E">
        <w:t xml:space="preserve"> space from their distractor</w:t>
      </w:r>
      <w:r w:rsidR="00C17B38">
        <w:t xml:space="preserve"> colours</w:t>
      </w:r>
      <w:r w:rsidR="00297E48">
        <w:t>. Although</w:t>
      </w:r>
      <w:r w:rsidR="00C6742F">
        <w:t xml:space="preserve"> linear separability </w:t>
      </w:r>
      <w:r w:rsidR="00297E48">
        <w:t xml:space="preserve">is conceptually </w:t>
      </w:r>
      <w:r w:rsidR="00C6742F">
        <w:t>not fully reducible to target proximity</w:t>
      </w:r>
      <w:r w:rsidR="00297E48">
        <w:t xml:space="preserve">, target proximity suffices to explain the attentional effects if one allows an </w:t>
      </w:r>
      <w:bookmarkStart w:id="2" w:name="_Hlk515284430"/>
      <w:r w:rsidR="00297E48">
        <w:t>adaptive scaling of the chromatic axes contingent on the colour</w:t>
      </w:r>
      <w:bookmarkEnd w:id="2"/>
      <w:r w:rsidR="00297E48">
        <w:t xml:space="preserve"> context</w:t>
      </w:r>
      <w:r w:rsidR="00C17B38">
        <w:t xml:space="preserve">. This result is inconsistent with the idea that attention can be allocated independently to different </w:t>
      </w:r>
      <w:r w:rsidR="00B62A68">
        <w:t xml:space="preserve">hues </w:t>
      </w:r>
      <w:r w:rsidR="00C17B38">
        <w:t>at the same time and suggests that colour should be considered a single feature dimension for attentional purposes</w:t>
      </w:r>
      <w:r w:rsidR="00B62A68">
        <w:t>, at least when it comes to hue</w:t>
      </w:r>
      <w:r w:rsidR="0028522E">
        <w:t>.</w:t>
      </w:r>
      <w:r w:rsidR="002062DC">
        <w:t xml:space="preserve"> </w:t>
      </w:r>
    </w:p>
    <w:p w14:paraId="5C2C8AA3" w14:textId="77777777" w:rsidR="002062DC" w:rsidRDefault="002062DC" w:rsidP="00AD5E08"/>
    <w:p w14:paraId="1B7CF2A1" w14:textId="77777777" w:rsidR="004A09B2" w:rsidRPr="004A09B2" w:rsidRDefault="004A09B2" w:rsidP="00692DDD">
      <w:pPr>
        <w:rPr>
          <w:b/>
        </w:rPr>
      </w:pPr>
      <w:r w:rsidRPr="004A09B2">
        <w:rPr>
          <w:b/>
        </w:rPr>
        <w:t>Funding</w:t>
      </w:r>
    </w:p>
    <w:p w14:paraId="2374C1A3" w14:textId="3E7C3A63" w:rsidR="004A09B2" w:rsidRDefault="007D5847" w:rsidP="004A09B2">
      <w:r>
        <w:t>The</w:t>
      </w:r>
      <w:r w:rsidR="004A09B2">
        <w:t xml:space="preserve"> work was</w:t>
      </w:r>
      <w:r>
        <w:t xml:space="preserve"> </w:t>
      </w:r>
      <w:r w:rsidR="000A45F4">
        <w:t>partly</w:t>
      </w:r>
      <w:r w:rsidR="004A09B2">
        <w:t xml:space="preserve"> supported by an </w:t>
      </w:r>
      <w:r w:rsidR="004A09B2" w:rsidRPr="00692DDD">
        <w:t>Experimental Psycho</w:t>
      </w:r>
      <w:r w:rsidR="004A09B2">
        <w:t xml:space="preserve">logy Society summer studentship to Karol </w:t>
      </w:r>
      <w:proofErr w:type="spellStart"/>
      <w:r w:rsidR="004A09B2">
        <w:t>Puch</w:t>
      </w:r>
      <w:proofErr w:type="spellEnd"/>
      <w:r w:rsidR="004A09B2">
        <w:t xml:space="preserve"> under the supervision of JM.</w:t>
      </w:r>
    </w:p>
    <w:p w14:paraId="51355811" w14:textId="77777777" w:rsidR="004A09B2" w:rsidRDefault="004A09B2" w:rsidP="00692DDD"/>
    <w:p w14:paraId="06805374" w14:textId="77777777" w:rsidR="0028522E" w:rsidRPr="0028522E" w:rsidRDefault="0028522E">
      <w:pPr>
        <w:rPr>
          <w:b/>
        </w:rPr>
      </w:pPr>
      <w:r w:rsidRPr="0028522E">
        <w:rPr>
          <w:b/>
        </w:rPr>
        <w:t>Author contributions</w:t>
      </w:r>
    </w:p>
    <w:p w14:paraId="040E435D" w14:textId="4190B76B" w:rsidR="0028522E" w:rsidRDefault="0028522E">
      <w:r>
        <w:tab/>
        <w:t xml:space="preserve">JM, SKA, SMW, MMM and SAH designed the experiments and wrote the manuscript; </w:t>
      </w:r>
      <w:r w:rsidR="00C70754">
        <w:t xml:space="preserve">JM and SKA implemented the paradigm; </w:t>
      </w:r>
      <w:r>
        <w:t xml:space="preserve">JM collected and analysed the data; </w:t>
      </w:r>
      <w:r w:rsidR="00B62A68">
        <w:t xml:space="preserve">JM and SMW designed the model; </w:t>
      </w:r>
      <w:r>
        <w:t>SMW performed the modelling.</w:t>
      </w:r>
    </w:p>
    <w:p w14:paraId="67D96A72" w14:textId="77777777" w:rsidR="00F508F2" w:rsidRDefault="00F508F2"/>
    <w:p w14:paraId="1C660517" w14:textId="54A2592F" w:rsidR="00122849" w:rsidRDefault="00122849">
      <w:pPr>
        <w:rPr>
          <w:b/>
        </w:rPr>
      </w:pPr>
      <w:r w:rsidRPr="00122849">
        <w:rPr>
          <w:b/>
        </w:rPr>
        <w:lastRenderedPageBreak/>
        <w:t>References</w:t>
      </w:r>
    </w:p>
    <w:p w14:paraId="02CB9817" w14:textId="77777777" w:rsidR="00EE4D9E" w:rsidRPr="00EE4D9E" w:rsidRDefault="00F56A71" w:rsidP="00EE4D9E">
      <w:pPr>
        <w:pStyle w:val="EndNoteBibliography"/>
        <w:spacing w:after="0"/>
      </w:pPr>
      <w:r>
        <w:fldChar w:fldCharType="begin"/>
      </w:r>
      <w:r w:rsidR="00C121E6" w:rsidRPr="00ED3B15">
        <w:instrText xml:space="preserve"> ADDIN EN.REFLIST </w:instrText>
      </w:r>
      <w:r>
        <w:fldChar w:fldCharType="separate"/>
      </w:r>
      <w:r w:rsidR="00EE4D9E" w:rsidRPr="00EE4D9E">
        <w:t>Andersen, S.K., Fuchs, S., Muller, M.M., 2011a. Effects of Feature-selective and Spatial Attention at Different Stages of Visual Processing. Journal of Cognitive Neuroscience 23, 238-246.</w:t>
      </w:r>
    </w:p>
    <w:p w14:paraId="2212D6FC" w14:textId="77777777" w:rsidR="00EE4D9E" w:rsidRPr="00EE4D9E" w:rsidRDefault="00EE4D9E" w:rsidP="00EE4D9E">
      <w:pPr>
        <w:pStyle w:val="EndNoteBibliography"/>
        <w:spacing w:after="0"/>
      </w:pPr>
      <w:r w:rsidRPr="00EE4D9E">
        <w:t>Andersen, S.K., Hillyard, S.A., Muller, M.M., 2008. Attention facilitates multiple stimulus features in parallel in human visual cortex. Current Biology 18, 1006-1009.</w:t>
      </w:r>
    </w:p>
    <w:p w14:paraId="20DF2829" w14:textId="77777777" w:rsidR="00EE4D9E" w:rsidRPr="00EE4D9E" w:rsidRDefault="00EE4D9E" w:rsidP="00EE4D9E">
      <w:pPr>
        <w:pStyle w:val="EndNoteBibliography"/>
        <w:spacing w:after="0"/>
      </w:pPr>
      <w:r w:rsidRPr="00EE4D9E">
        <w:t>Andersen, S.K., Hillyard, S.A., Muller, M.M., 2013. Global Facilitation of Attended Features Is Obligatory and Restricts Divided Attention. Journal of Neuroscience 33, 18200-18207.</w:t>
      </w:r>
    </w:p>
    <w:p w14:paraId="5E23673B" w14:textId="77777777" w:rsidR="00EE4D9E" w:rsidRPr="00EE4D9E" w:rsidRDefault="00EE4D9E" w:rsidP="00EE4D9E">
      <w:pPr>
        <w:pStyle w:val="EndNoteBibliography"/>
        <w:spacing w:after="0"/>
      </w:pPr>
      <w:r w:rsidRPr="00EE4D9E">
        <w:t>Andersen, S.K., Muller, M.M., 2010. Behavioral performance follows the time course of neural facilitation and suppression during cued shifts of feature-selective attention. Proceedings of the National Academy of Sciences of the United States of America 107, 13878-13882.</w:t>
      </w:r>
    </w:p>
    <w:p w14:paraId="152300E8" w14:textId="77777777" w:rsidR="00EE4D9E" w:rsidRPr="00EE4D9E" w:rsidRDefault="00EE4D9E" w:rsidP="00EE4D9E">
      <w:pPr>
        <w:pStyle w:val="EndNoteBibliography"/>
        <w:spacing w:after="0"/>
      </w:pPr>
      <w:r w:rsidRPr="00EE4D9E">
        <w:t>Andersen, S.K., Muller, M.M., Hillyard, S.A., 2015. Attentional Selection of Feature Conjunctions Is Accomplished by Parallel and Independent Selection of Single Features. Journal of Neuroscience 35, 9912-9919.</w:t>
      </w:r>
    </w:p>
    <w:p w14:paraId="2242220C" w14:textId="77777777" w:rsidR="00EE4D9E" w:rsidRPr="00EE4D9E" w:rsidRDefault="00EE4D9E" w:rsidP="00EE4D9E">
      <w:pPr>
        <w:pStyle w:val="EndNoteBibliography"/>
        <w:spacing w:after="0"/>
      </w:pPr>
      <w:r w:rsidRPr="00EE4D9E">
        <w:t>Andersen, S.K., Müller, M.M., Hillyard, S.A., 2009. Color-selective attention need not be mediated by spatial attention. Journal of Vision 9, 1-7.</w:t>
      </w:r>
    </w:p>
    <w:p w14:paraId="66051AD7" w14:textId="77777777" w:rsidR="00EE4D9E" w:rsidRPr="00EE4D9E" w:rsidRDefault="00EE4D9E" w:rsidP="00EE4D9E">
      <w:pPr>
        <w:pStyle w:val="EndNoteBibliography"/>
        <w:spacing w:after="0"/>
      </w:pPr>
      <w:r w:rsidRPr="00EE4D9E">
        <w:t>Andersen, S.K., Müller, M.M., Hillyard, S.A., 2011b. Tracking the allocation of attention in visual scenes with steady-state evoked potentials. In: Posner, M.I.C. (Ed.), Cognitive Neuroscience of Attention (2nd ed.). Guilford, New York.</w:t>
      </w:r>
    </w:p>
    <w:p w14:paraId="25838D9A" w14:textId="77777777" w:rsidR="00EE4D9E" w:rsidRPr="00EE4D9E" w:rsidRDefault="00EE4D9E" w:rsidP="00EE4D9E">
      <w:pPr>
        <w:pStyle w:val="EndNoteBibliography"/>
        <w:spacing w:after="0"/>
      </w:pPr>
      <w:r w:rsidRPr="00EE4D9E">
        <w:t>Andersen, S.K., Muller, M.M., Martinovic, J., 2012. Bottom-up biases in feature-selective attention. Journal of Neuroscience 32, 16953-16958.</w:t>
      </w:r>
    </w:p>
    <w:p w14:paraId="12B1BFBB" w14:textId="77777777" w:rsidR="00EE4D9E" w:rsidRPr="00EE4D9E" w:rsidRDefault="00EE4D9E" w:rsidP="00EE4D9E">
      <w:pPr>
        <w:pStyle w:val="EndNoteBibliography"/>
        <w:spacing w:after="0"/>
      </w:pPr>
      <w:r w:rsidRPr="00EE4D9E">
        <w:t>Bauer, B., Jolicoeur, P., Cowan, W.B., 1996. Visual search for color targets that are or are not linearly separable from distractors. Vision Research 36, 1439-1466.</w:t>
      </w:r>
    </w:p>
    <w:p w14:paraId="2A441CD8" w14:textId="77777777" w:rsidR="00EE4D9E" w:rsidRPr="00EE4D9E" w:rsidRDefault="00EE4D9E" w:rsidP="00EE4D9E">
      <w:pPr>
        <w:pStyle w:val="EndNoteBibliography"/>
        <w:spacing w:after="0"/>
      </w:pPr>
      <w:r w:rsidRPr="00EE4D9E">
        <w:t>Bauer, B., Jolicoeur, P., Cowan, W.B., 1998. The linear separability effect in color visual search: Ruling out the additive color hypothesis. Perception &amp; Psychophysics 60, 1083-1093.</w:t>
      </w:r>
    </w:p>
    <w:p w14:paraId="71406566" w14:textId="77777777" w:rsidR="00EE4D9E" w:rsidRPr="00EE4D9E" w:rsidRDefault="00EE4D9E" w:rsidP="00EE4D9E">
      <w:pPr>
        <w:pStyle w:val="EndNoteBibliography"/>
        <w:spacing w:after="0"/>
      </w:pPr>
      <w:r w:rsidRPr="00EE4D9E">
        <w:t>Bauer, B., Jolicoeur, P., Cowan, W.B., 1999. Convex hull test of the linear separability hypothesis in visual search. Vision Research 39, 2681-2695.</w:t>
      </w:r>
    </w:p>
    <w:p w14:paraId="74CA1062" w14:textId="77777777" w:rsidR="00EE4D9E" w:rsidRPr="00EE4D9E" w:rsidRDefault="00EE4D9E" w:rsidP="00EE4D9E">
      <w:pPr>
        <w:pStyle w:val="EndNoteBibliography"/>
        <w:spacing w:after="0"/>
      </w:pPr>
      <w:r w:rsidRPr="00EE4D9E">
        <w:t>Bosten, J.M., Boehm, A.E., 2014. Empirical evidence for unique hues? Journal of the Optical Society of America a-Optics Image Science and Vision 31, A385-A393.</w:t>
      </w:r>
    </w:p>
    <w:p w14:paraId="3E0BEB17" w14:textId="77777777" w:rsidR="00EE4D9E" w:rsidRPr="00EE4D9E" w:rsidRDefault="00EE4D9E" w:rsidP="00EE4D9E">
      <w:pPr>
        <w:pStyle w:val="EndNoteBibliography"/>
        <w:spacing w:after="0"/>
      </w:pPr>
      <w:r w:rsidRPr="00EE4D9E">
        <w:t>Brouwer, G.J., Heeger, D.J., 2009. Decoding and Reconstructing Color from Responses in Human Visual Cortex. Journal of Neuroscience 29, 13992-14003.</w:t>
      </w:r>
    </w:p>
    <w:p w14:paraId="31E94872" w14:textId="77777777" w:rsidR="00EE4D9E" w:rsidRPr="00EE4D9E" w:rsidRDefault="00EE4D9E" w:rsidP="00EE4D9E">
      <w:pPr>
        <w:pStyle w:val="EndNoteBibliography"/>
        <w:spacing w:after="0"/>
      </w:pPr>
      <w:r w:rsidRPr="00EE4D9E">
        <w:t>Brouwer, G.J., Heeger, D.J., 2013. Categorical Clustering of the Neural Representation of Color. Journal of Neuroscience 33, 15454-15465.</w:t>
      </w:r>
    </w:p>
    <w:p w14:paraId="61C09D75" w14:textId="77777777" w:rsidR="00EE4D9E" w:rsidRPr="00EE4D9E" w:rsidRDefault="00EE4D9E" w:rsidP="00EE4D9E">
      <w:pPr>
        <w:pStyle w:val="EndNoteBibliography"/>
        <w:spacing w:after="0"/>
      </w:pPr>
      <w:r w:rsidRPr="00EE4D9E">
        <w:t>Bundesen, C., 1990. A THEORY OF VISUAL-ATTENTION. Psychological Review 97, 523-547.</w:t>
      </w:r>
    </w:p>
    <w:p w14:paraId="0EBFC18D" w14:textId="77777777" w:rsidR="00EE4D9E" w:rsidRPr="00EE4D9E" w:rsidRDefault="00EE4D9E" w:rsidP="00EE4D9E">
      <w:pPr>
        <w:pStyle w:val="EndNoteBibliography"/>
        <w:spacing w:after="0"/>
      </w:pPr>
      <w:r w:rsidRPr="00EE4D9E">
        <w:t>Burnham, K.P., Anderson, D.R., 2002. Model selection and multimodel inference: a practical information-theoretic approach. . Springer, New York.</w:t>
      </w:r>
    </w:p>
    <w:p w14:paraId="1F76E2E7" w14:textId="77777777" w:rsidR="00EE4D9E" w:rsidRPr="00EE4D9E" w:rsidRDefault="00EE4D9E" w:rsidP="00EE4D9E">
      <w:pPr>
        <w:pStyle w:val="EndNoteBibliography"/>
        <w:spacing w:after="0"/>
      </w:pPr>
      <w:r w:rsidRPr="00EE4D9E">
        <w:t>C.I.E., 2018. Unique Hue data (C1-76, Div 1, Vienna.</w:t>
      </w:r>
    </w:p>
    <w:p w14:paraId="3F5F2CA6" w14:textId="77777777" w:rsidR="00EE4D9E" w:rsidRPr="00EE4D9E" w:rsidRDefault="00EE4D9E" w:rsidP="00EE4D9E">
      <w:pPr>
        <w:pStyle w:val="EndNoteBibliography"/>
        <w:spacing w:after="0"/>
      </w:pPr>
      <w:r w:rsidRPr="00EE4D9E">
        <w:t>Conway, B.R., Stoughton, C.M., 2009. Response: Towards a neural representation for unique hues. Current Biology 19, R442-R443.</w:t>
      </w:r>
    </w:p>
    <w:p w14:paraId="6B14158D" w14:textId="77777777" w:rsidR="00EE4D9E" w:rsidRPr="00EE4D9E" w:rsidRDefault="00EE4D9E" w:rsidP="00EE4D9E">
      <w:pPr>
        <w:pStyle w:val="EndNoteBibliography"/>
        <w:spacing w:after="0"/>
      </w:pPr>
      <w:r w:rsidRPr="00EE4D9E">
        <w:t>D'Zmura, M., 1991. Color in visual search. Vision Research 31, 951-966.</w:t>
      </w:r>
    </w:p>
    <w:p w14:paraId="5B9612D8" w14:textId="77777777" w:rsidR="00EE4D9E" w:rsidRPr="00EE4D9E" w:rsidRDefault="00EE4D9E" w:rsidP="00EE4D9E">
      <w:pPr>
        <w:pStyle w:val="EndNoteBibliography"/>
        <w:spacing w:after="0"/>
      </w:pPr>
      <w:r w:rsidRPr="00EE4D9E">
        <w:lastRenderedPageBreak/>
        <w:t>Delorme, A., Makeig, S., 2004. EEGLAB: an open source toolbox for analysis of single-trial EEG dynamics including independent component analysis. Journal of Neuroscience Methods 134, 9-21.</w:t>
      </w:r>
    </w:p>
    <w:p w14:paraId="4AE2E556" w14:textId="77777777" w:rsidR="00EE4D9E" w:rsidRPr="00EE4D9E" w:rsidRDefault="00EE4D9E" w:rsidP="00EE4D9E">
      <w:pPr>
        <w:pStyle w:val="EndNoteBibliography"/>
        <w:spacing w:after="0"/>
      </w:pPr>
      <w:r w:rsidRPr="00EE4D9E">
        <w:t>DeValois, R., Cottaris, N.P., Elfar, S.D., Mahon, L.E., Wilson, J.A., 2000. Some transformations of color information from lateral geniculate nucleus to striate cortex. Proc. National Academy of Sciences, USA 97, 4997-5002.</w:t>
      </w:r>
    </w:p>
    <w:p w14:paraId="7185D817" w14:textId="77777777" w:rsidR="00EE4D9E" w:rsidRPr="00EE4D9E" w:rsidRDefault="00EE4D9E" w:rsidP="00EE4D9E">
      <w:pPr>
        <w:pStyle w:val="EndNoteBibliography"/>
        <w:spacing w:after="0"/>
      </w:pPr>
      <w:r w:rsidRPr="00EE4D9E">
        <w:t>Found, A., Muller, H.J., 1996. Searching for unknown feature targets on more than one dimension: Investigating a ''dimension-weighting'' account. Perception &amp; Psychophysics 58, 88-101.</w:t>
      </w:r>
    </w:p>
    <w:p w14:paraId="765ECD02" w14:textId="77777777" w:rsidR="00EE4D9E" w:rsidRPr="00EE4D9E" w:rsidRDefault="00EE4D9E" w:rsidP="00EE4D9E">
      <w:pPr>
        <w:pStyle w:val="EndNoteBibliography"/>
        <w:spacing w:after="0"/>
      </w:pPr>
      <w:r w:rsidRPr="00EE4D9E">
        <w:t>Gegenfurtner, K.R., 2003. Cortical mechanisms of colour vision. Nature Reviews Neuroscience 4, 563-572.</w:t>
      </w:r>
    </w:p>
    <w:p w14:paraId="1CD8085B" w14:textId="77777777" w:rsidR="00EE4D9E" w:rsidRPr="00EE4D9E" w:rsidRDefault="00EE4D9E" w:rsidP="00EE4D9E">
      <w:pPr>
        <w:pStyle w:val="EndNoteBibliography"/>
        <w:spacing w:after="0"/>
      </w:pPr>
      <w:r w:rsidRPr="00EE4D9E">
        <w:t>Martinovic, J., Andersen, S.K., 2018. Cortical summation and attentional modulation of combined chromatic and luminance signals. Neuroimage 176, 390-403.</w:t>
      </w:r>
    </w:p>
    <w:p w14:paraId="779B23D6" w14:textId="77777777" w:rsidR="00EE4D9E" w:rsidRPr="00EE4D9E" w:rsidRDefault="00EE4D9E" w:rsidP="00EE4D9E">
      <w:pPr>
        <w:pStyle w:val="EndNoteBibliography"/>
        <w:spacing w:after="0"/>
      </w:pPr>
      <w:r w:rsidRPr="00EE4D9E">
        <w:t>Mollon, J.D., 2009. A neural basis for unique hues? Current Biology 19, R441-R442.</w:t>
      </w:r>
    </w:p>
    <w:p w14:paraId="2FCBC0DF" w14:textId="77777777" w:rsidR="00EE4D9E" w:rsidRPr="00EE4D9E" w:rsidRDefault="00EE4D9E" w:rsidP="00EE4D9E">
      <w:pPr>
        <w:pStyle w:val="EndNoteBibliography"/>
        <w:spacing w:after="0"/>
      </w:pPr>
      <w:r w:rsidRPr="00EE4D9E">
        <w:t>Morgan, S.T., Hansen, J.C., Hillyard, S.A., 1996. Selective attention to stimulus location modulates the steady-state visual evoked potential. Proceedings of the National Academy of Sciences of the United States of America 93, 4770-4774.</w:t>
      </w:r>
    </w:p>
    <w:p w14:paraId="0B9D3E94" w14:textId="77777777" w:rsidR="00EE4D9E" w:rsidRPr="00EE4D9E" w:rsidRDefault="00EE4D9E" w:rsidP="00EE4D9E">
      <w:pPr>
        <w:pStyle w:val="EndNoteBibliography"/>
        <w:spacing w:after="0"/>
      </w:pPr>
      <w:r w:rsidRPr="00EE4D9E">
        <w:t>Morris, S.B., DeShon, R.P., 2002. Combining effect size estimates in meta-analysis with repeated measures and independent-groups designs. Psychological Methods 7, 105-125.</w:t>
      </w:r>
    </w:p>
    <w:p w14:paraId="247BD6BF" w14:textId="77777777" w:rsidR="00EE4D9E" w:rsidRPr="00EE4D9E" w:rsidRDefault="00EE4D9E" w:rsidP="00EE4D9E">
      <w:pPr>
        <w:pStyle w:val="EndNoteBibliography"/>
        <w:spacing w:after="0"/>
      </w:pPr>
      <w:r w:rsidRPr="00EE4D9E">
        <w:t>Mullen, K.T., Dumoulin, S.O., Hess, R.F., 2008. Color responses of the human lateral geniculate nucleus: selective amplification of S-cone signals between the lateral geniculate nucleno and primary visual cortex measured with high-field fMRI. European Journal of Neuroscience 28, 1911-1923.</w:t>
      </w:r>
    </w:p>
    <w:p w14:paraId="600B9AF4" w14:textId="77777777" w:rsidR="00EE4D9E" w:rsidRPr="00EE4D9E" w:rsidRDefault="00EE4D9E" w:rsidP="00EE4D9E">
      <w:pPr>
        <w:pStyle w:val="EndNoteBibliography"/>
        <w:spacing w:after="0"/>
      </w:pPr>
      <w:r w:rsidRPr="00EE4D9E">
        <w:t>Müller, M.M., Andersen, S., Trujillo, N.J., Valdes-Sosa, P., Malinowski, P., Hillyard, S.A., 2006. Feature-selective attention enhances color signals in early visual areas of the human brain. Proceedings of the National Academy of Sciences of the United States of America 103, 14250-14254.</w:t>
      </w:r>
    </w:p>
    <w:p w14:paraId="35D85B9A" w14:textId="77777777" w:rsidR="00EE4D9E" w:rsidRPr="00EE4D9E" w:rsidRDefault="00EE4D9E" w:rsidP="00EE4D9E">
      <w:pPr>
        <w:pStyle w:val="EndNoteBibliography"/>
        <w:spacing w:after="0"/>
      </w:pPr>
      <w:r w:rsidRPr="00EE4D9E">
        <w:t>Nagy, A.L., Sanchez, R.R., 1990. Critical color differences determined with a visual-search task. Journal of the Optical Society of America a-Optics Image Science and Vision 7, 1209-1217.</w:t>
      </w:r>
    </w:p>
    <w:p w14:paraId="2916763B" w14:textId="77777777" w:rsidR="00EE4D9E" w:rsidRPr="00EE4D9E" w:rsidRDefault="00EE4D9E" w:rsidP="00EE4D9E">
      <w:pPr>
        <w:pStyle w:val="EndNoteBibliography"/>
        <w:spacing w:after="0"/>
      </w:pPr>
      <w:r w:rsidRPr="00EE4D9E">
        <w:t>Nagy, A.L., Thomas, G., 2003. Distractor heterogeneity, attention, and color in visual search. Vision Research 43, 1541-1552.</w:t>
      </w:r>
    </w:p>
    <w:p w14:paraId="0AAB6082" w14:textId="77777777" w:rsidR="00EE4D9E" w:rsidRPr="00EE4D9E" w:rsidRDefault="00EE4D9E" w:rsidP="00EE4D9E">
      <w:pPr>
        <w:pStyle w:val="EndNoteBibliography"/>
        <w:spacing w:after="0"/>
      </w:pPr>
      <w:r w:rsidRPr="00EE4D9E">
        <w:t>Neitz, J., Carroll, J., Yamauchi, Y., Neitz, M., Williams, D.R., 2002. Color perception is mediated by a plastic neural mechanism that is adjustable in adults. Neuron 35, 783-792.</w:t>
      </w:r>
    </w:p>
    <w:p w14:paraId="45A1A3F7" w14:textId="77777777" w:rsidR="00EE4D9E" w:rsidRPr="00EE4D9E" w:rsidRDefault="00EE4D9E" w:rsidP="00EE4D9E">
      <w:pPr>
        <w:pStyle w:val="EndNoteBibliography"/>
        <w:spacing w:after="0"/>
      </w:pPr>
      <w:r w:rsidRPr="00EE4D9E">
        <w:t>Nolan, H., Whelan, R., Reilly, R.B., 2010. FASTER: Fully Automated Statistical Thresholding for EEG artifact Rejection. Journal of Neuroscience Methods 192, 152-162.</w:t>
      </w:r>
    </w:p>
    <w:p w14:paraId="05B06F92" w14:textId="77777777" w:rsidR="00EE4D9E" w:rsidRPr="00EE4D9E" w:rsidRDefault="00EE4D9E" w:rsidP="00EE4D9E">
      <w:pPr>
        <w:pStyle w:val="EndNoteBibliography"/>
        <w:spacing w:after="0"/>
      </w:pPr>
      <w:r w:rsidRPr="00EE4D9E">
        <w:t>Parkes, L.M., Marsman, J.B.C., Oxley, D.C., Goulermas, J.Y., Wuerger, S.M., 2009. Multivoxel fMRI analysis of color tuning in human primary visual cortex. Journal of Vision 9.</w:t>
      </w:r>
    </w:p>
    <w:p w14:paraId="22198A01" w14:textId="77777777" w:rsidR="00EE4D9E" w:rsidRPr="00EE4D9E" w:rsidRDefault="00EE4D9E" w:rsidP="00EE4D9E">
      <w:pPr>
        <w:pStyle w:val="EndNoteBibliography"/>
        <w:spacing w:after="0"/>
      </w:pPr>
      <w:r w:rsidRPr="00EE4D9E">
        <w:t>Pestilli, F., Carrasco, M., Heeger, D.J., Gardner, J.L., 2011. Attentional Enhancement via Selection and Pooling of Early Sensory Responses in Human Visual Cortex. Neuron 72, 832-846.</w:t>
      </w:r>
    </w:p>
    <w:p w14:paraId="71D16CAD" w14:textId="77777777" w:rsidR="00EE4D9E" w:rsidRPr="00EE4D9E" w:rsidRDefault="00EE4D9E" w:rsidP="00EE4D9E">
      <w:pPr>
        <w:pStyle w:val="EndNoteBibliography"/>
        <w:spacing w:after="0"/>
      </w:pPr>
      <w:r w:rsidRPr="00EE4D9E">
        <w:t>Posner, M.I., 1980. Orienting of Attention. Quarterly Journal of Experimental Psychology 32, 3-25.</w:t>
      </w:r>
    </w:p>
    <w:p w14:paraId="23190ACC" w14:textId="77777777" w:rsidR="00EE4D9E" w:rsidRPr="00EE4D9E" w:rsidRDefault="00EE4D9E" w:rsidP="00EE4D9E">
      <w:pPr>
        <w:pStyle w:val="EndNoteBibliography"/>
        <w:spacing w:after="0"/>
      </w:pPr>
      <w:r w:rsidRPr="00EE4D9E">
        <w:lastRenderedPageBreak/>
        <w:t>Regan, B.C., Reffin, J.P., Mollon, J.D., 1994. Luminance noise and the rapid determination of discrimination ellipses in color deficiency Vision Research 34, 1279-1299.</w:t>
      </w:r>
    </w:p>
    <w:p w14:paraId="68B0E551" w14:textId="77777777" w:rsidR="00EE4D9E" w:rsidRPr="00EE4D9E" w:rsidRDefault="00EE4D9E" w:rsidP="00EE4D9E">
      <w:pPr>
        <w:pStyle w:val="EndNoteBibliography"/>
        <w:spacing w:after="0"/>
      </w:pPr>
      <w:r w:rsidRPr="00EE4D9E">
        <w:t>Shih, S.-I., Sperling, G., 1996. Is There Feature-Based Attentional Selection in Visual Search? Journal of Experimental Psychology: Human Perception and Performance 22, 758-779.</w:t>
      </w:r>
    </w:p>
    <w:p w14:paraId="05A1D316" w14:textId="77777777" w:rsidR="00EE4D9E" w:rsidRPr="00EE4D9E" w:rsidRDefault="00EE4D9E" w:rsidP="00EE4D9E">
      <w:pPr>
        <w:pStyle w:val="EndNoteBibliography"/>
        <w:spacing w:after="0"/>
      </w:pPr>
      <w:r w:rsidRPr="00EE4D9E">
        <w:t>Stockman, A., Brainard, D.H., 2010. Color vision mechanisms. In: Bass, M. (Ed.), OSA Handbook of Optics (3rd edition). McGraw-Hill, New York, pp. 11.11-11.104.</w:t>
      </w:r>
    </w:p>
    <w:p w14:paraId="1ED81B36" w14:textId="77777777" w:rsidR="00EE4D9E" w:rsidRPr="00EE4D9E" w:rsidRDefault="00EE4D9E" w:rsidP="00EE4D9E">
      <w:pPr>
        <w:pStyle w:val="EndNoteBibliography"/>
        <w:spacing w:after="0"/>
      </w:pPr>
      <w:r w:rsidRPr="00EE4D9E">
        <w:t>Stoughton, C.M., Conway, B.R., 2008. Neural basis for unique hues. Current Biology 18, R698-R699.</w:t>
      </w:r>
    </w:p>
    <w:p w14:paraId="25C1B287" w14:textId="77777777" w:rsidR="00EE4D9E" w:rsidRPr="00EE4D9E" w:rsidRDefault="00EE4D9E" w:rsidP="00EE4D9E">
      <w:pPr>
        <w:pStyle w:val="EndNoteBibliography"/>
        <w:spacing w:after="0"/>
      </w:pPr>
      <w:r w:rsidRPr="00EE4D9E">
        <w:t>Stroud, M.J., Menneer, T., Cave, K.R., Donnelly, N., 2012. Using the Dual-Target Cost to Explore the Nature of Search Target Representations. Journal of Experimental Psychology-Human Perception and Performance 38, 113-122.</w:t>
      </w:r>
    </w:p>
    <w:p w14:paraId="79C4053D" w14:textId="77777777" w:rsidR="00EE4D9E" w:rsidRPr="00EE4D9E" w:rsidRDefault="00EE4D9E" w:rsidP="00EE4D9E">
      <w:pPr>
        <w:pStyle w:val="EndNoteBibliography"/>
        <w:spacing w:after="0"/>
      </w:pPr>
      <w:r w:rsidRPr="00EE4D9E">
        <w:t>Sun, P., Chubb, C., Wright, C.E., Sperling, G., 2016. Human attention filters for single colors. Proceedings of the National Academy of Sciences of the United States of America 113, E6712-E6720.</w:t>
      </w:r>
    </w:p>
    <w:p w14:paraId="3643999D" w14:textId="77777777" w:rsidR="00EE4D9E" w:rsidRPr="00EE4D9E" w:rsidRDefault="00EE4D9E" w:rsidP="00EE4D9E">
      <w:pPr>
        <w:pStyle w:val="EndNoteBibliography"/>
        <w:spacing w:after="0"/>
      </w:pPr>
      <w:r w:rsidRPr="00EE4D9E">
        <w:t>Tanigawa, H., Lu, H.D.D., Roe, A.W., 2010. Functional organization for color and orientation in macaque V4. Nature Neuroscience 13, 1542-U1135.</w:t>
      </w:r>
    </w:p>
    <w:p w14:paraId="07938537" w14:textId="77777777" w:rsidR="00EE4D9E" w:rsidRPr="00EE4D9E" w:rsidRDefault="00EE4D9E" w:rsidP="00EE4D9E">
      <w:pPr>
        <w:pStyle w:val="EndNoteBibliography"/>
        <w:spacing w:after="0"/>
      </w:pPr>
      <w:r w:rsidRPr="00EE4D9E">
        <w:t>Treue, S., Martinez-Trujillo, J.C., 1999. Feature-based attention influences motion processing gain in macaque visual cortex. Nature 399, 575-579.</w:t>
      </w:r>
    </w:p>
    <w:p w14:paraId="1B4A9841" w14:textId="77777777" w:rsidR="00EE4D9E" w:rsidRPr="00EE4D9E" w:rsidRDefault="00EE4D9E" w:rsidP="00EE4D9E">
      <w:pPr>
        <w:pStyle w:val="EndNoteBibliography"/>
        <w:spacing w:after="0"/>
      </w:pPr>
      <w:r w:rsidRPr="00EE4D9E">
        <w:t>Verghese, P., Kim, Y.J., Wade, A.R., 2012. Attention Selects Informative Neural Populations in Human V1. Journal of Neuroscience 32, 16379-16390.</w:t>
      </w:r>
    </w:p>
    <w:p w14:paraId="317E49BB" w14:textId="77777777" w:rsidR="00EE4D9E" w:rsidRPr="00EE4D9E" w:rsidRDefault="00EE4D9E" w:rsidP="00EE4D9E">
      <w:pPr>
        <w:pStyle w:val="EndNoteBibliography"/>
        <w:spacing w:after="0"/>
      </w:pPr>
      <w:r w:rsidRPr="00EE4D9E">
        <w:t>Vierck, E., Miller, J., 2008. Precuing benefits for color and location in a visual search task. Perception &amp; Psychophysics 70, 365-373.</w:t>
      </w:r>
    </w:p>
    <w:p w14:paraId="3B4132C6" w14:textId="77777777" w:rsidR="00EE4D9E" w:rsidRPr="00EE4D9E" w:rsidRDefault="00EE4D9E" w:rsidP="00EE4D9E">
      <w:pPr>
        <w:pStyle w:val="EndNoteBibliography"/>
        <w:spacing w:after="0"/>
      </w:pPr>
      <w:r w:rsidRPr="00EE4D9E">
        <w:t>Wang, J., Wade, A.R., 2011. Differential attentional modulation of cortical responses to S-cone and luminance stimuli. Journal of Vision 11.</w:t>
      </w:r>
    </w:p>
    <w:p w14:paraId="3D7DE0DF" w14:textId="77777777" w:rsidR="00EE4D9E" w:rsidRPr="00EE4D9E" w:rsidRDefault="00EE4D9E" w:rsidP="00EE4D9E">
      <w:pPr>
        <w:pStyle w:val="EndNoteBibliography"/>
        <w:spacing w:after="0"/>
      </w:pPr>
      <w:r w:rsidRPr="00EE4D9E">
        <w:t>Westland, S., Ripamonti, C., Cheung, V., 2012. Computational Colour Science Using MATLAB 2nd Edition. John Wiley &amp; Sons.</w:t>
      </w:r>
    </w:p>
    <w:p w14:paraId="2D1DD7F5" w14:textId="77777777" w:rsidR="00EE4D9E" w:rsidRPr="00EE4D9E" w:rsidRDefault="00EE4D9E" w:rsidP="00EE4D9E">
      <w:pPr>
        <w:pStyle w:val="EndNoteBibliography"/>
        <w:spacing w:after="0"/>
      </w:pPr>
      <w:r w:rsidRPr="00EE4D9E">
        <w:t>Wool, L.E., Komban, S.J., Kremkow, J., Jansen, M., Li, X.B., Alonso, J.M., Zaidi, Q., 2015. Salience of unique hues and implications for color theory. Journal of Vision 15.</w:t>
      </w:r>
    </w:p>
    <w:p w14:paraId="329AE774" w14:textId="77777777" w:rsidR="00EE4D9E" w:rsidRPr="00EE4D9E" w:rsidRDefault="00EE4D9E" w:rsidP="00EE4D9E">
      <w:pPr>
        <w:pStyle w:val="EndNoteBibliography"/>
        <w:spacing w:after="0"/>
      </w:pPr>
      <w:r w:rsidRPr="00EE4D9E">
        <w:t>Wuerger, S., 2013. Colour Constancy Across the Life Span: Evidence for Compensatory Mechanisms. PLoS ONE 8.</w:t>
      </w:r>
    </w:p>
    <w:p w14:paraId="5B052C9A" w14:textId="77777777" w:rsidR="00EE4D9E" w:rsidRPr="00EE4D9E" w:rsidRDefault="00EE4D9E" w:rsidP="00EE4D9E">
      <w:pPr>
        <w:pStyle w:val="EndNoteBibliography"/>
        <w:spacing w:after="0"/>
      </w:pPr>
      <w:r w:rsidRPr="00EE4D9E">
        <w:t>Wuerger, S.M., Atkinson, P., Cropper, S., 2005. The cone inputs to the unique-hue mechanisms. Vision Research 45, 3210.</w:t>
      </w:r>
    </w:p>
    <w:p w14:paraId="68EEB5D2" w14:textId="77777777" w:rsidR="00EE4D9E" w:rsidRPr="00EE4D9E" w:rsidRDefault="00EE4D9E" w:rsidP="00EE4D9E">
      <w:pPr>
        <w:pStyle w:val="EndNoteBibliography"/>
        <w:spacing w:after="0"/>
      </w:pPr>
      <w:r w:rsidRPr="00EE4D9E">
        <w:t>Xiao, Y., Casti, A., Xiao, J., Kaplan, E., 2007. Hue maps in primate striate cortex. Neuroimage 35, 771.</w:t>
      </w:r>
    </w:p>
    <w:p w14:paraId="12B49D52" w14:textId="77777777" w:rsidR="00EE4D9E" w:rsidRPr="00EE4D9E" w:rsidRDefault="00EE4D9E" w:rsidP="00EE4D9E">
      <w:pPr>
        <w:pStyle w:val="EndNoteBibliography"/>
      </w:pPr>
      <w:r w:rsidRPr="00EE4D9E">
        <w:t>Xiao, Y., Wang, Y., Felleman, D.J., 2003. A spatially organized representation of colour in macaque cortical area V2. Nature 421, 535.</w:t>
      </w:r>
    </w:p>
    <w:p w14:paraId="641FF3BB" w14:textId="68C29CDB" w:rsidR="001028DB" w:rsidRPr="00F508F2" w:rsidRDefault="00F56A71" w:rsidP="00E84241">
      <w:r>
        <w:fldChar w:fldCharType="end"/>
      </w:r>
    </w:p>
    <w:sectPr w:rsidR="001028DB" w:rsidRPr="00F508F2" w:rsidSect="00455F40">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878BDB" w14:textId="77777777" w:rsidR="007B2552" w:rsidRDefault="007B2552" w:rsidP="00301353">
      <w:r>
        <w:separator/>
      </w:r>
    </w:p>
  </w:endnote>
  <w:endnote w:type="continuationSeparator" w:id="0">
    <w:p w14:paraId="44D57494" w14:textId="77777777" w:rsidR="007B2552" w:rsidRDefault="007B2552" w:rsidP="00301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0384840"/>
      <w:docPartObj>
        <w:docPartGallery w:val="Page Numbers (Bottom of Page)"/>
        <w:docPartUnique/>
      </w:docPartObj>
    </w:sdtPr>
    <w:sdtEndPr>
      <w:rPr>
        <w:noProof/>
      </w:rPr>
    </w:sdtEndPr>
    <w:sdtContent>
      <w:p w14:paraId="223C982E" w14:textId="58BB81A1" w:rsidR="00871CE9" w:rsidRDefault="00871CE9">
        <w:pPr>
          <w:pStyle w:val="Footer"/>
          <w:jc w:val="right"/>
        </w:pPr>
        <w:r>
          <w:fldChar w:fldCharType="begin"/>
        </w:r>
        <w:r>
          <w:instrText xml:space="preserve"> PAGE   \* MERGEFORMAT </w:instrText>
        </w:r>
        <w:r>
          <w:fldChar w:fldCharType="separate"/>
        </w:r>
        <w:r w:rsidR="00F508F2">
          <w:rPr>
            <w:noProof/>
          </w:rPr>
          <w:t>50</w:t>
        </w:r>
        <w:r>
          <w:rPr>
            <w:noProof/>
          </w:rPr>
          <w:fldChar w:fldCharType="end"/>
        </w:r>
      </w:p>
    </w:sdtContent>
  </w:sdt>
  <w:p w14:paraId="5ACB4124" w14:textId="77777777" w:rsidR="00871CE9" w:rsidRDefault="00871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9E6C52" w14:textId="77777777" w:rsidR="007B2552" w:rsidRDefault="007B2552" w:rsidP="00301353">
      <w:r>
        <w:separator/>
      </w:r>
    </w:p>
  </w:footnote>
  <w:footnote w:type="continuationSeparator" w:id="0">
    <w:p w14:paraId="79EE5F51" w14:textId="77777777" w:rsidR="007B2552" w:rsidRDefault="007B2552" w:rsidP="003013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0122C" w14:textId="569F19FF" w:rsidR="00871CE9" w:rsidRDefault="00871CE9">
    <w:pPr>
      <w:pStyle w:val="Header"/>
    </w:pPr>
    <w:r>
      <w:t>Divided Colours</w:t>
    </w:r>
  </w:p>
  <w:p w14:paraId="20C85B06" w14:textId="77777777" w:rsidR="00871CE9" w:rsidRDefault="00871C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A525D"/>
    <w:multiLevelType w:val="hybridMultilevel"/>
    <w:tmpl w:val="8A5209E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6159A1"/>
    <w:multiLevelType w:val="hybridMultilevel"/>
    <w:tmpl w:val="434C3B00"/>
    <w:lvl w:ilvl="0" w:tplc="5CACA85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6D34CC"/>
    <w:multiLevelType w:val="hybridMultilevel"/>
    <w:tmpl w:val="528C4DA2"/>
    <w:lvl w:ilvl="0" w:tplc="C7301680">
      <w:start w:val="1"/>
      <w:numFmt w:val="bullet"/>
      <w:lvlText w:val="-"/>
      <w:lvlJc w:val="left"/>
      <w:pPr>
        <w:tabs>
          <w:tab w:val="num" w:pos="720"/>
        </w:tabs>
        <w:ind w:left="720" w:hanging="360"/>
      </w:pPr>
      <w:rPr>
        <w:rFonts w:ascii="Times New Roman" w:hAnsi="Times New Roman" w:hint="default"/>
      </w:rPr>
    </w:lvl>
    <w:lvl w:ilvl="1" w:tplc="697E9116" w:tentative="1">
      <w:start w:val="1"/>
      <w:numFmt w:val="bullet"/>
      <w:lvlText w:val="-"/>
      <w:lvlJc w:val="left"/>
      <w:pPr>
        <w:tabs>
          <w:tab w:val="num" w:pos="1440"/>
        </w:tabs>
        <w:ind w:left="1440" w:hanging="360"/>
      </w:pPr>
      <w:rPr>
        <w:rFonts w:ascii="Times New Roman" w:hAnsi="Times New Roman" w:hint="default"/>
      </w:rPr>
    </w:lvl>
    <w:lvl w:ilvl="2" w:tplc="69D23636" w:tentative="1">
      <w:start w:val="1"/>
      <w:numFmt w:val="bullet"/>
      <w:lvlText w:val="-"/>
      <w:lvlJc w:val="left"/>
      <w:pPr>
        <w:tabs>
          <w:tab w:val="num" w:pos="2160"/>
        </w:tabs>
        <w:ind w:left="2160" w:hanging="360"/>
      </w:pPr>
      <w:rPr>
        <w:rFonts w:ascii="Times New Roman" w:hAnsi="Times New Roman" w:hint="default"/>
      </w:rPr>
    </w:lvl>
    <w:lvl w:ilvl="3" w:tplc="48648D52" w:tentative="1">
      <w:start w:val="1"/>
      <w:numFmt w:val="bullet"/>
      <w:lvlText w:val="-"/>
      <w:lvlJc w:val="left"/>
      <w:pPr>
        <w:tabs>
          <w:tab w:val="num" w:pos="2880"/>
        </w:tabs>
        <w:ind w:left="2880" w:hanging="360"/>
      </w:pPr>
      <w:rPr>
        <w:rFonts w:ascii="Times New Roman" w:hAnsi="Times New Roman" w:hint="default"/>
      </w:rPr>
    </w:lvl>
    <w:lvl w:ilvl="4" w:tplc="E5E2B5C0" w:tentative="1">
      <w:start w:val="1"/>
      <w:numFmt w:val="bullet"/>
      <w:lvlText w:val="-"/>
      <w:lvlJc w:val="left"/>
      <w:pPr>
        <w:tabs>
          <w:tab w:val="num" w:pos="3600"/>
        </w:tabs>
        <w:ind w:left="3600" w:hanging="360"/>
      </w:pPr>
      <w:rPr>
        <w:rFonts w:ascii="Times New Roman" w:hAnsi="Times New Roman" w:hint="default"/>
      </w:rPr>
    </w:lvl>
    <w:lvl w:ilvl="5" w:tplc="3F308382" w:tentative="1">
      <w:start w:val="1"/>
      <w:numFmt w:val="bullet"/>
      <w:lvlText w:val="-"/>
      <w:lvlJc w:val="left"/>
      <w:pPr>
        <w:tabs>
          <w:tab w:val="num" w:pos="4320"/>
        </w:tabs>
        <w:ind w:left="4320" w:hanging="360"/>
      </w:pPr>
      <w:rPr>
        <w:rFonts w:ascii="Times New Roman" w:hAnsi="Times New Roman" w:hint="default"/>
      </w:rPr>
    </w:lvl>
    <w:lvl w:ilvl="6" w:tplc="85CEBDEE" w:tentative="1">
      <w:start w:val="1"/>
      <w:numFmt w:val="bullet"/>
      <w:lvlText w:val="-"/>
      <w:lvlJc w:val="left"/>
      <w:pPr>
        <w:tabs>
          <w:tab w:val="num" w:pos="5040"/>
        </w:tabs>
        <w:ind w:left="5040" w:hanging="360"/>
      </w:pPr>
      <w:rPr>
        <w:rFonts w:ascii="Times New Roman" w:hAnsi="Times New Roman" w:hint="default"/>
      </w:rPr>
    </w:lvl>
    <w:lvl w:ilvl="7" w:tplc="C51C46FC" w:tentative="1">
      <w:start w:val="1"/>
      <w:numFmt w:val="bullet"/>
      <w:lvlText w:val="-"/>
      <w:lvlJc w:val="left"/>
      <w:pPr>
        <w:tabs>
          <w:tab w:val="num" w:pos="5760"/>
        </w:tabs>
        <w:ind w:left="5760" w:hanging="360"/>
      </w:pPr>
      <w:rPr>
        <w:rFonts w:ascii="Times New Roman" w:hAnsi="Times New Roman" w:hint="default"/>
      </w:rPr>
    </w:lvl>
    <w:lvl w:ilvl="8" w:tplc="BA5E5CF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631681B"/>
    <w:multiLevelType w:val="hybridMultilevel"/>
    <w:tmpl w:val="CDF02574"/>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A62EA7"/>
    <w:multiLevelType w:val="hybridMultilevel"/>
    <w:tmpl w:val="971462A4"/>
    <w:lvl w:ilvl="0" w:tplc="D58E2EC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F4C1ACB"/>
    <w:multiLevelType w:val="hybridMultilevel"/>
    <w:tmpl w:val="E8ACC5AA"/>
    <w:lvl w:ilvl="0" w:tplc="CB422DD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A625AB8"/>
    <w:multiLevelType w:val="hybridMultilevel"/>
    <w:tmpl w:val="D2F8EB2A"/>
    <w:lvl w:ilvl="0" w:tplc="9362892C">
      <w:start w:val="7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1159C9"/>
    <w:multiLevelType w:val="hybridMultilevel"/>
    <w:tmpl w:val="DD440798"/>
    <w:lvl w:ilvl="0" w:tplc="68E8E5E4">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271A75"/>
    <w:multiLevelType w:val="multilevel"/>
    <w:tmpl w:val="50B48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3FC13CE"/>
    <w:multiLevelType w:val="hybridMultilevel"/>
    <w:tmpl w:val="CDF02574"/>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9F5FF1"/>
    <w:multiLevelType w:val="multilevel"/>
    <w:tmpl w:val="19AAFCD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6"/>
  </w:num>
  <w:num w:numId="4">
    <w:abstractNumId w:val="3"/>
  </w:num>
  <w:num w:numId="5">
    <w:abstractNumId w:val="9"/>
  </w:num>
  <w:num w:numId="6">
    <w:abstractNumId w:val="5"/>
  </w:num>
  <w:num w:numId="7">
    <w:abstractNumId w:val="7"/>
  </w:num>
  <w:num w:numId="8">
    <w:abstractNumId w:val="4"/>
  </w:num>
  <w:num w:numId="9">
    <w:abstractNumId w:val="8"/>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euroimag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t92apvszw908exawbvs9psvtxzv0papaza&quot;&gt;jasna_spasila_nova&lt;record-ids&gt;&lt;item&gt;1945&lt;/item&gt;&lt;item&gt;2004&lt;/item&gt;&lt;item&gt;2447&lt;/item&gt;&lt;item&gt;2491&lt;/item&gt;&lt;item&gt;2525&lt;/item&gt;&lt;item&gt;2562&lt;/item&gt;&lt;item&gt;2610&lt;/item&gt;&lt;item&gt;2612&lt;/item&gt;&lt;item&gt;2613&lt;/item&gt;&lt;item&gt;2665&lt;/item&gt;&lt;item&gt;2689&lt;/item&gt;&lt;item&gt;2709&lt;/item&gt;&lt;item&gt;2710&lt;/item&gt;&lt;item&gt;2820&lt;/item&gt;&lt;item&gt;2886&lt;/item&gt;&lt;item&gt;2910&lt;/item&gt;&lt;item&gt;2922&lt;/item&gt;&lt;item&gt;2925&lt;/item&gt;&lt;item&gt;2926&lt;/item&gt;&lt;item&gt;2929&lt;/item&gt;&lt;item&gt;2986&lt;/item&gt;&lt;item&gt;2996&lt;/item&gt;&lt;item&gt;3055&lt;/item&gt;&lt;item&gt;3057&lt;/item&gt;&lt;item&gt;3058&lt;/item&gt;&lt;item&gt;3063&lt;/item&gt;&lt;item&gt;3140&lt;/item&gt;&lt;item&gt;3156&lt;/item&gt;&lt;item&gt;3167&lt;/item&gt;&lt;item&gt;3168&lt;/item&gt;&lt;item&gt;3170&lt;/item&gt;&lt;item&gt;3191&lt;/item&gt;&lt;item&gt;3235&lt;/item&gt;&lt;item&gt;3242&lt;/item&gt;&lt;item&gt;3246&lt;/item&gt;&lt;item&gt;3247&lt;/item&gt;&lt;item&gt;3249&lt;/item&gt;&lt;item&gt;3250&lt;/item&gt;&lt;item&gt;3281&lt;/item&gt;&lt;item&gt;3282&lt;/item&gt;&lt;item&gt;3284&lt;/item&gt;&lt;item&gt;3285&lt;/item&gt;&lt;item&gt;3286&lt;/item&gt;&lt;item&gt;3296&lt;/item&gt;&lt;item&gt;3297&lt;/item&gt;&lt;item&gt;3298&lt;/item&gt;&lt;item&gt;3345&lt;/item&gt;&lt;item&gt;3346&lt;/item&gt;&lt;item&gt;3347&lt;/item&gt;&lt;item&gt;3353&lt;/item&gt;&lt;item&gt;3380&lt;/item&gt;&lt;item&gt;3390&lt;/item&gt;&lt;/record-ids&gt;&lt;/item&gt;&lt;/Libraries&gt;"/>
  </w:docVars>
  <w:rsids>
    <w:rsidRoot w:val="00C121E6"/>
    <w:rsid w:val="00002EC1"/>
    <w:rsid w:val="00003930"/>
    <w:rsid w:val="000058D3"/>
    <w:rsid w:val="000106FF"/>
    <w:rsid w:val="000107F8"/>
    <w:rsid w:val="000109CE"/>
    <w:rsid w:val="00011441"/>
    <w:rsid w:val="00015279"/>
    <w:rsid w:val="0001539F"/>
    <w:rsid w:val="0001716B"/>
    <w:rsid w:val="00021D3F"/>
    <w:rsid w:val="000224FD"/>
    <w:rsid w:val="00033D14"/>
    <w:rsid w:val="000375A5"/>
    <w:rsid w:val="000436FD"/>
    <w:rsid w:val="00043D31"/>
    <w:rsid w:val="00044047"/>
    <w:rsid w:val="000442C7"/>
    <w:rsid w:val="00047805"/>
    <w:rsid w:val="0005449B"/>
    <w:rsid w:val="0005455E"/>
    <w:rsid w:val="0005664B"/>
    <w:rsid w:val="0006501C"/>
    <w:rsid w:val="00065090"/>
    <w:rsid w:val="000659F0"/>
    <w:rsid w:val="0006681E"/>
    <w:rsid w:val="00071A62"/>
    <w:rsid w:val="000734C8"/>
    <w:rsid w:val="0007459A"/>
    <w:rsid w:val="00077027"/>
    <w:rsid w:val="000807DF"/>
    <w:rsid w:val="000854AE"/>
    <w:rsid w:val="00087BF8"/>
    <w:rsid w:val="00095111"/>
    <w:rsid w:val="000A0E84"/>
    <w:rsid w:val="000A45F4"/>
    <w:rsid w:val="000B0CF0"/>
    <w:rsid w:val="000B20EF"/>
    <w:rsid w:val="000B2677"/>
    <w:rsid w:val="000B34C8"/>
    <w:rsid w:val="000B50B8"/>
    <w:rsid w:val="000C007A"/>
    <w:rsid w:val="000C1677"/>
    <w:rsid w:val="000C1E9C"/>
    <w:rsid w:val="000C518A"/>
    <w:rsid w:val="000C7BFB"/>
    <w:rsid w:val="000D1649"/>
    <w:rsid w:val="000D21D6"/>
    <w:rsid w:val="000D2502"/>
    <w:rsid w:val="000D4AD3"/>
    <w:rsid w:val="000D4D69"/>
    <w:rsid w:val="000D73A6"/>
    <w:rsid w:val="000E0556"/>
    <w:rsid w:val="000E2561"/>
    <w:rsid w:val="000E68E0"/>
    <w:rsid w:val="000E75C7"/>
    <w:rsid w:val="000F06C9"/>
    <w:rsid w:val="000F42C8"/>
    <w:rsid w:val="000F4FA1"/>
    <w:rsid w:val="001027EF"/>
    <w:rsid w:val="001028DB"/>
    <w:rsid w:val="0010595F"/>
    <w:rsid w:val="00110D51"/>
    <w:rsid w:val="001170A6"/>
    <w:rsid w:val="00120E09"/>
    <w:rsid w:val="00122710"/>
    <w:rsid w:val="00122849"/>
    <w:rsid w:val="00122B5B"/>
    <w:rsid w:val="0012372B"/>
    <w:rsid w:val="001271DB"/>
    <w:rsid w:val="00132CEB"/>
    <w:rsid w:val="00135D64"/>
    <w:rsid w:val="00136D84"/>
    <w:rsid w:val="00141462"/>
    <w:rsid w:val="00142CEB"/>
    <w:rsid w:val="00147419"/>
    <w:rsid w:val="00152271"/>
    <w:rsid w:val="00153F2B"/>
    <w:rsid w:val="0015739C"/>
    <w:rsid w:val="00160107"/>
    <w:rsid w:val="00162E5C"/>
    <w:rsid w:val="00167101"/>
    <w:rsid w:val="00177ECA"/>
    <w:rsid w:val="0018078D"/>
    <w:rsid w:val="00180943"/>
    <w:rsid w:val="00183787"/>
    <w:rsid w:val="00191860"/>
    <w:rsid w:val="00191AA8"/>
    <w:rsid w:val="00194DC5"/>
    <w:rsid w:val="0019670E"/>
    <w:rsid w:val="00197ADD"/>
    <w:rsid w:val="001A04EB"/>
    <w:rsid w:val="001A1D69"/>
    <w:rsid w:val="001A2C3A"/>
    <w:rsid w:val="001A5947"/>
    <w:rsid w:val="001A7E51"/>
    <w:rsid w:val="001B40E8"/>
    <w:rsid w:val="001B4842"/>
    <w:rsid w:val="001B59F7"/>
    <w:rsid w:val="001C3882"/>
    <w:rsid w:val="001C740A"/>
    <w:rsid w:val="001D08C4"/>
    <w:rsid w:val="001D1135"/>
    <w:rsid w:val="001D155D"/>
    <w:rsid w:val="001D5BC5"/>
    <w:rsid w:val="001D6094"/>
    <w:rsid w:val="001D6C13"/>
    <w:rsid w:val="001E048E"/>
    <w:rsid w:val="001E06A0"/>
    <w:rsid w:val="001E5E3B"/>
    <w:rsid w:val="001E649A"/>
    <w:rsid w:val="001E6CFE"/>
    <w:rsid w:val="001E7DC0"/>
    <w:rsid w:val="001F290C"/>
    <w:rsid w:val="001F2D02"/>
    <w:rsid w:val="001F5EFD"/>
    <w:rsid w:val="001F6AFF"/>
    <w:rsid w:val="001F6C8B"/>
    <w:rsid w:val="002017D2"/>
    <w:rsid w:val="00202FF4"/>
    <w:rsid w:val="002062DC"/>
    <w:rsid w:val="00212264"/>
    <w:rsid w:val="002150D7"/>
    <w:rsid w:val="00217813"/>
    <w:rsid w:val="00222CA9"/>
    <w:rsid w:val="002333E1"/>
    <w:rsid w:val="0023522D"/>
    <w:rsid w:val="00235BC5"/>
    <w:rsid w:val="002371C9"/>
    <w:rsid w:val="00237730"/>
    <w:rsid w:val="00241963"/>
    <w:rsid w:val="00242995"/>
    <w:rsid w:val="00247A52"/>
    <w:rsid w:val="00247FB2"/>
    <w:rsid w:val="00252CEC"/>
    <w:rsid w:val="00254230"/>
    <w:rsid w:val="00257BC2"/>
    <w:rsid w:val="00260884"/>
    <w:rsid w:val="00260BE5"/>
    <w:rsid w:val="002621B9"/>
    <w:rsid w:val="00262580"/>
    <w:rsid w:val="0026381B"/>
    <w:rsid w:val="00264171"/>
    <w:rsid w:val="00265555"/>
    <w:rsid w:val="00265A25"/>
    <w:rsid w:val="0026606B"/>
    <w:rsid w:val="00266D07"/>
    <w:rsid w:val="00271933"/>
    <w:rsid w:val="00271BB4"/>
    <w:rsid w:val="00277FAE"/>
    <w:rsid w:val="0028178E"/>
    <w:rsid w:val="00282365"/>
    <w:rsid w:val="0028259E"/>
    <w:rsid w:val="00284275"/>
    <w:rsid w:val="00284F7B"/>
    <w:rsid w:val="0028522E"/>
    <w:rsid w:val="00287E49"/>
    <w:rsid w:val="00292E88"/>
    <w:rsid w:val="0029336D"/>
    <w:rsid w:val="00297E48"/>
    <w:rsid w:val="002A0C7C"/>
    <w:rsid w:val="002A1DCC"/>
    <w:rsid w:val="002A370D"/>
    <w:rsid w:val="002A4000"/>
    <w:rsid w:val="002B049D"/>
    <w:rsid w:val="002B25B5"/>
    <w:rsid w:val="002B37E8"/>
    <w:rsid w:val="002B47F9"/>
    <w:rsid w:val="002B724F"/>
    <w:rsid w:val="002C044B"/>
    <w:rsid w:val="002C0C9A"/>
    <w:rsid w:val="002C0F72"/>
    <w:rsid w:val="002C140D"/>
    <w:rsid w:val="002C67B6"/>
    <w:rsid w:val="002D0F0A"/>
    <w:rsid w:val="002D1D28"/>
    <w:rsid w:val="002D239E"/>
    <w:rsid w:val="002D4F52"/>
    <w:rsid w:val="002D560D"/>
    <w:rsid w:val="002D7856"/>
    <w:rsid w:val="002E018E"/>
    <w:rsid w:val="002E047D"/>
    <w:rsid w:val="002E14E9"/>
    <w:rsid w:val="002E2487"/>
    <w:rsid w:val="002E49A0"/>
    <w:rsid w:val="002E588A"/>
    <w:rsid w:val="002F18E2"/>
    <w:rsid w:val="002F268C"/>
    <w:rsid w:val="002F5816"/>
    <w:rsid w:val="00300D0A"/>
    <w:rsid w:val="00301353"/>
    <w:rsid w:val="00301EFD"/>
    <w:rsid w:val="00307DFD"/>
    <w:rsid w:val="00310CBC"/>
    <w:rsid w:val="00312B4E"/>
    <w:rsid w:val="003139DE"/>
    <w:rsid w:val="00320A57"/>
    <w:rsid w:val="00322D00"/>
    <w:rsid w:val="00323B12"/>
    <w:rsid w:val="003243DC"/>
    <w:rsid w:val="00330BA1"/>
    <w:rsid w:val="00332F70"/>
    <w:rsid w:val="00333CCA"/>
    <w:rsid w:val="003349B2"/>
    <w:rsid w:val="003353C5"/>
    <w:rsid w:val="003409AC"/>
    <w:rsid w:val="00340D77"/>
    <w:rsid w:val="00340ED9"/>
    <w:rsid w:val="00341EA7"/>
    <w:rsid w:val="00343099"/>
    <w:rsid w:val="00343AE6"/>
    <w:rsid w:val="003447B9"/>
    <w:rsid w:val="00345792"/>
    <w:rsid w:val="00345866"/>
    <w:rsid w:val="003474A6"/>
    <w:rsid w:val="00347D9A"/>
    <w:rsid w:val="003507A0"/>
    <w:rsid w:val="00351D63"/>
    <w:rsid w:val="003563FF"/>
    <w:rsid w:val="00361387"/>
    <w:rsid w:val="003630F5"/>
    <w:rsid w:val="003642D5"/>
    <w:rsid w:val="00366645"/>
    <w:rsid w:val="003671F2"/>
    <w:rsid w:val="00371719"/>
    <w:rsid w:val="00373C87"/>
    <w:rsid w:val="00381CD3"/>
    <w:rsid w:val="003861DF"/>
    <w:rsid w:val="003876EA"/>
    <w:rsid w:val="003A1A8E"/>
    <w:rsid w:val="003A2075"/>
    <w:rsid w:val="003A2F77"/>
    <w:rsid w:val="003A318D"/>
    <w:rsid w:val="003A77BC"/>
    <w:rsid w:val="003B5232"/>
    <w:rsid w:val="003B68C3"/>
    <w:rsid w:val="003C0082"/>
    <w:rsid w:val="003C26E2"/>
    <w:rsid w:val="003C4C84"/>
    <w:rsid w:val="003C64CA"/>
    <w:rsid w:val="003C7C25"/>
    <w:rsid w:val="003D115F"/>
    <w:rsid w:val="003D2B7D"/>
    <w:rsid w:val="003D345B"/>
    <w:rsid w:val="003D754B"/>
    <w:rsid w:val="003E10DE"/>
    <w:rsid w:val="003E400C"/>
    <w:rsid w:val="003E694D"/>
    <w:rsid w:val="003E6C7B"/>
    <w:rsid w:val="003F0C03"/>
    <w:rsid w:val="003F4974"/>
    <w:rsid w:val="003F4E89"/>
    <w:rsid w:val="00400B33"/>
    <w:rsid w:val="00400B67"/>
    <w:rsid w:val="004044DC"/>
    <w:rsid w:val="00405633"/>
    <w:rsid w:val="0041113A"/>
    <w:rsid w:val="00412809"/>
    <w:rsid w:val="004128F6"/>
    <w:rsid w:val="00415BD2"/>
    <w:rsid w:val="0041684C"/>
    <w:rsid w:val="00416D9F"/>
    <w:rsid w:val="00420AE7"/>
    <w:rsid w:val="00427E85"/>
    <w:rsid w:val="00427E95"/>
    <w:rsid w:val="0043176C"/>
    <w:rsid w:val="00432FC6"/>
    <w:rsid w:val="004334A9"/>
    <w:rsid w:val="00434E8E"/>
    <w:rsid w:val="0043574B"/>
    <w:rsid w:val="0044712B"/>
    <w:rsid w:val="00447D63"/>
    <w:rsid w:val="0045026C"/>
    <w:rsid w:val="0045580D"/>
    <w:rsid w:val="00455F40"/>
    <w:rsid w:val="0046264F"/>
    <w:rsid w:val="00463484"/>
    <w:rsid w:val="00466E1C"/>
    <w:rsid w:val="004737B7"/>
    <w:rsid w:val="004775B9"/>
    <w:rsid w:val="00477E2F"/>
    <w:rsid w:val="00481042"/>
    <w:rsid w:val="00484331"/>
    <w:rsid w:val="0049175A"/>
    <w:rsid w:val="00491CBE"/>
    <w:rsid w:val="00493607"/>
    <w:rsid w:val="004936AA"/>
    <w:rsid w:val="00495057"/>
    <w:rsid w:val="004A09B2"/>
    <w:rsid w:val="004A3369"/>
    <w:rsid w:val="004A4670"/>
    <w:rsid w:val="004A6E8B"/>
    <w:rsid w:val="004B3948"/>
    <w:rsid w:val="004B4E0E"/>
    <w:rsid w:val="004B51B0"/>
    <w:rsid w:val="004C0259"/>
    <w:rsid w:val="004C279B"/>
    <w:rsid w:val="004C4DA2"/>
    <w:rsid w:val="004C53DE"/>
    <w:rsid w:val="004C5C11"/>
    <w:rsid w:val="004C5C5C"/>
    <w:rsid w:val="004C6F39"/>
    <w:rsid w:val="004D0387"/>
    <w:rsid w:val="004D1106"/>
    <w:rsid w:val="004D6F83"/>
    <w:rsid w:val="004E716B"/>
    <w:rsid w:val="004F1773"/>
    <w:rsid w:val="004F3011"/>
    <w:rsid w:val="004F4983"/>
    <w:rsid w:val="004F6253"/>
    <w:rsid w:val="004F6A24"/>
    <w:rsid w:val="004F72F9"/>
    <w:rsid w:val="005009F0"/>
    <w:rsid w:val="00501F04"/>
    <w:rsid w:val="00503AFD"/>
    <w:rsid w:val="00506C2B"/>
    <w:rsid w:val="00511DCC"/>
    <w:rsid w:val="00513AAD"/>
    <w:rsid w:val="0051514C"/>
    <w:rsid w:val="0051651D"/>
    <w:rsid w:val="00523959"/>
    <w:rsid w:val="005242C7"/>
    <w:rsid w:val="00525704"/>
    <w:rsid w:val="00525E62"/>
    <w:rsid w:val="005306F9"/>
    <w:rsid w:val="00530E0F"/>
    <w:rsid w:val="00531354"/>
    <w:rsid w:val="005318EA"/>
    <w:rsid w:val="00533918"/>
    <w:rsid w:val="005375AC"/>
    <w:rsid w:val="005406B6"/>
    <w:rsid w:val="00540C15"/>
    <w:rsid w:val="00541463"/>
    <w:rsid w:val="00542E66"/>
    <w:rsid w:val="005450ED"/>
    <w:rsid w:val="005467FC"/>
    <w:rsid w:val="00547551"/>
    <w:rsid w:val="005476AE"/>
    <w:rsid w:val="00547BDE"/>
    <w:rsid w:val="00550530"/>
    <w:rsid w:val="00550C60"/>
    <w:rsid w:val="00550CF8"/>
    <w:rsid w:val="005512BB"/>
    <w:rsid w:val="00555ED1"/>
    <w:rsid w:val="00557194"/>
    <w:rsid w:val="005603E2"/>
    <w:rsid w:val="00560465"/>
    <w:rsid w:val="00560679"/>
    <w:rsid w:val="00566FEF"/>
    <w:rsid w:val="005702D9"/>
    <w:rsid w:val="005721AF"/>
    <w:rsid w:val="00573C20"/>
    <w:rsid w:val="005773A2"/>
    <w:rsid w:val="005858FD"/>
    <w:rsid w:val="0058651D"/>
    <w:rsid w:val="005874CD"/>
    <w:rsid w:val="00590BFD"/>
    <w:rsid w:val="00590E98"/>
    <w:rsid w:val="00594A54"/>
    <w:rsid w:val="005958A0"/>
    <w:rsid w:val="00595E03"/>
    <w:rsid w:val="00597A20"/>
    <w:rsid w:val="005A5645"/>
    <w:rsid w:val="005B0A1D"/>
    <w:rsid w:val="005B0EE9"/>
    <w:rsid w:val="005B112A"/>
    <w:rsid w:val="005B286A"/>
    <w:rsid w:val="005C22CD"/>
    <w:rsid w:val="005D2FC9"/>
    <w:rsid w:val="005D3191"/>
    <w:rsid w:val="005D3CDB"/>
    <w:rsid w:val="005E14F6"/>
    <w:rsid w:val="005E40BC"/>
    <w:rsid w:val="005E542D"/>
    <w:rsid w:val="005F1342"/>
    <w:rsid w:val="005F139C"/>
    <w:rsid w:val="005F4E4A"/>
    <w:rsid w:val="0060120A"/>
    <w:rsid w:val="00603447"/>
    <w:rsid w:val="00607D44"/>
    <w:rsid w:val="006149E8"/>
    <w:rsid w:val="00623593"/>
    <w:rsid w:val="00625597"/>
    <w:rsid w:val="006300E9"/>
    <w:rsid w:val="00631B29"/>
    <w:rsid w:val="0063364E"/>
    <w:rsid w:val="006357E8"/>
    <w:rsid w:val="006474B8"/>
    <w:rsid w:val="006542D6"/>
    <w:rsid w:val="00654DFE"/>
    <w:rsid w:val="006554EA"/>
    <w:rsid w:val="006624E0"/>
    <w:rsid w:val="00663972"/>
    <w:rsid w:val="00664589"/>
    <w:rsid w:val="006649F9"/>
    <w:rsid w:val="00664BAF"/>
    <w:rsid w:val="00665ADD"/>
    <w:rsid w:val="00666ECA"/>
    <w:rsid w:val="00670C1C"/>
    <w:rsid w:val="006741AE"/>
    <w:rsid w:val="00677844"/>
    <w:rsid w:val="00683223"/>
    <w:rsid w:val="00683E04"/>
    <w:rsid w:val="006851A0"/>
    <w:rsid w:val="00687635"/>
    <w:rsid w:val="00687719"/>
    <w:rsid w:val="00687B4D"/>
    <w:rsid w:val="00691237"/>
    <w:rsid w:val="00692D60"/>
    <w:rsid w:val="00692DDD"/>
    <w:rsid w:val="006944E6"/>
    <w:rsid w:val="006968A7"/>
    <w:rsid w:val="006A018B"/>
    <w:rsid w:val="006A59AE"/>
    <w:rsid w:val="006B048A"/>
    <w:rsid w:val="006B1CF4"/>
    <w:rsid w:val="006B40E9"/>
    <w:rsid w:val="006B4C21"/>
    <w:rsid w:val="006B6060"/>
    <w:rsid w:val="006B62CD"/>
    <w:rsid w:val="006B6A07"/>
    <w:rsid w:val="006C05F6"/>
    <w:rsid w:val="006C5597"/>
    <w:rsid w:val="006C58CA"/>
    <w:rsid w:val="006C725A"/>
    <w:rsid w:val="006D12A0"/>
    <w:rsid w:val="006D185D"/>
    <w:rsid w:val="006D1A6E"/>
    <w:rsid w:val="006D6B8A"/>
    <w:rsid w:val="006D7E8B"/>
    <w:rsid w:val="006E43CB"/>
    <w:rsid w:val="006E4569"/>
    <w:rsid w:val="006E53E8"/>
    <w:rsid w:val="006E6D8D"/>
    <w:rsid w:val="006E789C"/>
    <w:rsid w:val="006F0B63"/>
    <w:rsid w:val="006F0F5A"/>
    <w:rsid w:val="006F7D7C"/>
    <w:rsid w:val="00700970"/>
    <w:rsid w:val="00703D78"/>
    <w:rsid w:val="0071412C"/>
    <w:rsid w:val="007146FA"/>
    <w:rsid w:val="0071555E"/>
    <w:rsid w:val="00715684"/>
    <w:rsid w:val="00720682"/>
    <w:rsid w:val="0072151E"/>
    <w:rsid w:val="00723780"/>
    <w:rsid w:val="007268B3"/>
    <w:rsid w:val="007269CE"/>
    <w:rsid w:val="00727F9B"/>
    <w:rsid w:val="007303B3"/>
    <w:rsid w:val="00730D3A"/>
    <w:rsid w:val="00733C9B"/>
    <w:rsid w:val="00737C68"/>
    <w:rsid w:val="0074188E"/>
    <w:rsid w:val="00743AE4"/>
    <w:rsid w:val="007445BD"/>
    <w:rsid w:val="00744956"/>
    <w:rsid w:val="00751BF5"/>
    <w:rsid w:val="0075588E"/>
    <w:rsid w:val="00755BF1"/>
    <w:rsid w:val="00763F53"/>
    <w:rsid w:val="0076427E"/>
    <w:rsid w:val="0076474A"/>
    <w:rsid w:val="00766595"/>
    <w:rsid w:val="00770A52"/>
    <w:rsid w:val="00772EEC"/>
    <w:rsid w:val="007730A1"/>
    <w:rsid w:val="00773427"/>
    <w:rsid w:val="00773753"/>
    <w:rsid w:val="00777710"/>
    <w:rsid w:val="00781318"/>
    <w:rsid w:val="00782DEB"/>
    <w:rsid w:val="00792F3D"/>
    <w:rsid w:val="0079351E"/>
    <w:rsid w:val="00793FFD"/>
    <w:rsid w:val="007945E6"/>
    <w:rsid w:val="00794C23"/>
    <w:rsid w:val="007A0CB0"/>
    <w:rsid w:val="007A685C"/>
    <w:rsid w:val="007A75F2"/>
    <w:rsid w:val="007B1F63"/>
    <w:rsid w:val="007B2552"/>
    <w:rsid w:val="007C3EBB"/>
    <w:rsid w:val="007C446F"/>
    <w:rsid w:val="007C63AA"/>
    <w:rsid w:val="007C6997"/>
    <w:rsid w:val="007D3666"/>
    <w:rsid w:val="007D5847"/>
    <w:rsid w:val="007E08D3"/>
    <w:rsid w:val="007E6156"/>
    <w:rsid w:val="007E66AC"/>
    <w:rsid w:val="007E6B97"/>
    <w:rsid w:val="007E7D62"/>
    <w:rsid w:val="007F044C"/>
    <w:rsid w:val="007F059F"/>
    <w:rsid w:val="008007D5"/>
    <w:rsid w:val="00802B8D"/>
    <w:rsid w:val="00803D7F"/>
    <w:rsid w:val="008041B2"/>
    <w:rsid w:val="00804DCC"/>
    <w:rsid w:val="00805D25"/>
    <w:rsid w:val="00806A99"/>
    <w:rsid w:val="00806EAB"/>
    <w:rsid w:val="008118A9"/>
    <w:rsid w:val="00812242"/>
    <w:rsid w:val="008132CD"/>
    <w:rsid w:val="0081368F"/>
    <w:rsid w:val="00813D22"/>
    <w:rsid w:val="00816EBA"/>
    <w:rsid w:val="00821AA7"/>
    <w:rsid w:val="00823471"/>
    <w:rsid w:val="00824658"/>
    <w:rsid w:val="0082529B"/>
    <w:rsid w:val="00826A80"/>
    <w:rsid w:val="008332F5"/>
    <w:rsid w:val="00833B7C"/>
    <w:rsid w:val="00836ACB"/>
    <w:rsid w:val="00836EC9"/>
    <w:rsid w:val="00842E60"/>
    <w:rsid w:val="008431D8"/>
    <w:rsid w:val="008451F3"/>
    <w:rsid w:val="00851F7F"/>
    <w:rsid w:val="00852B1D"/>
    <w:rsid w:val="00854139"/>
    <w:rsid w:val="0085426C"/>
    <w:rsid w:val="00855AD0"/>
    <w:rsid w:val="008578D1"/>
    <w:rsid w:val="00860744"/>
    <w:rsid w:val="00862765"/>
    <w:rsid w:val="008639EA"/>
    <w:rsid w:val="00863E54"/>
    <w:rsid w:val="00866742"/>
    <w:rsid w:val="00867209"/>
    <w:rsid w:val="0086762D"/>
    <w:rsid w:val="00871436"/>
    <w:rsid w:val="00871CE9"/>
    <w:rsid w:val="00874946"/>
    <w:rsid w:val="00876D51"/>
    <w:rsid w:val="00881AF0"/>
    <w:rsid w:val="00882B95"/>
    <w:rsid w:val="00886467"/>
    <w:rsid w:val="008913F0"/>
    <w:rsid w:val="008918B1"/>
    <w:rsid w:val="00893C6F"/>
    <w:rsid w:val="008949BE"/>
    <w:rsid w:val="00895924"/>
    <w:rsid w:val="008973AF"/>
    <w:rsid w:val="00897477"/>
    <w:rsid w:val="008A2DB6"/>
    <w:rsid w:val="008A52A7"/>
    <w:rsid w:val="008A6D3C"/>
    <w:rsid w:val="008A7308"/>
    <w:rsid w:val="008B0AF1"/>
    <w:rsid w:val="008B1446"/>
    <w:rsid w:val="008B3AC4"/>
    <w:rsid w:val="008B3AD4"/>
    <w:rsid w:val="008B5949"/>
    <w:rsid w:val="008B6275"/>
    <w:rsid w:val="008B650C"/>
    <w:rsid w:val="008B77F7"/>
    <w:rsid w:val="008C10E0"/>
    <w:rsid w:val="008C1211"/>
    <w:rsid w:val="008C306D"/>
    <w:rsid w:val="008C48D5"/>
    <w:rsid w:val="008C4FCB"/>
    <w:rsid w:val="008C710F"/>
    <w:rsid w:val="008D4F22"/>
    <w:rsid w:val="008D52A9"/>
    <w:rsid w:val="008D533E"/>
    <w:rsid w:val="008E1860"/>
    <w:rsid w:val="008E231D"/>
    <w:rsid w:val="008E5F42"/>
    <w:rsid w:val="008F3B7F"/>
    <w:rsid w:val="008F3BFF"/>
    <w:rsid w:val="008F73F5"/>
    <w:rsid w:val="00900D4F"/>
    <w:rsid w:val="00900F90"/>
    <w:rsid w:val="00901A25"/>
    <w:rsid w:val="00902AC9"/>
    <w:rsid w:val="00902C8F"/>
    <w:rsid w:val="00903309"/>
    <w:rsid w:val="00905AFF"/>
    <w:rsid w:val="00905B09"/>
    <w:rsid w:val="009073FE"/>
    <w:rsid w:val="009119F9"/>
    <w:rsid w:val="00915730"/>
    <w:rsid w:val="00916486"/>
    <w:rsid w:val="00917F5E"/>
    <w:rsid w:val="009237F5"/>
    <w:rsid w:val="00924ABE"/>
    <w:rsid w:val="00926300"/>
    <w:rsid w:val="00927CC7"/>
    <w:rsid w:val="00931541"/>
    <w:rsid w:val="009335A1"/>
    <w:rsid w:val="0093746F"/>
    <w:rsid w:val="00943214"/>
    <w:rsid w:val="00945A1C"/>
    <w:rsid w:val="00947C21"/>
    <w:rsid w:val="0095216D"/>
    <w:rsid w:val="0095580E"/>
    <w:rsid w:val="00963E78"/>
    <w:rsid w:val="0096783F"/>
    <w:rsid w:val="0097301D"/>
    <w:rsid w:val="00975C90"/>
    <w:rsid w:val="00976498"/>
    <w:rsid w:val="00977C7D"/>
    <w:rsid w:val="00977E2F"/>
    <w:rsid w:val="0098067B"/>
    <w:rsid w:val="0098300C"/>
    <w:rsid w:val="00984071"/>
    <w:rsid w:val="009917CC"/>
    <w:rsid w:val="009932C5"/>
    <w:rsid w:val="0099483B"/>
    <w:rsid w:val="00997B37"/>
    <w:rsid w:val="009A24DD"/>
    <w:rsid w:val="009A333B"/>
    <w:rsid w:val="009A33B5"/>
    <w:rsid w:val="009B0365"/>
    <w:rsid w:val="009B1F3C"/>
    <w:rsid w:val="009B31BC"/>
    <w:rsid w:val="009B63AB"/>
    <w:rsid w:val="009B7B61"/>
    <w:rsid w:val="009B7FD1"/>
    <w:rsid w:val="009C0053"/>
    <w:rsid w:val="009C2C27"/>
    <w:rsid w:val="009C2DD4"/>
    <w:rsid w:val="009C4F11"/>
    <w:rsid w:val="009D16A8"/>
    <w:rsid w:val="009D3003"/>
    <w:rsid w:val="009D3B52"/>
    <w:rsid w:val="009D489E"/>
    <w:rsid w:val="009D4A51"/>
    <w:rsid w:val="009D4B72"/>
    <w:rsid w:val="009D7A59"/>
    <w:rsid w:val="009E6F54"/>
    <w:rsid w:val="009F0E3C"/>
    <w:rsid w:val="009F27C4"/>
    <w:rsid w:val="009F5243"/>
    <w:rsid w:val="00A00BFE"/>
    <w:rsid w:val="00A07DD8"/>
    <w:rsid w:val="00A100CD"/>
    <w:rsid w:val="00A106E3"/>
    <w:rsid w:val="00A11721"/>
    <w:rsid w:val="00A12283"/>
    <w:rsid w:val="00A14A32"/>
    <w:rsid w:val="00A14DFB"/>
    <w:rsid w:val="00A154F7"/>
    <w:rsid w:val="00A216B9"/>
    <w:rsid w:val="00A216E1"/>
    <w:rsid w:val="00A3070A"/>
    <w:rsid w:val="00A3152F"/>
    <w:rsid w:val="00A31C5F"/>
    <w:rsid w:val="00A33666"/>
    <w:rsid w:val="00A33FF5"/>
    <w:rsid w:val="00A351B0"/>
    <w:rsid w:val="00A35A69"/>
    <w:rsid w:val="00A414BC"/>
    <w:rsid w:val="00A4265A"/>
    <w:rsid w:val="00A42F98"/>
    <w:rsid w:val="00A4350D"/>
    <w:rsid w:val="00A44AEF"/>
    <w:rsid w:val="00A4533B"/>
    <w:rsid w:val="00A46706"/>
    <w:rsid w:val="00A47288"/>
    <w:rsid w:val="00A54175"/>
    <w:rsid w:val="00A54437"/>
    <w:rsid w:val="00A553DC"/>
    <w:rsid w:val="00A558C4"/>
    <w:rsid w:val="00A611B2"/>
    <w:rsid w:val="00A6185F"/>
    <w:rsid w:val="00A61940"/>
    <w:rsid w:val="00A61BDB"/>
    <w:rsid w:val="00A62BE8"/>
    <w:rsid w:val="00A645F7"/>
    <w:rsid w:val="00A6780B"/>
    <w:rsid w:val="00A67F4A"/>
    <w:rsid w:val="00A70B8E"/>
    <w:rsid w:val="00A74799"/>
    <w:rsid w:val="00A76B30"/>
    <w:rsid w:val="00A77344"/>
    <w:rsid w:val="00A774DF"/>
    <w:rsid w:val="00A80587"/>
    <w:rsid w:val="00A8063C"/>
    <w:rsid w:val="00A81DC6"/>
    <w:rsid w:val="00A82147"/>
    <w:rsid w:val="00A8317E"/>
    <w:rsid w:val="00A832FB"/>
    <w:rsid w:val="00A92DD0"/>
    <w:rsid w:val="00A93B84"/>
    <w:rsid w:val="00A9626F"/>
    <w:rsid w:val="00A97A2B"/>
    <w:rsid w:val="00AA0C6D"/>
    <w:rsid w:val="00AA0D3F"/>
    <w:rsid w:val="00AA16E2"/>
    <w:rsid w:val="00AA25F9"/>
    <w:rsid w:val="00AA42B6"/>
    <w:rsid w:val="00AA5350"/>
    <w:rsid w:val="00AA67A3"/>
    <w:rsid w:val="00AB3887"/>
    <w:rsid w:val="00AB79E5"/>
    <w:rsid w:val="00AC1425"/>
    <w:rsid w:val="00AC14C9"/>
    <w:rsid w:val="00AC36EC"/>
    <w:rsid w:val="00AC4C97"/>
    <w:rsid w:val="00AD07DD"/>
    <w:rsid w:val="00AD135D"/>
    <w:rsid w:val="00AD48EA"/>
    <w:rsid w:val="00AD5E08"/>
    <w:rsid w:val="00AD6490"/>
    <w:rsid w:val="00AE2B1E"/>
    <w:rsid w:val="00AE2EF6"/>
    <w:rsid w:val="00AE3737"/>
    <w:rsid w:val="00AE3818"/>
    <w:rsid w:val="00AE75EF"/>
    <w:rsid w:val="00AE7C32"/>
    <w:rsid w:val="00AF2011"/>
    <w:rsid w:val="00AF552C"/>
    <w:rsid w:val="00AF5CCE"/>
    <w:rsid w:val="00B01B87"/>
    <w:rsid w:val="00B01F95"/>
    <w:rsid w:val="00B02DF6"/>
    <w:rsid w:val="00B07F99"/>
    <w:rsid w:val="00B102A0"/>
    <w:rsid w:val="00B1065F"/>
    <w:rsid w:val="00B17801"/>
    <w:rsid w:val="00B27AF4"/>
    <w:rsid w:val="00B30635"/>
    <w:rsid w:val="00B3716D"/>
    <w:rsid w:val="00B374D0"/>
    <w:rsid w:val="00B42F1B"/>
    <w:rsid w:val="00B45130"/>
    <w:rsid w:val="00B530D7"/>
    <w:rsid w:val="00B53CB0"/>
    <w:rsid w:val="00B61ADD"/>
    <w:rsid w:val="00B61ED2"/>
    <w:rsid w:val="00B62A68"/>
    <w:rsid w:val="00B63917"/>
    <w:rsid w:val="00B70414"/>
    <w:rsid w:val="00B72F7E"/>
    <w:rsid w:val="00B74315"/>
    <w:rsid w:val="00B7636B"/>
    <w:rsid w:val="00B772C7"/>
    <w:rsid w:val="00B86E96"/>
    <w:rsid w:val="00B87745"/>
    <w:rsid w:val="00B916E9"/>
    <w:rsid w:val="00B95F32"/>
    <w:rsid w:val="00B96AD5"/>
    <w:rsid w:val="00B9746D"/>
    <w:rsid w:val="00BA6C54"/>
    <w:rsid w:val="00BB00B5"/>
    <w:rsid w:val="00BB1D65"/>
    <w:rsid w:val="00BB434F"/>
    <w:rsid w:val="00BB6406"/>
    <w:rsid w:val="00BB6DA2"/>
    <w:rsid w:val="00BC0CB1"/>
    <w:rsid w:val="00BC3A3F"/>
    <w:rsid w:val="00BC5B0A"/>
    <w:rsid w:val="00BC60E6"/>
    <w:rsid w:val="00BC7436"/>
    <w:rsid w:val="00BD06CC"/>
    <w:rsid w:val="00BD289E"/>
    <w:rsid w:val="00BD2CF6"/>
    <w:rsid w:val="00BD3C78"/>
    <w:rsid w:val="00BD40A1"/>
    <w:rsid w:val="00BD62C4"/>
    <w:rsid w:val="00BE0136"/>
    <w:rsid w:val="00BE13CD"/>
    <w:rsid w:val="00BE5471"/>
    <w:rsid w:val="00BE6C30"/>
    <w:rsid w:val="00BF0F08"/>
    <w:rsid w:val="00BF2205"/>
    <w:rsid w:val="00BF6489"/>
    <w:rsid w:val="00BF731B"/>
    <w:rsid w:val="00C001D7"/>
    <w:rsid w:val="00C038AE"/>
    <w:rsid w:val="00C06756"/>
    <w:rsid w:val="00C11F9C"/>
    <w:rsid w:val="00C121E6"/>
    <w:rsid w:val="00C121F5"/>
    <w:rsid w:val="00C157B1"/>
    <w:rsid w:val="00C16100"/>
    <w:rsid w:val="00C17B38"/>
    <w:rsid w:val="00C17EFD"/>
    <w:rsid w:val="00C20A72"/>
    <w:rsid w:val="00C23637"/>
    <w:rsid w:val="00C25A3A"/>
    <w:rsid w:val="00C25A93"/>
    <w:rsid w:val="00C2706A"/>
    <w:rsid w:val="00C27479"/>
    <w:rsid w:val="00C329B1"/>
    <w:rsid w:val="00C33B2A"/>
    <w:rsid w:val="00C34B0D"/>
    <w:rsid w:val="00C34EA0"/>
    <w:rsid w:val="00C357EA"/>
    <w:rsid w:val="00C35ABA"/>
    <w:rsid w:val="00C40C0F"/>
    <w:rsid w:val="00C470BF"/>
    <w:rsid w:val="00C5111E"/>
    <w:rsid w:val="00C56BF7"/>
    <w:rsid w:val="00C5797C"/>
    <w:rsid w:val="00C607F5"/>
    <w:rsid w:val="00C62806"/>
    <w:rsid w:val="00C6361B"/>
    <w:rsid w:val="00C6520C"/>
    <w:rsid w:val="00C6742F"/>
    <w:rsid w:val="00C70754"/>
    <w:rsid w:val="00C72EEA"/>
    <w:rsid w:val="00C73AD1"/>
    <w:rsid w:val="00C73D72"/>
    <w:rsid w:val="00C75DCF"/>
    <w:rsid w:val="00C83370"/>
    <w:rsid w:val="00C835B5"/>
    <w:rsid w:val="00C84E10"/>
    <w:rsid w:val="00C87676"/>
    <w:rsid w:val="00C91BC2"/>
    <w:rsid w:val="00C95D11"/>
    <w:rsid w:val="00C96E8F"/>
    <w:rsid w:val="00CA10B4"/>
    <w:rsid w:val="00CA2E03"/>
    <w:rsid w:val="00CA30BA"/>
    <w:rsid w:val="00CA38F8"/>
    <w:rsid w:val="00CA3EAB"/>
    <w:rsid w:val="00CA45CB"/>
    <w:rsid w:val="00CA6F0C"/>
    <w:rsid w:val="00CB18DF"/>
    <w:rsid w:val="00CB51FD"/>
    <w:rsid w:val="00CB7575"/>
    <w:rsid w:val="00CC2D09"/>
    <w:rsid w:val="00CC7CE4"/>
    <w:rsid w:val="00CD04DA"/>
    <w:rsid w:val="00CD2FB7"/>
    <w:rsid w:val="00CD49DB"/>
    <w:rsid w:val="00CE0F9D"/>
    <w:rsid w:val="00CE2728"/>
    <w:rsid w:val="00CE2BD6"/>
    <w:rsid w:val="00CE416A"/>
    <w:rsid w:val="00CE7083"/>
    <w:rsid w:val="00CF1276"/>
    <w:rsid w:val="00CF1ECB"/>
    <w:rsid w:val="00CF2336"/>
    <w:rsid w:val="00CF4D80"/>
    <w:rsid w:val="00CF4ECE"/>
    <w:rsid w:val="00CF5747"/>
    <w:rsid w:val="00CF6448"/>
    <w:rsid w:val="00CF79C5"/>
    <w:rsid w:val="00D003D3"/>
    <w:rsid w:val="00D00637"/>
    <w:rsid w:val="00D04830"/>
    <w:rsid w:val="00D128AB"/>
    <w:rsid w:val="00D13941"/>
    <w:rsid w:val="00D14712"/>
    <w:rsid w:val="00D156B0"/>
    <w:rsid w:val="00D23EAD"/>
    <w:rsid w:val="00D25053"/>
    <w:rsid w:val="00D27102"/>
    <w:rsid w:val="00D2782D"/>
    <w:rsid w:val="00D3050B"/>
    <w:rsid w:val="00D31042"/>
    <w:rsid w:val="00D32358"/>
    <w:rsid w:val="00D34749"/>
    <w:rsid w:val="00D36098"/>
    <w:rsid w:val="00D373DD"/>
    <w:rsid w:val="00D40FC6"/>
    <w:rsid w:val="00D4163E"/>
    <w:rsid w:val="00D43608"/>
    <w:rsid w:val="00D468E5"/>
    <w:rsid w:val="00D500CF"/>
    <w:rsid w:val="00D50247"/>
    <w:rsid w:val="00D51D3F"/>
    <w:rsid w:val="00D51DA5"/>
    <w:rsid w:val="00D51E35"/>
    <w:rsid w:val="00D52FC9"/>
    <w:rsid w:val="00D56940"/>
    <w:rsid w:val="00D56C82"/>
    <w:rsid w:val="00D56F19"/>
    <w:rsid w:val="00D602B5"/>
    <w:rsid w:val="00D602DA"/>
    <w:rsid w:val="00D612FD"/>
    <w:rsid w:val="00D618C9"/>
    <w:rsid w:val="00D63E9D"/>
    <w:rsid w:val="00D66EDF"/>
    <w:rsid w:val="00D66F01"/>
    <w:rsid w:val="00D67074"/>
    <w:rsid w:val="00D72378"/>
    <w:rsid w:val="00D7738E"/>
    <w:rsid w:val="00D77E07"/>
    <w:rsid w:val="00D805F6"/>
    <w:rsid w:val="00D81645"/>
    <w:rsid w:val="00D87021"/>
    <w:rsid w:val="00D90070"/>
    <w:rsid w:val="00D913D2"/>
    <w:rsid w:val="00D9171F"/>
    <w:rsid w:val="00D918C5"/>
    <w:rsid w:val="00D91DBA"/>
    <w:rsid w:val="00D92B18"/>
    <w:rsid w:val="00D94017"/>
    <w:rsid w:val="00D9667C"/>
    <w:rsid w:val="00DA124E"/>
    <w:rsid w:val="00DA4342"/>
    <w:rsid w:val="00DA4D98"/>
    <w:rsid w:val="00DA6754"/>
    <w:rsid w:val="00DA72C7"/>
    <w:rsid w:val="00DB19D1"/>
    <w:rsid w:val="00DB3397"/>
    <w:rsid w:val="00DC1D05"/>
    <w:rsid w:val="00DC4A33"/>
    <w:rsid w:val="00DD08D0"/>
    <w:rsid w:val="00DD1834"/>
    <w:rsid w:val="00DD2CDA"/>
    <w:rsid w:val="00DD7D97"/>
    <w:rsid w:val="00DE348F"/>
    <w:rsid w:val="00DE3E1D"/>
    <w:rsid w:val="00DE3F06"/>
    <w:rsid w:val="00DE62C4"/>
    <w:rsid w:val="00E022D4"/>
    <w:rsid w:val="00E045F2"/>
    <w:rsid w:val="00E07055"/>
    <w:rsid w:val="00E105E7"/>
    <w:rsid w:val="00E10D9F"/>
    <w:rsid w:val="00E12CAA"/>
    <w:rsid w:val="00E158AD"/>
    <w:rsid w:val="00E16076"/>
    <w:rsid w:val="00E162D0"/>
    <w:rsid w:val="00E21FE0"/>
    <w:rsid w:val="00E260FB"/>
    <w:rsid w:val="00E26654"/>
    <w:rsid w:val="00E267D4"/>
    <w:rsid w:val="00E2712F"/>
    <w:rsid w:val="00E27C35"/>
    <w:rsid w:val="00E30CBC"/>
    <w:rsid w:val="00E371E3"/>
    <w:rsid w:val="00E40228"/>
    <w:rsid w:val="00E40461"/>
    <w:rsid w:val="00E418A3"/>
    <w:rsid w:val="00E425B8"/>
    <w:rsid w:val="00E45F7B"/>
    <w:rsid w:val="00E50082"/>
    <w:rsid w:val="00E50DE7"/>
    <w:rsid w:val="00E5294F"/>
    <w:rsid w:val="00E52E57"/>
    <w:rsid w:val="00E5537A"/>
    <w:rsid w:val="00E55D35"/>
    <w:rsid w:val="00E5747A"/>
    <w:rsid w:val="00E649F1"/>
    <w:rsid w:val="00E64D49"/>
    <w:rsid w:val="00E65F49"/>
    <w:rsid w:val="00E67730"/>
    <w:rsid w:val="00E762F6"/>
    <w:rsid w:val="00E80059"/>
    <w:rsid w:val="00E8058D"/>
    <w:rsid w:val="00E81011"/>
    <w:rsid w:val="00E82254"/>
    <w:rsid w:val="00E826EB"/>
    <w:rsid w:val="00E84241"/>
    <w:rsid w:val="00E85F74"/>
    <w:rsid w:val="00E86527"/>
    <w:rsid w:val="00E91A14"/>
    <w:rsid w:val="00E92D23"/>
    <w:rsid w:val="00E935EF"/>
    <w:rsid w:val="00E939E1"/>
    <w:rsid w:val="00EA0675"/>
    <w:rsid w:val="00EA5771"/>
    <w:rsid w:val="00EA7889"/>
    <w:rsid w:val="00EB0902"/>
    <w:rsid w:val="00EB0911"/>
    <w:rsid w:val="00EB336E"/>
    <w:rsid w:val="00EB612D"/>
    <w:rsid w:val="00EB6FFB"/>
    <w:rsid w:val="00EC1C49"/>
    <w:rsid w:val="00EC2D01"/>
    <w:rsid w:val="00EC2F69"/>
    <w:rsid w:val="00EC32F7"/>
    <w:rsid w:val="00EC7EBE"/>
    <w:rsid w:val="00ED1D75"/>
    <w:rsid w:val="00ED25A5"/>
    <w:rsid w:val="00ED3B15"/>
    <w:rsid w:val="00ED422D"/>
    <w:rsid w:val="00ED658D"/>
    <w:rsid w:val="00ED6B16"/>
    <w:rsid w:val="00EE2294"/>
    <w:rsid w:val="00EE4D9E"/>
    <w:rsid w:val="00EE5B59"/>
    <w:rsid w:val="00EF1775"/>
    <w:rsid w:val="00EF3697"/>
    <w:rsid w:val="00EF4A06"/>
    <w:rsid w:val="00EF6199"/>
    <w:rsid w:val="00EF7AC1"/>
    <w:rsid w:val="00EF7AF2"/>
    <w:rsid w:val="00F039CA"/>
    <w:rsid w:val="00F03BD8"/>
    <w:rsid w:val="00F0408A"/>
    <w:rsid w:val="00F06F0D"/>
    <w:rsid w:val="00F161D9"/>
    <w:rsid w:val="00F16E6E"/>
    <w:rsid w:val="00F2371E"/>
    <w:rsid w:val="00F23CCA"/>
    <w:rsid w:val="00F32DF0"/>
    <w:rsid w:val="00F3687D"/>
    <w:rsid w:val="00F369E3"/>
    <w:rsid w:val="00F36CB3"/>
    <w:rsid w:val="00F4021B"/>
    <w:rsid w:val="00F41EC3"/>
    <w:rsid w:val="00F427B2"/>
    <w:rsid w:val="00F439B7"/>
    <w:rsid w:val="00F43DF5"/>
    <w:rsid w:val="00F46A24"/>
    <w:rsid w:val="00F47C37"/>
    <w:rsid w:val="00F508F2"/>
    <w:rsid w:val="00F50F5F"/>
    <w:rsid w:val="00F52223"/>
    <w:rsid w:val="00F523C8"/>
    <w:rsid w:val="00F56A71"/>
    <w:rsid w:val="00F56D60"/>
    <w:rsid w:val="00F6107A"/>
    <w:rsid w:val="00F64BF8"/>
    <w:rsid w:val="00F66D1E"/>
    <w:rsid w:val="00F6701A"/>
    <w:rsid w:val="00F67673"/>
    <w:rsid w:val="00F72145"/>
    <w:rsid w:val="00F732D6"/>
    <w:rsid w:val="00F75A0B"/>
    <w:rsid w:val="00F8026F"/>
    <w:rsid w:val="00F80C91"/>
    <w:rsid w:val="00F80D17"/>
    <w:rsid w:val="00F81AFE"/>
    <w:rsid w:val="00F81B0C"/>
    <w:rsid w:val="00F838D6"/>
    <w:rsid w:val="00F84F59"/>
    <w:rsid w:val="00F84FF1"/>
    <w:rsid w:val="00F859E9"/>
    <w:rsid w:val="00F860B7"/>
    <w:rsid w:val="00F869F0"/>
    <w:rsid w:val="00F8725D"/>
    <w:rsid w:val="00F87BF0"/>
    <w:rsid w:val="00F87EEF"/>
    <w:rsid w:val="00F9478D"/>
    <w:rsid w:val="00F961CA"/>
    <w:rsid w:val="00F971A7"/>
    <w:rsid w:val="00FA0CBB"/>
    <w:rsid w:val="00FA2E63"/>
    <w:rsid w:val="00FA341B"/>
    <w:rsid w:val="00FA424A"/>
    <w:rsid w:val="00FB32E3"/>
    <w:rsid w:val="00FB5245"/>
    <w:rsid w:val="00FB71F9"/>
    <w:rsid w:val="00FC02EF"/>
    <w:rsid w:val="00FC3415"/>
    <w:rsid w:val="00FC6076"/>
    <w:rsid w:val="00FC69F3"/>
    <w:rsid w:val="00FD1A74"/>
    <w:rsid w:val="00FD255E"/>
    <w:rsid w:val="00FD426E"/>
    <w:rsid w:val="00FD4D7B"/>
    <w:rsid w:val="00FE4F49"/>
    <w:rsid w:val="00FF6264"/>
    <w:rsid w:val="00FF67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54B929"/>
  <w15:docId w15:val="{B4CE141E-97D3-4CC1-95CD-93FC562B4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6448"/>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271DB"/>
    <w:rPr>
      <w:sz w:val="16"/>
      <w:szCs w:val="16"/>
    </w:rPr>
  </w:style>
  <w:style w:type="paragraph" w:styleId="CommentText">
    <w:name w:val="annotation text"/>
    <w:basedOn w:val="Normal"/>
    <w:link w:val="CommentTextChar"/>
    <w:uiPriority w:val="99"/>
    <w:unhideWhenUsed/>
    <w:rsid w:val="001271DB"/>
    <w:rPr>
      <w:sz w:val="20"/>
    </w:rPr>
  </w:style>
  <w:style w:type="character" w:customStyle="1" w:styleId="CommentTextChar">
    <w:name w:val="Comment Text Char"/>
    <w:basedOn w:val="DefaultParagraphFont"/>
    <w:link w:val="CommentText"/>
    <w:uiPriority w:val="99"/>
    <w:rsid w:val="001271D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271DB"/>
    <w:rPr>
      <w:b/>
      <w:bCs/>
    </w:rPr>
  </w:style>
  <w:style w:type="character" w:customStyle="1" w:styleId="CommentSubjectChar">
    <w:name w:val="Comment Subject Char"/>
    <w:basedOn w:val="CommentTextChar"/>
    <w:link w:val="CommentSubject"/>
    <w:uiPriority w:val="99"/>
    <w:semiHidden/>
    <w:rsid w:val="001271D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271DB"/>
    <w:rPr>
      <w:rFonts w:ascii="Tahoma" w:hAnsi="Tahoma" w:cs="Tahoma"/>
      <w:sz w:val="16"/>
      <w:szCs w:val="16"/>
    </w:rPr>
  </w:style>
  <w:style w:type="character" w:customStyle="1" w:styleId="BalloonTextChar">
    <w:name w:val="Balloon Text Char"/>
    <w:basedOn w:val="DefaultParagraphFont"/>
    <w:link w:val="BalloonText"/>
    <w:uiPriority w:val="99"/>
    <w:semiHidden/>
    <w:rsid w:val="001271DB"/>
    <w:rPr>
      <w:rFonts w:ascii="Tahoma" w:eastAsia="Times New Roman" w:hAnsi="Tahoma" w:cs="Tahoma"/>
      <w:sz w:val="16"/>
      <w:szCs w:val="16"/>
    </w:rPr>
  </w:style>
  <w:style w:type="table" w:styleId="TableGrid">
    <w:name w:val="Table Grid"/>
    <w:basedOn w:val="TableNormal"/>
    <w:uiPriority w:val="59"/>
    <w:rsid w:val="009806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12242"/>
    <w:rPr>
      <w:color w:val="808080"/>
    </w:rPr>
  </w:style>
  <w:style w:type="character" w:customStyle="1" w:styleId="mtext">
    <w:name w:val="mtext"/>
    <w:basedOn w:val="DefaultParagraphFont"/>
    <w:rsid w:val="00141462"/>
  </w:style>
  <w:style w:type="character" w:customStyle="1" w:styleId="mo">
    <w:name w:val="mo"/>
    <w:basedOn w:val="DefaultParagraphFont"/>
    <w:rsid w:val="00141462"/>
  </w:style>
  <w:style w:type="character" w:customStyle="1" w:styleId="mn">
    <w:name w:val="mn"/>
    <w:basedOn w:val="DefaultParagraphFont"/>
    <w:rsid w:val="00141462"/>
  </w:style>
  <w:style w:type="character" w:styleId="Hyperlink">
    <w:name w:val="Hyperlink"/>
    <w:basedOn w:val="DefaultParagraphFont"/>
    <w:uiPriority w:val="99"/>
    <w:unhideWhenUsed/>
    <w:rsid w:val="003563FF"/>
    <w:rPr>
      <w:color w:val="0000FF" w:themeColor="hyperlink"/>
      <w:u w:val="single"/>
    </w:rPr>
  </w:style>
  <w:style w:type="paragraph" w:styleId="NormalWeb">
    <w:name w:val="Normal (Web)"/>
    <w:basedOn w:val="Normal"/>
    <w:uiPriority w:val="99"/>
    <w:semiHidden/>
    <w:unhideWhenUsed/>
    <w:rsid w:val="00FB32E3"/>
    <w:pPr>
      <w:spacing w:before="100" w:beforeAutospacing="1" w:after="100" w:afterAutospacing="1"/>
    </w:pPr>
    <w:rPr>
      <w:szCs w:val="24"/>
      <w:lang w:eastAsia="en-GB"/>
    </w:rPr>
  </w:style>
  <w:style w:type="paragraph" w:styleId="Header">
    <w:name w:val="header"/>
    <w:basedOn w:val="Normal"/>
    <w:link w:val="HeaderChar"/>
    <w:uiPriority w:val="99"/>
    <w:unhideWhenUsed/>
    <w:rsid w:val="00301353"/>
    <w:pPr>
      <w:tabs>
        <w:tab w:val="center" w:pos="4513"/>
        <w:tab w:val="right" w:pos="9026"/>
      </w:tabs>
    </w:pPr>
  </w:style>
  <w:style w:type="character" w:customStyle="1" w:styleId="HeaderChar">
    <w:name w:val="Header Char"/>
    <w:basedOn w:val="DefaultParagraphFont"/>
    <w:link w:val="Header"/>
    <w:uiPriority w:val="99"/>
    <w:rsid w:val="00301353"/>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301353"/>
    <w:pPr>
      <w:tabs>
        <w:tab w:val="center" w:pos="4513"/>
        <w:tab w:val="right" w:pos="9026"/>
      </w:tabs>
    </w:pPr>
  </w:style>
  <w:style w:type="character" w:customStyle="1" w:styleId="FooterChar">
    <w:name w:val="Footer Char"/>
    <w:basedOn w:val="DefaultParagraphFont"/>
    <w:link w:val="Footer"/>
    <w:uiPriority w:val="99"/>
    <w:rsid w:val="00301353"/>
    <w:rPr>
      <w:rFonts w:ascii="Times New Roman" w:eastAsia="Times New Roman" w:hAnsi="Times New Roman" w:cs="Times New Roman"/>
      <w:sz w:val="24"/>
      <w:szCs w:val="20"/>
    </w:rPr>
  </w:style>
  <w:style w:type="paragraph" w:styleId="Title">
    <w:name w:val="Title"/>
    <w:basedOn w:val="Normal"/>
    <w:link w:val="TitleChar"/>
    <w:uiPriority w:val="10"/>
    <w:qFormat/>
    <w:rsid w:val="00282365"/>
    <w:pPr>
      <w:widowControl w:val="0"/>
      <w:jc w:val="center"/>
    </w:pPr>
    <w:rPr>
      <w:snapToGrid w:val="0"/>
      <w:sz w:val="28"/>
    </w:rPr>
  </w:style>
  <w:style w:type="character" w:customStyle="1" w:styleId="TitleChar">
    <w:name w:val="Title Char"/>
    <w:basedOn w:val="DefaultParagraphFont"/>
    <w:link w:val="Title"/>
    <w:uiPriority w:val="10"/>
    <w:rsid w:val="00282365"/>
    <w:rPr>
      <w:rFonts w:ascii="Times New Roman" w:eastAsia="Times New Roman" w:hAnsi="Times New Roman" w:cs="Times New Roman"/>
      <w:snapToGrid w:val="0"/>
      <w:sz w:val="28"/>
      <w:szCs w:val="20"/>
    </w:rPr>
  </w:style>
  <w:style w:type="character" w:styleId="Strong">
    <w:name w:val="Strong"/>
    <w:uiPriority w:val="22"/>
    <w:qFormat/>
    <w:rsid w:val="00282365"/>
    <w:rPr>
      <w:b/>
      <w:bCs/>
    </w:rPr>
  </w:style>
  <w:style w:type="character" w:styleId="Emphasis">
    <w:name w:val="Emphasis"/>
    <w:uiPriority w:val="20"/>
    <w:qFormat/>
    <w:rsid w:val="00282365"/>
    <w:rPr>
      <w:i/>
      <w:iCs/>
    </w:rPr>
  </w:style>
  <w:style w:type="paragraph" w:styleId="Revision">
    <w:name w:val="Revision"/>
    <w:hidden/>
    <w:uiPriority w:val="99"/>
    <w:semiHidden/>
    <w:rsid w:val="00F32DF0"/>
    <w:pPr>
      <w:spacing w:after="0" w:line="240" w:lineRule="auto"/>
    </w:pPr>
    <w:rPr>
      <w:rFonts w:ascii="Times New Roman" w:eastAsia="Times New Roman" w:hAnsi="Times New Roman" w:cs="Times New Roman"/>
      <w:sz w:val="24"/>
      <w:szCs w:val="20"/>
    </w:rPr>
  </w:style>
  <w:style w:type="paragraph" w:styleId="ListParagraph">
    <w:name w:val="List Paragraph"/>
    <w:basedOn w:val="Normal"/>
    <w:uiPriority w:val="34"/>
    <w:qFormat/>
    <w:rsid w:val="00AF552C"/>
    <w:pPr>
      <w:ind w:left="720"/>
      <w:contextualSpacing/>
    </w:pPr>
  </w:style>
  <w:style w:type="table" w:customStyle="1" w:styleId="PlainTable41">
    <w:name w:val="Plain Table 41"/>
    <w:basedOn w:val="TableNormal"/>
    <w:uiPriority w:val="44"/>
    <w:rsid w:val="00EB090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1C3882"/>
    <w:pPr>
      <w:spacing w:after="200" w:line="240" w:lineRule="auto"/>
    </w:pPr>
    <w:rPr>
      <w:rFonts w:asciiTheme="minorHAnsi" w:eastAsiaTheme="minorEastAsia" w:hAnsiTheme="minorHAnsi" w:cstheme="minorBidi"/>
      <w:i/>
      <w:iCs/>
      <w:color w:val="1F497D" w:themeColor="text2"/>
      <w:sz w:val="18"/>
      <w:szCs w:val="18"/>
      <w:lang w:eastAsia="en-GB"/>
    </w:rPr>
  </w:style>
  <w:style w:type="paragraph" w:customStyle="1" w:styleId="DecimalAligned">
    <w:name w:val="Decimal Aligned"/>
    <w:basedOn w:val="Normal"/>
    <w:uiPriority w:val="40"/>
    <w:qFormat/>
    <w:rsid w:val="001C3882"/>
    <w:pPr>
      <w:tabs>
        <w:tab w:val="decimal" w:pos="360"/>
      </w:tabs>
      <w:spacing w:after="200" w:line="276" w:lineRule="auto"/>
    </w:pPr>
    <w:rPr>
      <w:rFonts w:asciiTheme="minorHAnsi" w:eastAsiaTheme="minorEastAsia" w:hAnsiTheme="minorHAnsi"/>
      <w:sz w:val="22"/>
      <w:szCs w:val="22"/>
      <w:lang w:val="en-US"/>
    </w:rPr>
  </w:style>
  <w:style w:type="character" w:styleId="SubtleEmphasis">
    <w:name w:val="Subtle Emphasis"/>
    <w:basedOn w:val="DefaultParagraphFont"/>
    <w:uiPriority w:val="19"/>
    <w:qFormat/>
    <w:rsid w:val="001C3882"/>
    <w:rPr>
      <w:i/>
      <w:iCs/>
    </w:rPr>
  </w:style>
  <w:style w:type="table" w:styleId="LightShading-Accent1">
    <w:name w:val="Light Shading Accent 1"/>
    <w:basedOn w:val="TableNormal"/>
    <w:uiPriority w:val="60"/>
    <w:rsid w:val="001C3882"/>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ndNoteBibliographyTitle">
    <w:name w:val="EndNote Bibliography Title"/>
    <w:basedOn w:val="Normal"/>
    <w:link w:val="EndNoteBibliographyTitleChar"/>
    <w:rsid w:val="0036138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61387"/>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361387"/>
    <w:pPr>
      <w:spacing w:line="240" w:lineRule="auto"/>
    </w:pPr>
    <w:rPr>
      <w:noProof/>
      <w:lang w:val="en-US"/>
    </w:rPr>
  </w:style>
  <w:style w:type="character" w:customStyle="1" w:styleId="EndNoteBibliographyChar">
    <w:name w:val="EndNote Bibliography Char"/>
    <w:basedOn w:val="DefaultParagraphFont"/>
    <w:link w:val="EndNoteBibliography"/>
    <w:rsid w:val="00361387"/>
    <w:rPr>
      <w:rFonts w:ascii="Times New Roman" w:eastAsia="Times New Roman" w:hAnsi="Times New Roman" w:cs="Times New Roman"/>
      <w:noProof/>
      <w:sz w:val="24"/>
      <w:szCs w:val="20"/>
      <w:lang w:val="en-US"/>
    </w:rPr>
  </w:style>
  <w:style w:type="character" w:customStyle="1" w:styleId="UnresolvedMention1">
    <w:name w:val="Unresolved Mention1"/>
    <w:basedOn w:val="DefaultParagraphFont"/>
    <w:uiPriority w:val="99"/>
    <w:semiHidden/>
    <w:unhideWhenUsed/>
    <w:rsid w:val="00BF0F08"/>
    <w:rPr>
      <w:color w:val="808080"/>
      <w:shd w:val="clear" w:color="auto" w:fill="E6E6E6"/>
    </w:rPr>
  </w:style>
  <w:style w:type="table" w:customStyle="1" w:styleId="LightShading-Accent11">
    <w:name w:val="Light Shading - Accent 11"/>
    <w:basedOn w:val="TableNormal"/>
    <w:next w:val="LightShading-Accent1"/>
    <w:uiPriority w:val="60"/>
    <w:rsid w:val="001D6C13"/>
    <w:pPr>
      <w:spacing w:after="0" w:line="240" w:lineRule="auto"/>
    </w:pPr>
    <w:rPr>
      <w:rFonts w:eastAsia="Times New Roman"/>
      <w:color w:val="365F91"/>
      <w:lang w:val="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4192">
      <w:bodyDiv w:val="1"/>
      <w:marLeft w:val="0"/>
      <w:marRight w:val="0"/>
      <w:marTop w:val="0"/>
      <w:marBottom w:val="0"/>
      <w:divBdr>
        <w:top w:val="none" w:sz="0" w:space="0" w:color="auto"/>
        <w:left w:val="none" w:sz="0" w:space="0" w:color="auto"/>
        <w:bottom w:val="none" w:sz="0" w:space="0" w:color="auto"/>
        <w:right w:val="none" w:sz="0" w:space="0" w:color="auto"/>
      </w:divBdr>
    </w:div>
    <w:div w:id="128935262">
      <w:bodyDiv w:val="1"/>
      <w:marLeft w:val="0"/>
      <w:marRight w:val="0"/>
      <w:marTop w:val="0"/>
      <w:marBottom w:val="0"/>
      <w:divBdr>
        <w:top w:val="none" w:sz="0" w:space="0" w:color="auto"/>
        <w:left w:val="none" w:sz="0" w:space="0" w:color="auto"/>
        <w:bottom w:val="none" w:sz="0" w:space="0" w:color="auto"/>
        <w:right w:val="none" w:sz="0" w:space="0" w:color="auto"/>
      </w:divBdr>
    </w:div>
    <w:div w:id="370957305">
      <w:bodyDiv w:val="1"/>
      <w:marLeft w:val="0"/>
      <w:marRight w:val="0"/>
      <w:marTop w:val="0"/>
      <w:marBottom w:val="0"/>
      <w:divBdr>
        <w:top w:val="none" w:sz="0" w:space="0" w:color="auto"/>
        <w:left w:val="none" w:sz="0" w:space="0" w:color="auto"/>
        <w:bottom w:val="none" w:sz="0" w:space="0" w:color="auto"/>
        <w:right w:val="none" w:sz="0" w:space="0" w:color="auto"/>
      </w:divBdr>
    </w:div>
    <w:div w:id="572352196">
      <w:bodyDiv w:val="1"/>
      <w:marLeft w:val="0"/>
      <w:marRight w:val="0"/>
      <w:marTop w:val="0"/>
      <w:marBottom w:val="0"/>
      <w:divBdr>
        <w:top w:val="none" w:sz="0" w:space="0" w:color="auto"/>
        <w:left w:val="none" w:sz="0" w:space="0" w:color="auto"/>
        <w:bottom w:val="none" w:sz="0" w:space="0" w:color="auto"/>
        <w:right w:val="none" w:sz="0" w:space="0" w:color="auto"/>
      </w:divBdr>
    </w:div>
    <w:div w:id="659695959">
      <w:bodyDiv w:val="1"/>
      <w:marLeft w:val="0"/>
      <w:marRight w:val="0"/>
      <w:marTop w:val="0"/>
      <w:marBottom w:val="0"/>
      <w:divBdr>
        <w:top w:val="none" w:sz="0" w:space="0" w:color="auto"/>
        <w:left w:val="none" w:sz="0" w:space="0" w:color="auto"/>
        <w:bottom w:val="none" w:sz="0" w:space="0" w:color="auto"/>
        <w:right w:val="none" w:sz="0" w:space="0" w:color="auto"/>
      </w:divBdr>
    </w:div>
    <w:div w:id="787622586">
      <w:bodyDiv w:val="1"/>
      <w:marLeft w:val="0"/>
      <w:marRight w:val="0"/>
      <w:marTop w:val="0"/>
      <w:marBottom w:val="0"/>
      <w:divBdr>
        <w:top w:val="none" w:sz="0" w:space="0" w:color="auto"/>
        <w:left w:val="none" w:sz="0" w:space="0" w:color="auto"/>
        <w:bottom w:val="none" w:sz="0" w:space="0" w:color="auto"/>
        <w:right w:val="none" w:sz="0" w:space="0" w:color="auto"/>
      </w:divBdr>
    </w:div>
    <w:div w:id="894194462">
      <w:bodyDiv w:val="1"/>
      <w:marLeft w:val="0"/>
      <w:marRight w:val="0"/>
      <w:marTop w:val="0"/>
      <w:marBottom w:val="0"/>
      <w:divBdr>
        <w:top w:val="none" w:sz="0" w:space="0" w:color="auto"/>
        <w:left w:val="none" w:sz="0" w:space="0" w:color="auto"/>
        <w:bottom w:val="none" w:sz="0" w:space="0" w:color="auto"/>
        <w:right w:val="none" w:sz="0" w:space="0" w:color="auto"/>
      </w:divBdr>
    </w:div>
    <w:div w:id="1038625225">
      <w:bodyDiv w:val="1"/>
      <w:marLeft w:val="0"/>
      <w:marRight w:val="0"/>
      <w:marTop w:val="0"/>
      <w:marBottom w:val="0"/>
      <w:divBdr>
        <w:top w:val="none" w:sz="0" w:space="0" w:color="auto"/>
        <w:left w:val="none" w:sz="0" w:space="0" w:color="auto"/>
        <w:bottom w:val="none" w:sz="0" w:space="0" w:color="auto"/>
        <w:right w:val="none" w:sz="0" w:space="0" w:color="auto"/>
      </w:divBdr>
      <w:divsChild>
        <w:div w:id="698626777">
          <w:marLeft w:val="446"/>
          <w:marRight w:val="0"/>
          <w:marTop w:val="0"/>
          <w:marBottom w:val="0"/>
          <w:divBdr>
            <w:top w:val="none" w:sz="0" w:space="0" w:color="auto"/>
            <w:left w:val="none" w:sz="0" w:space="0" w:color="auto"/>
            <w:bottom w:val="none" w:sz="0" w:space="0" w:color="auto"/>
            <w:right w:val="none" w:sz="0" w:space="0" w:color="auto"/>
          </w:divBdr>
        </w:div>
      </w:divsChild>
    </w:div>
    <w:div w:id="1060788407">
      <w:bodyDiv w:val="1"/>
      <w:marLeft w:val="0"/>
      <w:marRight w:val="0"/>
      <w:marTop w:val="0"/>
      <w:marBottom w:val="0"/>
      <w:divBdr>
        <w:top w:val="none" w:sz="0" w:space="0" w:color="auto"/>
        <w:left w:val="none" w:sz="0" w:space="0" w:color="auto"/>
        <w:bottom w:val="none" w:sz="0" w:space="0" w:color="auto"/>
        <w:right w:val="none" w:sz="0" w:space="0" w:color="auto"/>
      </w:divBdr>
    </w:div>
    <w:div w:id="1172835555">
      <w:bodyDiv w:val="1"/>
      <w:marLeft w:val="0"/>
      <w:marRight w:val="0"/>
      <w:marTop w:val="0"/>
      <w:marBottom w:val="0"/>
      <w:divBdr>
        <w:top w:val="none" w:sz="0" w:space="0" w:color="auto"/>
        <w:left w:val="none" w:sz="0" w:space="0" w:color="auto"/>
        <w:bottom w:val="none" w:sz="0" w:space="0" w:color="auto"/>
        <w:right w:val="none" w:sz="0" w:space="0" w:color="auto"/>
      </w:divBdr>
    </w:div>
    <w:div w:id="1219166511">
      <w:bodyDiv w:val="1"/>
      <w:marLeft w:val="0"/>
      <w:marRight w:val="0"/>
      <w:marTop w:val="0"/>
      <w:marBottom w:val="0"/>
      <w:divBdr>
        <w:top w:val="none" w:sz="0" w:space="0" w:color="auto"/>
        <w:left w:val="none" w:sz="0" w:space="0" w:color="auto"/>
        <w:bottom w:val="none" w:sz="0" w:space="0" w:color="auto"/>
        <w:right w:val="none" w:sz="0" w:space="0" w:color="auto"/>
      </w:divBdr>
    </w:div>
    <w:div w:id="1308125477">
      <w:bodyDiv w:val="1"/>
      <w:marLeft w:val="0"/>
      <w:marRight w:val="0"/>
      <w:marTop w:val="0"/>
      <w:marBottom w:val="0"/>
      <w:divBdr>
        <w:top w:val="none" w:sz="0" w:space="0" w:color="auto"/>
        <w:left w:val="none" w:sz="0" w:space="0" w:color="auto"/>
        <w:bottom w:val="none" w:sz="0" w:space="0" w:color="auto"/>
        <w:right w:val="none" w:sz="0" w:space="0" w:color="auto"/>
      </w:divBdr>
    </w:div>
    <w:div w:id="1480075738">
      <w:bodyDiv w:val="1"/>
      <w:marLeft w:val="0"/>
      <w:marRight w:val="0"/>
      <w:marTop w:val="0"/>
      <w:marBottom w:val="0"/>
      <w:divBdr>
        <w:top w:val="none" w:sz="0" w:space="0" w:color="auto"/>
        <w:left w:val="none" w:sz="0" w:space="0" w:color="auto"/>
        <w:bottom w:val="none" w:sz="0" w:space="0" w:color="auto"/>
        <w:right w:val="none" w:sz="0" w:space="0" w:color="auto"/>
      </w:divBdr>
    </w:div>
    <w:div w:id="1524632168">
      <w:bodyDiv w:val="1"/>
      <w:marLeft w:val="0"/>
      <w:marRight w:val="0"/>
      <w:marTop w:val="0"/>
      <w:marBottom w:val="0"/>
      <w:divBdr>
        <w:top w:val="none" w:sz="0" w:space="0" w:color="auto"/>
        <w:left w:val="none" w:sz="0" w:space="0" w:color="auto"/>
        <w:bottom w:val="none" w:sz="0" w:space="0" w:color="auto"/>
        <w:right w:val="none" w:sz="0" w:space="0" w:color="auto"/>
      </w:divBdr>
    </w:div>
    <w:div w:id="1569344518">
      <w:bodyDiv w:val="1"/>
      <w:marLeft w:val="0"/>
      <w:marRight w:val="0"/>
      <w:marTop w:val="0"/>
      <w:marBottom w:val="0"/>
      <w:divBdr>
        <w:top w:val="none" w:sz="0" w:space="0" w:color="auto"/>
        <w:left w:val="none" w:sz="0" w:space="0" w:color="auto"/>
        <w:bottom w:val="none" w:sz="0" w:space="0" w:color="auto"/>
        <w:right w:val="none" w:sz="0" w:space="0" w:color="auto"/>
      </w:divBdr>
    </w:div>
    <w:div w:id="1573469212">
      <w:bodyDiv w:val="1"/>
      <w:marLeft w:val="0"/>
      <w:marRight w:val="0"/>
      <w:marTop w:val="0"/>
      <w:marBottom w:val="0"/>
      <w:divBdr>
        <w:top w:val="none" w:sz="0" w:space="0" w:color="auto"/>
        <w:left w:val="none" w:sz="0" w:space="0" w:color="auto"/>
        <w:bottom w:val="none" w:sz="0" w:space="0" w:color="auto"/>
        <w:right w:val="none" w:sz="0" w:space="0" w:color="auto"/>
      </w:divBdr>
    </w:div>
    <w:div w:id="1582566225">
      <w:bodyDiv w:val="1"/>
      <w:marLeft w:val="0"/>
      <w:marRight w:val="0"/>
      <w:marTop w:val="0"/>
      <w:marBottom w:val="0"/>
      <w:divBdr>
        <w:top w:val="none" w:sz="0" w:space="0" w:color="auto"/>
        <w:left w:val="none" w:sz="0" w:space="0" w:color="auto"/>
        <w:bottom w:val="none" w:sz="0" w:space="0" w:color="auto"/>
        <w:right w:val="none" w:sz="0" w:space="0" w:color="auto"/>
      </w:divBdr>
    </w:div>
    <w:div w:id="1602494373">
      <w:bodyDiv w:val="1"/>
      <w:marLeft w:val="0"/>
      <w:marRight w:val="0"/>
      <w:marTop w:val="0"/>
      <w:marBottom w:val="0"/>
      <w:divBdr>
        <w:top w:val="none" w:sz="0" w:space="0" w:color="auto"/>
        <w:left w:val="none" w:sz="0" w:space="0" w:color="auto"/>
        <w:bottom w:val="none" w:sz="0" w:space="0" w:color="auto"/>
        <w:right w:val="none" w:sz="0" w:space="0" w:color="auto"/>
      </w:divBdr>
    </w:div>
    <w:div w:id="1633946531">
      <w:bodyDiv w:val="1"/>
      <w:marLeft w:val="0"/>
      <w:marRight w:val="0"/>
      <w:marTop w:val="0"/>
      <w:marBottom w:val="0"/>
      <w:divBdr>
        <w:top w:val="none" w:sz="0" w:space="0" w:color="auto"/>
        <w:left w:val="none" w:sz="0" w:space="0" w:color="auto"/>
        <w:bottom w:val="none" w:sz="0" w:space="0" w:color="auto"/>
        <w:right w:val="none" w:sz="0" w:space="0" w:color="auto"/>
      </w:divBdr>
    </w:div>
    <w:div w:id="1638342070">
      <w:bodyDiv w:val="1"/>
      <w:marLeft w:val="0"/>
      <w:marRight w:val="0"/>
      <w:marTop w:val="0"/>
      <w:marBottom w:val="0"/>
      <w:divBdr>
        <w:top w:val="none" w:sz="0" w:space="0" w:color="auto"/>
        <w:left w:val="none" w:sz="0" w:space="0" w:color="auto"/>
        <w:bottom w:val="none" w:sz="0" w:space="0" w:color="auto"/>
        <w:right w:val="none" w:sz="0" w:space="0" w:color="auto"/>
      </w:divBdr>
    </w:div>
    <w:div w:id="1718626063">
      <w:bodyDiv w:val="1"/>
      <w:marLeft w:val="0"/>
      <w:marRight w:val="0"/>
      <w:marTop w:val="0"/>
      <w:marBottom w:val="0"/>
      <w:divBdr>
        <w:top w:val="none" w:sz="0" w:space="0" w:color="auto"/>
        <w:left w:val="none" w:sz="0" w:space="0" w:color="auto"/>
        <w:bottom w:val="none" w:sz="0" w:space="0" w:color="auto"/>
        <w:right w:val="none" w:sz="0" w:space="0" w:color="auto"/>
      </w:divBdr>
    </w:div>
    <w:div w:id="1754082799">
      <w:bodyDiv w:val="1"/>
      <w:marLeft w:val="0"/>
      <w:marRight w:val="0"/>
      <w:marTop w:val="0"/>
      <w:marBottom w:val="0"/>
      <w:divBdr>
        <w:top w:val="none" w:sz="0" w:space="0" w:color="auto"/>
        <w:left w:val="none" w:sz="0" w:space="0" w:color="auto"/>
        <w:bottom w:val="none" w:sz="0" w:space="0" w:color="auto"/>
        <w:right w:val="none" w:sz="0" w:space="0" w:color="auto"/>
      </w:divBdr>
    </w:div>
    <w:div w:id="1861241907">
      <w:bodyDiv w:val="1"/>
      <w:marLeft w:val="0"/>
      <w:marRight w:val="0"/>
      <w:marTop w:val="0"/>
      <w:marBottom w:val="0"/>
      <w:divBdr>
        <w:top w:val="none" w:sz="0" w:space="0" w:color="auto"/>
        <w:left w:val="none" w:sz="0" w:space="0" w:color="auto"/>
        <w:bottom w:val="none" w:sz="0" w:space="0" w:color="auto"/>
        <w:right w:val="none" w:sz="0" w:space="0" w:color="auto"/>
      </w:divBdr>
    </w:div>
    <w:div w:id="1977955749">
      <w:bodyDiv w:val="1"/>
      <w:marLeft w:val="0"/>
      <w:marRight w:val="0"/>
      <w:marTop w:val="0"/>
      <w:marBottom w:val="0"/>
      <w:divBdr>
        <w:top w:val="none" w:sz="0" w:space="0" w:color="auto"/>
        <w:left w:val="none" w:sz="0" w:space="0" w:color="auto"/>
        <w:bottom w:val="none" w:sz="0" w:space="0" w:color="auto"/>
        <w:right w:val="none" w:sz="0" w:space="0" w:color="auto"/>
      </w:divBdr>
    </w:div>
    <w:div w:id="2012445658">
      <w:bodyDiv w:val="1"/>
      <w:marLeft w:val="0"/>
      <w:marRight w:val="0"/>
      <w:marTop w:val="0"/>
      <w:marBottom w:val="0"/>
      <w:divBdr>
        <w:top w:val="none" w:sz="0" w:space="0" w:color="auto"/>
        <w:left w:val="none" w:sz="0" w:space="0" w:color="auto"/>
        <w:bottom w:val="none" w:sz="0" w:space="0" w:color="auto"/>
        <w:right w:val="none" w:sz="0" w:space="0" w:color="auto"/>
      </w:divBdr>
    </w:div>
    <w:div w:id="2083066515">
      <w:bodyDiv w:val="1"/>
      <w:marLeft w:val="0"/>
      <w:marRight w:val="0"/>
      <w:marTop w:val="0"/>
      <w:marBottom w:val="0"/>
      <w:divBdr>
        <w:top w:val="none" w:sz="0" w:space="0" w:color="auto"/>
        <w:left w:val="none" w:sz="0" w:space="0" w:color="auto"/>
        <w:bottom w:val="none" w:sz="0" w:space="0" w:color="auto"/>
        <w:right w:val="none" w:sz="0" w:space="0" w:color="auto"/>
      </w:divBdr>
    </w:div>
    <w:div w:id="2089419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rtinovic@abdn.ac.uk" TargetMode="External"/><Relationship Id="rId13" Type="http://schemas.openxmlformats.org/officeDocument/2006/relationships/image" Target="media/image5.ti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2.t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D4DD6A-C4ED-4579-A39D-C8AD3480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19613</Words>
  <Characters>111795</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3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sna</dc:creator>
  <cp:lastModifiedBy>Wuerger, Sophie</cp:lastModifiedBy>
  <cp:revision>2</cp:revision>
  <cp:lastPrinted>2018-06-01T15:36:00Z</cp:lastPrinted>
  <dcterms:created xsi:type="dcterms:W3CDTF">2018-09-10T10:38:00Z</dcterms:created>
  <dcterms:modified xsi:type="dcterms:W3CDTF">2018-09-10T10:38:00Z</dcterms:modified>
</cp:coreProperties>
</file>